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DA8A68D" w14:textId="77777777" w:rsidR="00D93775" w:rsidRPr="00472CD5" w:rsidRDefault="00D93775">
      <w:p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noProof/>
          <w:color w:val="000000" w:themeColor="text1"/>
          <w:lang w:val="fr-CH" w:eastAsia="fr-CH"/>
        </w:rPr>
        <w:drawing>
          <wp:inline distT="0" distB="0" distL="0" distR="0" wp14:anchorId="03A2E506" wp14:editId="1B38DA2B">
            <wp:extent cx="5257800" cy="2305050"/>
            <wp:effectExtent l="0" t="0" r="0" b="0"/>
            <wp:docPr id="2" name="Afbeelding 2" descr="Afbeelding met tekening&#10;&#10;Automatisch gegenereerde beschrijvi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B.OSS.pn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0591"/>
                    <a:stretch/>
                  </pic:blipFill>
                  <pic:spPr bwMode="auto">
                    <a:xfrm>
                      <a:off x="0" y="0"/>
                      <a:ext cx="5257800" cy="23050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F7F89B" w14:textId="77777777" w:rsidR="00D93775" w:rsidRPr="00472CD5" w:rsidRDefault="00D93775">
      <w:pPr>
        <w:rPr>
          <w:rFonts w:ascii="Arial" w:hAnsi="Arial" w:cs="Arial"/>
          <w:color w:val="000000" w:themeColor="text1"/>
          <w:lang w:val="en-GB"/>
        </w:rPr>
      </w:pPr>
    </w:p>
    <w:p w14:paraId="6C968EFE" w14:textId="77777777" w:rsidR="00D93775" w:rsidRPr="00472CD5" w:rsidRDefault="00D93775">
      <w:pPr>
        <w:rPr>
          <w:rFonts w:ascii="Arial" w:hAnsi="Arial" w:cs="Arial"/>
          <w:color w:val="000000" w:themeColor="text1"/>
          <w:lang w:val="en-GB"/>
        </w:rPr>
      </w:pPr>
    </w:p>
    <w:p w14:paraId="6B653015" w14:textId="77777777" w:rsidR="00D93775" w:rsidRPr="00472CD5" w:rsidRDefault="00D93775">
      <w:pPr>
        <w:rPr>
          <w:rFonts w:ascii="Arial" w:hAnsi="Arial" w:cs="Arial"/>
          <w:color w:val="000000" w:themeColor="text1"/>
          <w:lang w:val="en-GB"/>
        </w:rPr>
      </w:pPr>
    </w:p>
    <w:p w14:paraId="2B70C94E" w14:textId="77777777" w:rsidR="00D93775" w:rsidRPr="00472CD5" w:rsidRDefault="00D93775">
      <w:pPr>
        <w:rPr>
          <w:rFonts w:ascii="Arial" w:hAnsi="Arial" w:cs="Arial"/>
          <w:color w:val="000000" w:themeColor="text1"/>
          <w:lang w:val="en-GB"/>
        </w:rPr>
      </w:pPr>
    </w:p>
    <w:p w14:paraId="7020237D" w14:textId="77777777" w:rsidR="00D93775" w:rsidRPr="00472CD5" w:rsidRDefault="00D93775" w:rsidP="00D93775">
      <w:pPr>
        <w:jc w:val="center"/>
        <w:rPr>
          <w:rFonts w:ascii="Arial" w:hAnsi="Arial" w:cs="Arial"/>
          <w:color w:val="000000" w:themeColor="text1"/>
          <w:lang w:val="en-US"/>
        </w:rPr>
      </w:pPr>
    </w:p>
    <w:p w14:paraId="1BFE5A57" w14:textId="77777777" w:rsidR="00D93775" w:rsidRPr="00472CD5" w:rsidRDefault="00D93775" w:rsidP="00D93775">
      <w:pPr>
        <w:jc w:val="center"/>
        <w:rPr>
          <w:rFonts w:ascii="Arial" w:hAnsi="Arial" w:cs="Arial"/>
          <w:color w:val="000000" w:themeColor="text1"/>
          <w:lang w:val="en-US"/>
        </w:rPr>
      </w:pPr>
    </w:p>
    <w:p w14:paraId="29613CED" w14:textId="77777777" w:rsidR="00551077" w:rsidRPr="00472CD5" w:rsidRDefault="00D93775" w:rsidP="00D93775">
      <w:pPr>
        <w:jc w:val="center"/>
        <w:rPr>
          <w:rFonts w:ascii="Arial" w:hAnsi="Arial" w:cs="Arial"/>
          <w:color w:val="000000" w:themeColor="text1"/>
          <w:sz w:val="36"/>
          <w:szCs w:val="36"/>
          <w:lang w:val="en-US"/>
        </w:rPr>
      </w:pPr>
      <w:r w:rsidRPr="00472CD5">
        <w:rPr>
          <w:rFonts w:ascii="Arial" w:hAnsi="Arial" w:cs="Arial"/>
          <w:color w:val="000000" w:themeColor="text1"/>
          <w:sz w:val="36"/>
          <w:szCs w:val="36"/>
          <w:lang w:val="en-US"/>
        </w:rPr>
        <w:t xml:space="preserve">RE-EXPLORATION AFTER CAESAREAN SECTION </w:t>
      </w:r>
    </w:p>
    <w:p w14:paraId="07DC6CB0" w14:textId="6EE02E68" w:rsidR="00D93775" w:rsidRPr="00472CD5" w:rsidRDefault="00D93775" w:rsidP="00D93775">
      <w:pPr>
        <w:jc w:val="center"/>
        <w:rPr>
          <w:rFonts w:ascii="Arial" w:hAnsi="Arial" w:cs="Arial"/>
          <w:color w:val="000000" w:themeColor="text1"/>
          <w:sz w:val="36"/>
          <w:szCs w:val="36"/>
          <w:lang w:val="en-US"/>
        </w:rPr>
      </w:pPr>
      <w:r w:rsidRPr="00472CD5">
        <w:rPr>
          <w:rFonts w:ascii="Arial" w:hAnsi="Arial" w:cs="Arial"/>
          <w:color w:val="000000" w:themeColor="text1"/>
          <w:sz w:val="36"/>
          <w:szCs w:val="36"/>
          <w:lang w:val="en-US"/>
        </w:rPr>
        <w:t xml:space="preserve">IN BELGIUM </w:t>
      </w:r>
    </w:p>
    <w:p w14:paraId="7B7DDAB2" w14:textId="77777777" w:rsidR="00551077" w:rsidRPr="00472CD5" w:rsidRDefault="00551077" w:rsidP="00551077">
      <w:pPr>
        <w:jc w:val="center"/>
        <w:rPr>
          <w:rFonts w:ascii="Arial" w:hAnsi="Arial" w:cs="Arial"/>
          <w:color w:val="000000" w:themeColor="text1"/>
          <w:lang w:val="en-US"/>
        </w:rPr>
      </w:pPr>
    </w:p>
    <w:p w14:paraId="5E6C643A" w14:textId="77777777" w:rsidR="00551077" w:rsidRPr="00472CD5" w:rsidRDefault="00551077" w:rsidP="00551077">
      <w:pPr>
        <w:jc w:val="center"/>
        <w:rPr>
          <w:rFonts w:ascii="Arial" w:hAnsi="Arial" w:cs="Arial"/>
          <w:color w:val="000000" w:themeColor="text1"/>
          <w:lang w:val="en-US"/>
        </w:rPr>
      </w:pPr>
    </w:p>
    <w:p w14:paraId="6AE5F15F" w14:textId="77777777" w:rsidR="00551077" w:rsidRPr="00472CD5" w:rsidRDefault="00551077" w:rsidP="00551077">
      <w:pPr>
        <w:jc w:val="center"/>
        <w:rPr>
          <w:rFonts w:ascii="Arial" w:hAnsi="Arial" w:cs="Arial"/>
          <w:color w:val="000000" w:themeColor="text1"/>
          <w:lang w:val="en-US"/>
        </w:rPr>
      </w:pPr>
    </w:p>
    <w:p w14:paraId="7E2542AB" w14:textId="7F4DE8B9" w:rsidR="00551077" w:rsidRPr="00472CD5" w:rsidRDefault="00551077" w:rsidP="00551077">
      <w:pPr>
        <w:jc w:val="center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 xml:space="preserve">Data Collection Form </w:t>
      </w:r>
    </w:p>
    <w:p w14:paraId="5508C885" w14:textId="77777777" w:rsidR="00D93775" w:rsidRPr="00472CD5" w:rsidRDefault="00D93775" w:rsidP="00D93775">
      <w:pPr>
        <w:jc w:val="center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>Hash code</w:t>
      </w:r>
    </w:p>
    <w:p w14:paraId="4D018609" w14:textId="77777777" w:rsidR="00D93775" w:rsidRPr="00472CD5" w:rsidRDefault="00D93775" w:rsidP="00D93775">
      <w:pPr>
        <w:jc w:val="center"/>
        <w:rPr>
          <w:rFonts w:ascii="Arial" w:hAnsi="Arial" w:cs="Arial"/>
          <w:color w:val="000000" w:themeColor="text1"/>
          <w:lang w:val="en-US"/>
        </w:rPr>
      </w:pPr>
    </w:p>
    <w:p w14:paraId="4E7FDA70" w14:textId="77777777" w:rsidR="00D93775" w:rsidRPr="00472CD5" w:rsidRDefault="00D93775" w:rsidP="00D93775">
      <w:pPr>
        <w:jc w:val="center"/>
        <w:rPr>
          <w:rFonts w:ascii="Arial" w:hAnsi="Arial" w:cs="Arial"/>
          <w:color w:val="000000" w:themeColor="text1"/>
          <w:lang w:val="en-US"/>
        </w:rPr>
      </w:pPr>
    </w:p>
    <w:p w14:paraId="51987409" w14:textId="23F28F51" w:rsidR="00D93775" w:rsidRPr="00472CD5" w:rsidRDefault="00D93775">
      <w:pPr>
        <w:rPr>
          <w:rFonts w:ascii="Arial" w:eastAsiaTheme="majorEastAsia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br w:type="page"/>
      </w:r>
    </w:p>
    <w:p w14:paraId="67FA65C4" w14:textId="2E536D64" w:rsidR="00396BFC" w:rsidRPr="00472CD5" w:rsidRDefault="00D32ACC" w:rsidP="00396BFC">
      <w:pPr>
        <w:pStyle w:val="Kop1"/>
        <w:rPr>
          <w:rFonts w:ascii="Arial" w:hAnsi="Arial" w:cs="Arial"/>
          <w:color w:val="000000" w:themeColor="text1"/>
          <w:sz w:val="22"/>
          <w:szCs w:val="22"/>
          <w:lang w:val="en-GB"/>
        </w:rPr>
      </w:pP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BACKGROUND </w:t>
      </w:r>
    </w:p>
    <w:p w14:paraId="35277419" w14:textId="77777777" w:rsidR="00A409DF" w:rsidRPr="00472CD5" w:rsidRDefault="00A409DF">
      <w:pPr>
        <w:rPr>
          <w:rFonts w:ascii="Arial" w:hAnsi="Arial" w:cs="Arial"/>
          <w:color w:val="000000" w:themeColor="text1"/>
          <w:lang w:val="en-GB"/>
        </w:rPr>
      </w:pPr>
    </w:p>
    <w:p w14:paraId="0C9A8044" w14:textId="11CBDAC7" w:rsidR="00394E07" w:rsidRPr="00472CD5" w:rsidRDefault="00394E07" w:rsidP="00394E07">
      <w:pPr>
        <w:jc w:val="both"/>
        <w:rPr>
          <w:rFonts w:ascii="Arial" w:eastAsia="Times New Roman" w:hAnsi="Arial" w:cs="Arial"/>
          <w:color w:val="000000" w:themeColor="text1"/>
          <w:lang w:val="en-US" w:eastAsia="en-GB"/>
        </w:rPr>
      </w:pP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The prevalence of </w:t>
      </w:r>
      <w:r w:rsidR="00201E78" w:rsidRPr="00472CD5">
        <w:rPr>
          <w:rFonts w:ascii="Arial" w:eastAsia="Times New Roman" w:hAnsi="Arial" w:cs="Arial"/>
          <w:color w:val="000000" w:themeColor="text1"/>
          <w:lang w:val="en-US" w:eastAsia="en-GB"/>
        </w:rPr>
        <w:t>C</w:t>
      </w:r>
      <w:r w:rsidR="00551077" w:rsidRPr="00472CD5">
        <w:rPr>
          <w:rFonts w:ascii="Arial" w:eastAsia="Times New Roman" w:hAnsi="Arial" w:cs="Arial"/>
          <w:color w:val="000000" w:themeColor="text1"/>
          <w:lang w:val="en-US" w:eastAsia="en-GB"/>
        </w:rPr>
        <w:t>a</w:t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esarean </w:t>
      </w:r>
      <w:r w:rsidR="00201E78" w:rsidRPr="00472CD5">
        <w:rPr>
          <w:rFonts w:ascii="Arial" w:eastAsia="Times New Roman" w:hAnsi="Arial" w:cs="Arial"/>
          <w:color w:val="000000" w:themeColor="text1"/>
          <w:lang w:val="en-US" w:eastAsia="en-GB"/>
        </w:rPr>
        <w:t>S</w:t>
      </w:r>
      <w:r w:rsidR="008E7CC1" w:rsidRPr="00472CD5">
        <w:rPr>
          <w:rFonts w:ascii="Arial" w:eastAsia="Times New Roman" w:hAnsi="Arial" w:cs="Arial"/>
          <w:color w:val="000000" w:themeColor="text1"/>
          <w:lang w:val="en-US" w:eastAsia="en-GB"/>
        </w:rPr>
        <w:t>ection</w:t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 </w:t>
      </w:r>
      <w:r w:rsidR="00201E78"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(CS) </w:t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>is increasing worldwide</w:t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begin">
          <w:fldData xml:space="preserve">PEVuZE5vdGU+PENpdGU+PEF1dGhvcj5BbnRvaW5lPC9BdXRob3I+PFllYXI+MjAyMDwvWWVhcj48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</w:fldData>
        </w:fldChar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  <w:instrText xml:space="preserve"> ADDIN EN.CITE </w:instrText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begin">
          <w:fldData xml:space="preserve">PEVuZE5vdGU+PENpdGU+PEF1dGhvcj5BbnRvaW5lPC9BdXRob3I+PFllYXI+MjAyMDwvWWVhcj48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</w:fldData>
        </w:fldChar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  <w:instrText xml:space="preserve"> ADDIN EN.CITE.DATA </w:instrText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end"/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separate"/>
      </w:r>
      <w:r w:rsidR="009F4B93" w:rsidRPr="00472CD5">
        <w:rPr>
          <w:rFonts w:ascii="Arial" w:eastAsia="Times New Roman" w:hAnsi="Arial" w:cs="Arial"/>
          <w:noProof/>
          <w:color w:val="000000" w:themeColor="text1"/>
          <w:vertAlign w:val="superscript"/>
          <w:lang w:val="en-US" w:eastAsia="en-GB"/>
        </w:rPr>
        <w:t>1-3</w:t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end"/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 with </w:t>
      </w:r>
      <w:r w:rsidR="008E7CC1"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around </w:t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21% of births in Belgium today being carried out by </w:t>
      </w:r>
      <w:r w:rsidR="00201E78" w:rsidRPr="00472CD5">
        <w:rPr>
          <w:rFonts w:ascii="Arial" w:eastAsia="Times New Roman" w:hAnsi="Arial" w:cs="Arial"/>
          <w:color w:val="000000" w:themeColor="text1"/>
          <w:lang w:val="en-US" w:eastAsia="en-GB"/>
        </w:rPr>
        <w:t>CS</w:t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begin"/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  <w:instrText xml:space="preserve"> ADDIN EN.CITE &lt;EndNote&gt;&lt;Cite&gt;&lt;Author&gt;Goemaes R&lt;/Author&gt;&lt;Year&gt;2022&lt;/Year&gt;&lt;RecNum&gt;85&lt;/RecNum&gt;&lt;DisplayText&gt;&lt;style face="superscript"&gt;4-6&lt;/style&gt;&lt;/DisplayText&gt;&lt;record&gt;&lt;rec-number&gt;85&lt;/rec-number&gt;&lt;foreign-keys&gt;&lt;key app="EN" db-id="zrez0z5etdx904ewz9rxxwvzsd9x9rw2at59" timestamp="1672077440"&gt;85&lt;/key&gt;&lt;/foreign-keys&gt;&lt;ref-type name="Report"&gt;27&lt;/ref-type&gt;&lt;contributors&gt;&lt;authors&gt;&lt;author&gt;Goemaes R, Fomenko E, Laubach M, De Coen K, Roelens K, Bogaerts A&lt;/author&gt;&lt;/authors&gt;&lt;/contributors&gt;&lt;titles&gt;&lt;title&gt;Perinatale gezondheid in Vlaanderen – Jaar 2021&lt;/title&gt;&lt;/titles&gt;&lt;dates&gt;&lt;year&gt;2022&lt;/year&gt;&lt;/dates&gt;&lt;pub-location&gt;Brussels&lt;/pub-location&gt;&lt;publisher&gt;Studiecentrum voor Perinatale Epidemiologie&lt;/publisher&gt;&lt;urls&gt;&lt;/urls&gt;&lt;/record&gt;&lt;/Cite&gt;&lt;Cite&gt;&lt;Author&gt;Leroy Ch&lt;/Author&gt;&lt;Year&gt;2022&lt;/Year&gt;&lt;RecNum&gt;87&lt;/RecNum&gt;&lt;record&gt;&lt;rec-number&gt;87&lt;/rec-number&gt;&lt;foreign-keys&gt;&lt;key app="EN" db-id="zrez0z5etdx904ewz9rxxwvzsd9x9rw2at59" timestamp="1672077754"&gt;87&lt;/key&gt;&lt;/foreign-keys&gt;&lt;ref-type name="Report"&gt;27&lt;/ref-type&gt;&lt;contributors&gt;&lt;authors&gt;&lt;author&gt;Leroy Ch, Van Leeuw V&lt;/author&gt;&lt;/authors&gt;&lt;/contributors&gt;&lt;titles&gt;&lt;title&gt; Santé périnatale en Wallonie – Année 2021.&lt;/title&gt;&lt;/titles&gt;&lt;dates&gt;&lt;year&gt;2022&lt;/year&gt;&lt;/dates&gt;&lt;pub-location&gt;Brussels&lt;/pub-location&gt;&lt;publisher&gt;Centre d’Épidémiologie Périnatale&lt;/publisher&gt;&lt;urls&gt;&lt;/urls&gt;&lt;/record&gt;&lt;/Cite&gt;&lt;Cite&gt;&lt;Author&gt;Van Leeuw V&lt;/Author&gt;&lt;Year&gt;2022&lt;/Year&gt;&lt;RecNum&gt;86&lt;/RecNum&gt;&lt;record&gt;&lt;rec-number&gt;86&lt;/rec-number&gt;&lt;foreign-keys&gt;&lt;key app="EN" db-id="zrez0z5etdx904ewz9rxxwvzsd9x9rw2at59" timestamp="1672077603"&gt;86&lt;/key&gt;&lt;/foreign-keys&gt;&lt;ref-type name="Report"&gt;27&lt;/ref-type&gt;&lt;contributors&gt;&lt;authors&gt;&lt;author&gt;Van Leeuw V, Leroy Ch&lt;/author&gt;&lt;/authors&gt;&lt;/contributors&gt;&lt;titles&gt;&lt;title&gt;Santé périnatale en Région bruxelloise – Année 2021&lt;/title&gt;&lt;/titles&gt;&lt;dates&gt;&lt;year&gt;2022&lt;/year&gt;&lt;/dates&gt;&lt;pub-location&gt;Brussels&lt;/pub-location&gt;&lt;publisher&gt;Centre d’Épidémiologie Périnatale&lt;/publisher&gt;&lt;urls&gt;&lt;/urls&gt;&lt;/record&gt;&lt;/Cite&gt;&lt;/EndNote&gt;</w:instrText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separate"/>
      </w:r>
      <w:r w:rsidR="009F4B93" w:rsidRPr="00472CD5">
        <w:rPr>
          <w:rFonts w:ascii="Arial" w:eastAsia="Times New Roman" w:hAnsi="Arial" w:cs="Arial"/>
          <w:noProof/>
          <w:color w:val="000000" w:themeColor="text1"/>
          <w:vertAlign w:val="superscript"/>
          <w:lang w:val="en-US" w:eastAsia="en-GB"/>
        </w:rPr>
        <w:t>4-6</w:t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end"/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>.</w:t>
      </w:r>
      <w:r w:rsidR="008E7CC1"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 </w:t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Despite being a life-saving </w:t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  <w:t>intervention</w:t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 in medically-indicated situations, research shows that a large proportion of these </w:t>
      </w:r>
      <w:r w:rsidR="00201E78" w:rsidRPr="00472CD5">
        <w:rPr>
          <w:rFonts w:ascii="Arial" w:eastAsia="Times New Roman" w:hAnsi="Arial" w:cs="Arial"/>
          <w:color w:val="000000" w:themeColor="text1"/>
          <w:lang w:val="en-US" w:eastAsia="en-GB"/>
        </w:rPr>
        <w:t>CSs</w:t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 are not medically advised</w:t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begin">
          <w:fldData xml:space="preserve">PEVuZE5vdGU+PENpdGU+PEF1dGhvcj5TYW5kYWxsPC9BdXRob3I+PFllYXI+MjAxODwvWWVhcj48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</w:fldData>
        </w:fldChar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  <w:instrText xml:space="preserve"> ADDIN EN.CITE </w:instrText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begin">
          <w:fldData xml:space="preserve">PEVuZE5vdGU+PENpdGU+PEF1dGhvcj5TYW5kYWxsPC9BdXRob3I+PFllYXI+MjAxODwvWWVhcj48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</w:fldData>
        </w:fldChar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  <w:instrText xml:space="preserve"> ADDIN EN.CITE.DATA </w:instrText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end"/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separate"/>
      </w:r>
      <w:r w:rsidR="009F4B93" w:rsidRPr="00472CD5">
        <w:rPr>
          <w:rFonts w:ascii="Arial" w:eastAsia="Times New Roman" w:hAnsi="Arial" w:cs="Arial"/>
          <w:noProof/>
          <w:color w:val="000000" w:themeColor="text1"/>
          <w:vertAlign w:val="superscript"/>
          <w:lang w:val="en-US" w:eastAsia="en-GB"/>
        </w:rPr>
        <w:t>7</w:t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end"/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  <w:t>.</w:t>
      </w:r>
    </w:p>
    <w:p w14:paraId="76F2A3C5" w14:textId="01B740D6" w:rsidR="00394E07" w:rsidRPr="00472CD5" w:rsidRDefault="00394E07" w:rsidP="00394E07">
      <w:pPr>
        <w:jc w:val="both"/>
        <w:rPr>
          <w:rFonts w:ascii="Arial" w:eastAsia="Times New Roman" w:hAnsi="Arial" w:cs="Arial"/>
          <w:color w:val="000000" w:themeColor="text1"/>
          <w:lang w:val="en-US" w:eastAsia="en-GB"/>
        </w:rPr>
      </w:pP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>Although safety</w:t>
      </w:r>
      <w:r w:rsidR="009F4B93"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 of the procedure</w:t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 is increasing, women undergoing </w:t>
      </w:r>
      <w:r w:rsidR="00201E78" w:rsidRPr="00472CD5">
        <w:rPr>
          <w:rFonts w:ascii="Arial" w:eastAsia="Times New Roman" w:hAnsi="Arial" w:cs="Arial"/>
          <w:color w:val="000000" w:themeColor="text1"/>
          <w:lang w:val="en-US" w:eastAsia="en-GB"/>
        </w:rPr>
        <w:t>CS</w:t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 are exposed to short and long-term risks</w:t>
      </w:r>
      <w:r w:rsidR="00201E78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begin">
          <w:fldData xml:space="preserve">PEVuZE5vdGU+PENpdGU+PEF1dGhvcj5TYW5kYWxsPC9BdXRob3I+PFllYXI+MjAxODwvWWVhcj48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</w:fldData>
        </w:fldChar>
      </w:r>
      <w:r w:rsidR="00D5493B" w:rsidRPr="00472CD5">
        <w:rPr>
          <w:rFonts w:ascii="Arial" w:eastAsia="Times New Roman" w:hAnsi="Arial" w:cs="Arial"/>
          <w:color w:val="000000" w:themeColor="text1"/>
          <w:lang w:val="en-US" w:eastAsia="en-GB"/>
        </w:rPr>
        <w:instrText xml:space="preserve"> ADDIN EN.CITE </w:instrText>
      </w:r>
      <w:r w:rsidR="00D5493B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begin">
          <w:fldData xml:space="preserve">PEVuZE5vdGU+PENpdGU+PEF1dGhvcj5TYW5kYWxsPC9BdXRob3I+PFllYXI+MjAxODwvWWVhcj48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</w:fldData>
        </w:fldChar>
      </w:r>
      <w:r w:rsidR="00D5493B" w:rsidRPr="00472CD5">
        <w:rPr>
          <w:rFonts w:ascii="Arial" w:eastAsia="Times New Roman" w:hAnsi="Arial" w:cs="Arial"/>
          <w:color w:val="000000" w:themeColor="text1"/>
          <w:lang w:val="en-US" w:eastAsia="en-GB"/>
        </w:rPr>
        <w:instrText xml:space="preserve"> ADDIN EN.CITE.DATA </w:instrText>
      </w:r>
      <w:r w:rsidR="00D5493B" w:rsidRPr="00472CD5">
        <w:rPr>
          <w:rFonts w:ascii="Arial" w:eastAsia="Times New Roman" w:hAnsi="Arial" w:cs="Arial"/>
          <w:color w:val="000000" w:themeColor="text1"/>
          <w:lang w:val="en-US" w:eastAsia="en-GB"/>
        </w:rPr>
      </w:r>
      <w:r w:rsidR="00D5493B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end"/>
      </w:r>
      <w:r w:rsidR="00201E78" w:rsidRPr="00472CD5">
        <w:rPr>
          <w:rFonts w:ascii="Arial" w:eastAsia="Times New Roman" w:hAnsi="Arial" w:cs="Arial"/>
          <w:color w:val="000000" w:themeColor="text1"/>
          <w:lang w:val="en-US" w:eastAsia="en-GB"/>
        </w:rPr>
      </w:r>
      <w:r w:rsidR="00201E78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separate"/>
      </w:r>
      <w:r w:rsidR="00D5493B" w:rsidRPr="00472CD5">
        <w:rPr>
          <w:rFonts w:ascii="Arial" w:eastAsia="Times New Roman" w:hAnsi="Arial" w:cs="Arial"/>
          <w:noProof/>
          <w:color w:val="000000" w:themeColor="text1"/>
          <w:vertAlign w:val="superscript"/>
          <w:lang w:val="en-US" w:eastAsia="en-GB"/>
        </w:rPr>
        <w:t>7, 8</w:t>
      </w:r>
      <w:r w:rsidR="00201E78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end"/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>. Surgical risks such as bleeding, wound infection or injury to surrounding organs might require a re-exploration. Re-laparotomy after CS comes with its own anesthetic and procedural risks</w:t>
      </w:r>
      <w:r w:rsidR="00201E78"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, besides the increased risk of infection, blood transfusion, intensive care admission and increased length of hospital stay. </w:t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>The incidence of re-laparotomy is estimated to be between 0,1 and 1,0%</w:t>
      </w:r>
      <w:r w:rsidR="00201E78" w:rsidRPr="00472CD5">
        <w:rPr>
          <w:rFonts w:ascii="Arial" w:eastAsia="Times New Roman" w:hAnsi="Arial" w:cs="Arial"/>
          <w:color w:val="000000" w:themeColor="text1"/>
          <w:lang w:val="en-US" w:eastAsia="en-GB"/>
        </w:rPr>
        <w:t>, based on data obt</w:t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>ained by retrospective single-center studies of small scope</w:t>
      </w:r>
      <w:r w:rsidR="00201E78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begin">
          <w:fldData xml:space="preserve">PEVuZE5vdGU+PENpdGU+PEF1dGhvcj5TZWZmYWg8L0F1dGhvcj48WWVhcj4yMDA1PC9ZZWFyPjxS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</w:fldData>
        </w:fldChar>
      </w:r>
      <w:r w:rsidR="00D5493B" w:rsidRPr="00472CD5">
        <w:rPr>
          <w:rFonts w:ascii="Arial" w:eastAsia="Times New Roman" w:hAnsi="Arial" w:cs="Arial"/>
          <w:color w:val="000000" w:themeColor="text1"/>
          <w:lang w:val="en-US" w:eastAsia="en-GB"/>
        </w:rPr>
        <w:instrText xml:space="preserve"> ADDIN EN.CITE </w:instrText>
      </w:r>
      <w:r w:rsidR="00D5493B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begin">
          <w:fldData xml:space="preserve">PEVuZE5vdGU+PENpdGU+PEF1dGhvcj5TZWZmYWg8L0F1dGhvcj48WWVhcj4yMDA1PC9ZZWFyPjxS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</w:fldData>
        </w:fldChar>
      </w:r>
      <w:r w:rsidR="00D5493B" w:rsidRPr="00472CD5">
        <w:rPr>
          <w:rFonts w:ascii="Arial" w:eastAsia="Times New Roman" w:hAnsi="Arial" w:cs="Arial"/>
          <w:color w:val="000000" w:themeColor="text1"/>
          <w:lang w:val="en-US" w:eastAsia="en-GB"/>
        </w:rPr>
        <w:instrText xml:space="preserve"> ADDIN EN.CITE.DATA </w:instrText>
      </w:r>
      <w:r w:rsidR="00D5493B" w:rsidRPr="00472CD5">
        <w:rPr>
          <w:rFonts w:ascii="Arial" w:eastAsia="Times New Roman" w:hAnsi="Arial" w:cs="Arial"/>
          <w:color w:val="000000" w:themeColor="text1"/>
          <w:lang w:val="en-US" w:eastAsia="en-GB"/>
        </w:rPr>
      </w:r>
      <w:r w:rsidR="00D5493B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end"/>
      </w:r>
      <w:r w:rsidR="00201E78" w:rsidRPr="00472CD5">
        <w:rPr>
          <w:rFonts w:ascii="Arial" w:eastAsia="Times New Roman" w:hAnsi="Arial" w:cs="Arial"/>
          <w:color w:val="000000" w:themeColor="text1"/>
          <w:lang w:val="en-US" w:eastAsia="en-GB"/>
        </w:rPr>
      </w:r>
      <w:r w:rsidR="00201E78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separate"/>
      </w:r>
      <w:r w:rsidR="00D5493B" w:rsidRPr="00472CD5">
        <w:rPr>
          <w:rFonts w:ascii="Arial" w:eastAsia="Times New Roman" w:hAnsi="Arial" w:cs="Arial"/>
          <w:noProof/>
          <w:color w:val="000000" w:themeColor="text1"/>
          <w:vertAlign w:val="superscript"/>
          <w:lang w:val="en-US" w:eastAsia="en-GB"/>
        </w:rPr>
        <w:t>9-16</w:t>
      </w:r>
      <w:r w:rsidR="00201E78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end"/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>. Some of these studies have tried to determine risk factors for re-laparotomy after CS</w:t>
      </w:r>
      <w:r w:rsidR="00EE6976"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. </w:t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>Previous CS, emergen</w:t>
      </w:r>
      <w:r w:rsidR="00F75914" w:rsidRPr="00472CD5">
        <w:rPr>
          <w:rFonts w:ascii="Arial" w:eastAsia="Times New Roman" w:hAnsi="Arial" w:cs="Arial"/>
          <w:color w:val="000000" w:themeColor="text1"/>
          <w:lang w:val="en-US" w:eastAsia="en-GB"/>
        </w:rPr>
        <w:t>cy</w:t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 CS, placenta </w:t>
      </w:r>
      <w:proofErr w:type="spellStart"/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>praevia</w:t>
      </w:r>
      <w:proofErr w:type="spellEnd"/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, </w:t>
      </w:r>
      <w:r w:rsidR="00201E78" w:rsidRPr="00472CD5">
        <w:rPr>
          <w:rFonts w:ascii="Arial" w:eastAsia="Times New Roman" w:hAnsi="Arial" w:cs="Arial"/>
          <w:color w:val="000000" w:themeColor="text1"/>
          <w:lang w:val="en-US" w:eastAsia="en-GB"/>
        </w:rPr>
        <w:t>pre-eclampsia</w:t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 and longer operating time seemed to be the most </w:t>
      </w:r>
      <w:r w:rsidR="00F75914"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common </w:t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>risk factors</w:t>
      </w:r>
      <w:r w:rsidR="00201E78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begin">
          <w:fldData xml:space="preserve">PEVuZE5vdGU+PENpdGU+PEF1dGhvcj5TZWZmYWg8L0F1dGhvcj48WWVhcj4yMDA1PC9ZZWFyPjxS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</w:fldData>
        </w:fldChar>
      </w:r>
      <w:r w:rsidR="00D5493B" w:rsidRPr="00472CD5">
        <w:rPr>
          <w:rFonts w:ascii="Arial" w:eastAsia="Times New Roman" w:hAnsi="Arial" w:cs="Arial"/>
          <w:color w:val="000000" w:themeColor="text1"/>
          <w:lang w:val="en-US" w:eastAsia="en-GB"/>
        </w:rPr>
        <w:instrText xml:space="preserve"> ADDIN EN.CITE </w:instrText>
      </w:r>
      <w:r w:rsidR="00D5493B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begin">
          <w:fldData xml:space="preserve">PEVuZE5vdGU+PENpdGU+PEF1dGhvcj5TZWZmYWg8L0F1dGhvcj48WWVhcj4yMDA1PC9ZZWFyPjxS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</w:fldData>
        </w:fldChar>
      </w:r>
      <w:r w:rsidR="00D5493B" w:rsidRPr="00472CD5">
        <w:rPr>
          <w:rFonts w:ascii="Arial" w:eastAsia="Times New Roman" w:hAnsi="Arial" w:cs="Arial"/>
          <w:color w:val="000000" w:themeColor="text1"/>
          <w:lang w:val="en-US" w:eastAsia="en-GB"/>
        </w:rPr>
        <w:instrText xml:space="preserve"> ADDIN EN.CITE.DATA </w:instrText>
      </w:r>
      <w:r w:rsidR="00D5493B" w:rsidRPr="00472CD5">
        <w:rPr>
          <w:rFonts w:ascii="Arial" w:eastAsia="Times New Roman" w:hAnsi="Arial" w:cs="Arial"/>
          <w:color w:val="000000" w:themeColor="text1"/>
          <w:lang w:val="en-US" w:eastAsia="en-GB"/>
        </w:rPr>
      </w:r>
      <w:r w:rsidR="00D5493B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end"/>
      </w:r>
      <w:r w:rsidR="00201E78" w:rsidRPr="00472CD5">
        <w:rPr>
          <w:rFonts w:ascii="Arial" w:eastAsia="Times New Roman" w:hAnsi="Arial" w:cs="Arial"/>
          <w:color w:val="000000" w:themeColor="text1"/>
          <w:lang w:val="en-US" w:eastAsia="en-GB"/>
        </w:rPr>
      </w:r>
      <w:r w:rsidR="00201E78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separate"/>
      </w:r>
      <w:r w:rsidR="00D5493B" w:rsidRPr="00472CD5">
        <w:rPr>
          <w:rFonts w:ascii="Arial" w:eastAsia="Times New Roman" w:hAnsi="Arial" w:cs="Arial"/>
          <w:noProof/>
          <w:color w:val="000000" w:themeColor="text1"/>
          <w:vertAlign w:val="superscript"/>
          <w:lang w:val="en-US" w:eastAsia="en-GB"/>
        </w:rPr>
        <w:t>9-17</w:t>
      </w:r>
      <w:r w:rsidR="00201E78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end"/>
      </w:r>
      <w:r w:rsidR="00EE6976"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, </w:t>
      </w:r>
      <w:r w:rsidR="00EE6976" w:rsidRPr="00472CD5">
        <w:rPr>
          <w:rFonts w:ascii="Arial" w:eastAsia="Times New Roman" w:hAnsi="Arial" w:cs="Arial"/>
          <w:i/>
          <w:color w:val="000000" w:themeColor="text1"/>
          <w:lang w:val="en-US" w:eastAsia="en-GB"/>
        </w:rPr>
        <w:t>but due to small numbers results were not conclusive</w:t>
      </w:r>
      <w:r w:rsidR="00EE6976"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. </w:t>
      </w:r>
      <w:r w:rsidR="00C80BB5" w:rsidRPr="00472CD5">
        <w:rPr>
          <w:rFonts w:ascii="Arial" w:eastAsia="Times New Roman" w:hAnsi="Arial" w:cs="Arial"/>
          <w:color w:val="000000" w:themeColor="text1"/>
          <w:lang w:val="en-US" w:eastAsia="en-GB"/>
        </w:rPr>
        <w:t>Therefore,</w:t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 larger, prospective investigations are necessary</w:t>
      </w:r>
      <w:r w:rsidR="00C80BB5" w:rsidRPr="00472CD5">
        <w:rPr>
          <w:rFonts w:ascii="Arial" w:eastAsia="Times New Roman" w:hAnsi="Arial" w:cs="Arial"/>
          <w:color w:val="000000" w:themeColor="text1"/>
          <w:lang w:val="en-US" w:eastAsia="en-GB"/>
        </w:rPr>
        <w:t>, as a better understanding of this severe complication is crucial to improve patient care</w:t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>. </w:t>
      </w:r>
    </w:p>
    <w:p w14:paraId="3AD8CA7C" w14:textId="732F37E1" w:rsidR="009F4B93" w:rsidRPr="00472CD5" w:rsidRDefault="00C80BB5" w:rsidP="00C80BB5">
      <w:pPr>
        <w:jc w:val="both"/>
        <w:rPr>
          <w:rFonts w:ascii="Arial" w:eastAsia="Times New Roman" w:hAnsi="Arial" w:cs="Arial"/>
          <w:color w:val="000000" w:themeColor="text1"/>
          <w:lang w:val="en-US" w:eastAsia="en-GB"/>
        </w:rPr>
      </w:pP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>The UKOSS (United Kingdom Obstetric Surveillance System) took the initiative to start up a survey on th</w:t>
      </w:r>
      <w:r w:rsidR="00F75914" w:rsidRPr="00472CD5">
        <w:rPr>
          <w:rFonts w:ascii="Arial" w:eastAsia="Times New Roman" w:hAnsi="Arial" w:cs="Arial"/>
          <w:color w:val="000000" w:themeColor="text1"/>
          <w:lang w:val="en-US" w:eastAsia="en-GB"/>
        </w:rPr>
        <w:t>is</w:t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 complication</w:t>
      </w:r>
      <w:r w:rsidR="00D5493B"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 </w:t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>within the International Network of Obstetric Survey Systems</w:t>
      </w:r>
      <w:r w:rsidR="00D5493B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begin"/>
      </w:r>
      <w:r w:rsidR="00D5493B" w:rsidRPr="00472CD5">
        <w:rPr>
          <w:rFonts w:ascii="Arial" w:eastAsia="Times New Roman" w:hAnsi="Arial" w:cs="Arial"/>
          <w:color w:val="000000" w:themeColor="text1"/>
          <w:lang w:val="en-US" w:eastAsia="en-GB"/>
        </w:rPr>
        <w:instrText xml:space="preserve"> ADDIN EN.CITE &lt;EndNote&gt;&lt;Cite&gt;&lt;Author&gt;Marian Knight&lt;/Author&gt;&lt;Year&gt;2021&lt;/Year&gt;&lt;RecNum&gt;109&lt;/RecNum&gt;&lt;DisplayText&gt;&lt;style face="superscript"&gt;18&lt;/style&gt;&lt;/DisplayText&gt;&lt;record&gt;&lt;rec-number&gt;109&lt;/rec-number&gt;&lt;foreign-keys&gt;&lt;key app="EN" db-id="zrez0z5etdx904ewz9rxxwvzsd9x9rw2at59" timestamp="1672133227"&gt;109&lt;/key&gt;&lt;/foreign-keys&gt;&lt;ref-type name="Unpublished Work"&gt;34&lt;/ref-type&gt;&lt;contributors&gt;&lt;authors&gt;&lt;author&gt;Marian Knight, National Perinatal Epidemiology Unit&lt;/author&gt;&lt;/authors&gt;&lt;/contributors&gt;&lt;titles&gt;&lt;title&gt;Re-exploration after Caesarean Section&lt;/title&gt;&lt;/titles&gt;&lt;dates&gt;&lt;year&gt;2021&lt;/year&gt;&lt;/dates&gt;&lt;publisher&gt;UK obstetric Surveillance System (UKOSS)&lt;/publisher&gt;&lt;urls&gt;&lt;related-urls&gt;&lt;url&gt;https://www.npeu.ox.ac.uk/ukoss/completed-surveillance/re-exploration-after-caesarean-section&lt;/url&gt;&lt;/related-urls&gt;&lt;/urls&gt;&lt;/record&gt;&lt;/Cite&gt;&lt;/EndNote&gt;</w:instrText>
      </w:r>
      <w:r w:rsidR="00D5493B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separate"/>
      </w:r>
      <w:r w:rsidR="00D5493B" w:rsidRPr="00472CD5">
        <w:rPr>
          <w:rFonts w:ascii="Arial" w:eastAsia="Times New Roman" w:hAnsi="Arial" w:cs="Arial"/>
          <w:noProof/>
          <w:color w:val="000000" w:themeColor="text1"/>
          <w:vertAlign w:val="superscript"/>
          <w:lang w:val="en-US" w:eastAsia="en-GB"/>
        </w:rPr>
        <w:t>18</w:t>
      </w:r>
      <w:r w:rsidR="00D5493B" w:rsidRPr="00472CD5">
        <w:rPr>
          <w:rFonts w:ascii="Arial" w:eastAsia="Times New Roman" w:hAnsi="Arial" w:cs="Arial"/>
          <w:color w:val="000000" w:themeColor="text1"/>
          <w:lang w:val="en-US" w:eastAsia="en-GB"/>
        </w:rPr>
        <w:fldChar w:fldCharType="end"/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>.</w:t>
      </w:r>
      <w:r w:rsidR="00EE6976"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 </w:t>
      </w:r>
      <w:r w:rsidR="00F75914" w:rsidRPr="00472CD5">
        <w:rPr>
          <w:rFonts w:ascii="Arial" w:eastAsia="Times New Roman" w:hAnsi="Arial" w:cs="Arial"/>
          <w:color w:val="000000" w:themeColor="text1"/>
          <w:lang w:val="en-US" w:eastAsia="en-GB"/>
        </w:rPr>
        <w:t>The c</w:t>
      </w:r>
      <w:r w:rsidR="00EE6976"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urrent study takes part </w:t>
      </w:r>
      <w:r w:rsidR="00E844D5" w:rsidRPr="00472CD5">
        <w:rPr>
          <w:rFonts w:ascii="Arial" w:eastAsia="Times New Roman" w:hAnsi="Arial" w:cs="Arial"/>
          <w:color w:val="000000" w:themeColor="text1"/>
          <w:lang w:val="en-US" w:eastAsia="en-GB"/>
        </w:rPr>
        <w:t>to</w:t>
      </w:r>
      <w:r w:rsidR="00EE6976"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 this INOSS initiative, gathering information on re-laparotomy after CS in Belgium.</w:t>
      </w:r>
      <w:r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 </w:t>
      </w:r>
      <w:r w:rsidR="00394E07"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The primary aim of </w:t>
      </w:r>
      <w:r w:rsidR="00EE6976" w:rsidRPr="00472CD5">
        <w:rPr>
          <w:rFonts w:ascii="Arial" w:eastAsia="Times New Roman" w:hAnsi="Arial" w:cs="Arial"/>
          <w:color w:val="000000" w:themeColor="text1"/>
          <w:lang w:val="en-US" w:eastAsia="en-GB"/>
        </w:rPr>
        <w:t xml:space="preserve">this </w:t>
      </w:r>
      <w:r w:rsidR="00394E07" w:rsidRPr="00472CD5">
        <w:rPr>
          <w:rFonts w:ascii="Arial" w:eastAsia="Times New Roman" w:hAnsi="Arial" w:cs="Arial"/>
          <w:color w:val="000000" w:themeColor="text1"/>
          <w:lang w:val="en-US" w:eastAsia="en-GB"/>
        </w:rPr>
        <w:t>study is to get knowledge about the incidence of re-laparotomy after CS in Belgium. Secondary aims are to determine risk factors and outcomes associated with re-exploration after CS in order to give better obstetric care and find preventive measures to reduce morbidity and mortality. </w:t>
      </w:r>
    </w:p>
    <w:p w14:paraId="5E4A26D7" w14:textId="7DACE543" w:rsidR="00394E07" w:rsidRPr="00472CD5" w:rsidRDefault="00394E07" w:rsidP="00394E07">
      <w:pPr>
        <w:pStyle w:val="Kop1"/>
        <w:rPr>
          <w:rFonts w:ascii="Arial" w:hAnsi="Arial" w:cs="Arial"/>
          <w:b/>
          <w:color w:val="000000" w:themeColor="text1"/>
          <w:sz w:val="16"/>
          <w:szCs w:val="16"/>
          <w:lang w:val="en-GB"/>
        </w:rPr>
      </w:pPr>
      <w:r w:rsidRPr="00472CD5">
        <w:rPr>
          <w:rFonts w:ascii="Arial" w:hAnsi="Arial" w:cs="Arial"/>
          <w:b/>
          <w:color w:val="000000" w:themeColor="text1"/>
          <w:sz w:val="16"/>
          <w:szCs w:val="16"/>
          <w:lang w:val="en-GB"/>
        </w:rPr>
        <w:t>References</w:t>
      </w:r>
    </w:p>
    <w:p w14:paraId="06FAD317" w14:textId="77777777" w:rsidR="00D5493B" w:rsidRPr="00472CD5" w:rsidRDefault="00C80BB5" w:rsidP="00D5493B">
      <w:pPr>
        <w:pStyle w:val="EndNoteBibliography"/>
        <w:spacing w:after="0"/>
        <w:rPr>
          <w:rFonts w:ascii="Arial" w:hAnsi="Arial" w:cs="Arial"/>
          <w:color w:val="000000" w:themeColor="text1"/>
          <w:sz w:val="16"/>
          <w:szCs w:val="16"/>
        </w:rPr>
      </w:pPr>
      <w:r w:rsidRPr="00472CD5">
        <w:rPr>
          <w:rFonts w:ascii="Arial" w:hAnsi="Arial" w:cs="Arial"/>
          <w:color w:val="000000" w:themeColor="text1"/>
          <w:sz w:val="16"/>
          <w:szCs w:val="16"/>
        </w:rPr>
        <w:fldChar w:fldCharType="begin"/>
      </w:r>
      <w:r w:rsidRPr="00472CD5">
        <w:rPr>
          <w:rFonts w:ascii="Arial" w:hAnsi="Arial" w:cs="Arial"/>
          <w:color w:val="000000" w:themeColor="text1"/>
          <w:sz w:val="16"/>
          <w:szCs w:val="16"/>
        </w:rPr>
        <w:instrText xml:space="preserve"> ADDIN EN.REFLIST </w:instrText>
      </w:r>
      <w:r w:rsidRPr="00472CD5">
        <w:rPr>
          <w:rFonts w:ascii="Arial" w:hAnsi="Arial" w:cs="Arial"/>
          <w:color w:val="000000" w:themeColor="text1"/>
          <w:sz w:val="16"/>
          <w:szCs w:val="16"/>
        </w:rPr>
        <w:fldChar w:fldCharType="separate"/>
      </w:r>
      <w:r w:rsidR="00D5493B" w:rsidRPr="00472CD5">
        <w:rPr>
          <w:rFonts w:ascii="Arial" w:hAnsi="Arial" w:cs="Arial"/>
          <w:color w:val="000000" w:themeColor="text1"/>
          <w:sz w:val="16"/>
          <w:szCs w:val="16"/>
        </w:rPr>
        <w:t>1.</w:t>
      </w:r>
      <w:r w:rsidR="00D5493B" w:rsidRPr="00472CD5">
        <w:rPr>
          <w:rFonts w:ascii="Arial" w:hAnsi="Arial" w:cs="Arial"/>
          <w:color w:val="000000" w:themeColor="text1"/>
          <w:sz w:val="16"/>
          <w:szCs w:val="16"/>
        </w:rPr>
        <w:tab/>
        <w:t>Antoine C, Young BK. Cesarean section one hundred years 1920-2020: the Good, the Bad and the Ugly. J Perinat Med. 2020 Sep 4;49(1):5-16.</w:t>
      </w:r>
    </w:p>
    <w:p w14:paraId="6D1288B0" w14:textId="77777777" w:rsidR="00D5493B" w:rsidRPr="00472CD5" w:rsidRDefault="00D5493B" w:rsidP="00D5493B">
      <w:pPr>
        <w:pStyle w:val="EndNoteBibliography"/>
        <w:spacing w:after="0"/>
        <w:rPr>
          <w:rFonts w:ascii="Arial" w:hAnsi="Arial" w:cs="Arial"/>
          <w:color w:val="000000" w:themeColor="text1"/>
          <w:sz w:val="16"/>
          <w:szCs w:val="16"/>
        </w:rPr>
      </w:pPr>
      <w:r w:rsidRPr="00472CD5">
        <w:rPr>
          <w:rFonts w:ascii="Arial" w:hAnsi="Arial" w:cs="Arial"/>
          <w:color w:val="000000" w:themeColor="text1"/>
          <w:sz w:val="16"/>
          <w:szCs w:val="16"/>
        </w:rPr>
        <w:t>2.</w:t>
      </w:r>
      <w:r w:rsidRPr="00472CD5">
        <w:rPr>
          <w:rFonts w:ascii="Arial" w:hAnsi="Arial" w:cs="Arial"/>
          <w:color w:val="000000" w:themeColor="text1"/>
          <w:sz w:val="16"/>
          <w:szCs w:val="16"/>
        </w:rPr>
        <w:tab/>
        <w:t>Betran AP, Ye J, Moller AB, Souza JP, Zhang J. Trends and projections of caesarean section rates: global and regional estimates. BMJ Glob Health. 2021 Jun;6(6).</w:t>
      </w:r>
    </w:p>
    <w:p w14:paraId="15FA53DA" w14:textId="77777777" w:rsidR="00D5493B" w:rsidRPr="00472CD5" w:rsidRDefault="00D5493B" w:rsidP="00D5493B">
      <w:pPr>
        <w:pStyle w:val="EndNoteBibliography"/>
        <w:spacing w:after="0"/>
        <w:rPr>
          <w:rFonts w:ascii="Arial" w:hAnsi="Arial" w:cs="Arial"/>
          <w:color w:val="000000" w:themeColor="text1"/>
          <w:sz w:val="16"/>
          <w:szCs w:val="16"/>
        </w:rPr>
      </w:pPr>
      <w:r w:rsidRPr="00472CD5">
        <w:rPr>
          <w:rFonts w:ascii="Arial" w:hAnsi="Arial" w:cs="Arial"/>
          <w:color w:val="000000" w:themeColor="text1"/>
          <w:sz w:val="16"/>
          <w:szCs w:val="16"/>
        </w:rPr>
        <w:t>3.</w:t>
      </w:r>
      <w:r w:rsidRPr="00472CD5">
        <w:rPr>
          <w:rFonts w:ascii="Arial" w:hAnsi="Arial" w:cs="Arial"/>
          <w:color w:val="000000" w:themeColor="text1"/>
          <w:sz w:val="16"/>
          <w:szCs w:val="16"/>
        </w:rPr>
        <w:tab/>
        <w:t>European Perinatal Health report: Euro-Peristat; 2022.</w:t>
      </w:r>
    </w:p>
    <w:p w14:paraId="73A9FCE4" w14:textId="77777777" w:rsidR="00D5493B" w:rsidRPr="00472CD5" w:rsidRDefault="00D5493B" w:rsidP="00D5493B">
      <w:pPr>
        <w:pStyle w:val="EndNoteBibliography"/>
        <w:spacing w:after="0"/>
        <w:rPr>
          <w:rFonts w:ascii="Arial" w:hAnsi="Arial" w:cs="Arial"/>
          <w:color w:val="000000" w:themeColor="text1"/>
          <w:sz w:val="16"/>
          <w:szCs w:val="16"/>
          <w:lang w:val="nl-BE"/>
        </w:rPr>
      </w:pPr>
      <w:r w:rsidRPr="00472CD5">
        <w:rPr>
          <w:rFonts w:ascii="Arial" w:hAnsi="Arial" w:cs="Arial"/>
          <w:color w:val="000000" w:themeColor="text1"/>
          <w:sz w:val="16"/>
          <w:szCs w:val="16"/>
          <w:lang w:val="nl-BE"/>
        </w:rPr>
        <w:t>4.</w:t>
      </w:r>
      <w:r w:rsidRPr="00472CD5">
        <w:rPr>
          <w:rFonts w:ascii="Arial" w:hAnsi="Arial" w:cs="Arial"/>
          <w:color w:val="000000" w:themeColor="text1"/>
          <w:sz w:val="16"/>
          <w:szCs w:val="16"/>
          <w:lang w:val="nl-BE"/>
        </w:rPr>
        <w:tab/>
        <w:t>Goemaes R FE, Laubach M, De Coen K, Roelens K, Bogaerts A. Perinatale gezondheid in Vlaanderen – Jaar 2021. Brussels: Studiecentrum voor Perinatale Epidemiologie; 2022.</w:t>
      </w:r>
    </w:p>
    <w:p w14:paraId="4DC52EDC" w14:textId="77777777" w:rsidR="00D5493B" w:rsidRPr="00472CD5" w:rsidRDefault="00D5493B" w:rsidP="00D5493B">
      <w:pPr>
        <w:pStyle w:val="EndNoteBibliography"/>
        <w:spacing w:after="0"/>
        <w:rPr>
          <w:rFonts w:ascii="Arial" w:hAnsi="Arial" w:cs="Arial"/>
          <w:color w:val="000000" w:themeColor="text1"/>
          <w:sz w:val="16"/>
          <w:szCs w:val="16"/>
          <w:lang w:val="nl-BE"/>
        </w:rPr>
      </w:pPr>
      <w:r w:rsidRPr="00472CD5">
        <w:rPr>
          <w:rFonts w:ascii="Arial" w:hAnsi="Arial" w:cs="Arial"/>
          <w:color w:val="000000" w:themeColor="text1"/>
          <w:sz w:val="16"/>
          <w:szCs w:val="16"/>
          <w:lang w:val="nl-BE"/>
        </w:rPr>
        <w:t>5.</w:t>
      </w:r>
      <w:r w:rsidRPr="00472CD5">
        <w:rPr>
          <w:rFonts w:ascii="Arial" w:hAnsi="Arial" w:cs="Arial"/>
          <w:color w:val="000000" w:themeColor="text1"/>
          <w:sz w:val="16"/>
          <w:szCs w:val="16"/>
          <w:lang w:val="nl-BE"/>
        </w:rPr>
        <w:tab/>
        <w:t>Leroy Ch VLV. Santé périnatale en Wallonie – Année 2021. Brussels: Centre d’Épidémiologie Périnatale; 2022.</w:t>
      </w:r>
    </w:p>
    <w:p w14:paraId="21AB2677" w14:textId="77777777" w:rsidR="00D5493B" w:rsidRPr="00472CD5" w:rsidRDefault="00D5493B" w:rsidP="00D5493B">
      <w:pPr>
        <w:pStyle w:val="EndNoteBibliography"/>
        <w:spacing w:after="0"/>
        <w:rPr>
          <w:rFonts w:ascii="Arial" w:hAnsi="Arial" w:cs="Arial"/>
          <w:color w:val="000000" w:themeColor="text1"/>
          <w:sz w:val="16"/>
          <w:szCs w:val="16"/>
          <w:lang w:val="nl-BE"/>
        </w:rPr>
      </w:pPr>
      <w:r w:rsidRPr="00472CD5">
        <w:rPr>
          <w:rFonts w:ascii="Arial" w:hAnsi="Arial" w:cs="Arial"/>
          <w:color w:val="000000" w:themeColor="text1"/>
          <w:sz w:val="16"/>
          <w:szCs w:val="16"/>
          <w:lang w:val="nl-BE"/>
        </w:rPr>
        <w:t>6.</w:t>
      </w:r>
      <w:r w:rsidRPr="00472CD5">
        <w:rPr>
          <w:rFonts w:ascii="Arial" w:hAnsi="Arial" w:cs="Arial"/>
          <w:color w:val="000000" w:themeColor="text1"/>
          <w:sz w:val="16"/>
          <w:szCs w:val="16"/>
          <w:lang w:val="nl-BE"/>
        </w:rPr>
        <w:tab/>
        <w:t>Van Leeuw V LC. Santé périnatale en Région bruxelloise – Année 2021. Brussels: Centre d’Épidémiologie Périnatale; 2022.</w:t>
      </w:r>
    </w:p>
    <w:p w14:paraId="23931BC5" w14:textId="77777777" w:rsidR="00D5493B" w:rsidRPr="00472CD5" w:rsidRDefault="00D5493B" w:rsidP="00D5493B">
      <w:pPr>
        <w:pStyle w:val="EndNoteBibliography"/>
        <w:spacing w:after="0"/>
        <w:rPr>
          <w:rFonts w:ascii="Arial" w:hAnsi="Arial" w:cs="Arial"/>
          <w:color w:val="000000" w:themeColor="text1"/>
          <w:sz w:val="16"/>
          <w:szCs w:val="16"/>
          <w:lang w:val="nl-BE"/>
        </w:rPr>
      </w:pPr>
      <w:r w:rsidRPr="00472CD5">
        <w:rPr>
          <w:rFonts w:ascii="Arial" w:hAnsi="Arial" w:cs="Arial"/>
          <w:color w:val="000000" w:themeColor="text1"/>
          <w:sz w:val="16"/>
          <w:szCs w:val="16"/>
        </w:rPr>
        <w:t>7.</w:t>
      </w:r>
      <w:r w:rsidRPr="00472CD5">
        <w:rPr>
          <w:rFonts w:ascii="Arial" w:hAnsi="Arial" w:cs="Arial"/>
          <w:color w:val="000000" w:themeColor="text1"/>
          <w:sz w:val="16"/>
          <w:szCs w:val="16"/>
        </w:rPr>
        <w:tab/>
        <w:t xml:space="preserve">Sandall J, Tribe RM, Avery L, Mola G, Visser GH, Homer CS, et al. Short-term and long-term effects of caesarean section on the health of women and children. </w:t>
      </w:r>
      <w:r w:rsidRPr="00472CD5">
        <w:rPr>
          <w:rFonts w:ascii="Arial" w:hAnsi="Arial" w:cs="Arial"/>
          <w:color w:val="000000" w:themeColor="text1"/>
          <w:sz w:val="16"/>
          <w:szCs w:val="16"/>
          <w:lang w:val="nl-BE"/>
        </w:rPr>
        <w:t>Lancet. 2018 Oct 13;392(10155):1349-57.</w:t>
      </w:r>
    </w:p>
    <w:p w14:paraId="153CCB8F" w14:textId="77777777" w:rsidR="00D5493B" w:rsidRPr="00472CD5" w:rsidRDefault="00D5493B" w:rsidP="00D5493B">
      <w:pPr>
        <w:pStyle w:val="EndNoteBibliography"/>
        <w:spacing w:after="0"/>
        <w:rPr>
          <w:rFonts w:ascii="Arial" w:hAnsi="Arial" w:cs="Arial"/>
          <w:color w:val="000000" w:themeColor="text1"/>
          <w:sz w:val="16"/>
          <w:szCs w:val="16"/>
          <w:lang w:val="nl-BE"/>
        </w:rPr>
      </w:pPr>
      <w:r w:rsidRPr="00472CD5">
        <w:rPr>
          <w:rFonts w:ascii="Arial" w:hAnsi="Arial" w:cs="Arial"/>
          <w:color w:val="000000" w:themeColor="text1"/>
          <w:sz w:val="16"/>
          <w:szCs w:val="16"/>
          <w:lang w:val="nl-BE"/>
        </w:rPr>
        <w:t>8.</w:t>
      </w:r>
      <w:r w:rsidRPr="00472CD5">
        <w:rPr>
          <w:rFonts w:ascii="Arial" w:hAnsi="Arial" w:cs="Arial"/>
          <w:color w:val="000000" w:themeColor="text1"/>
          <w:sz w:val="16"/>
          <w:szCs w:val="16"/>
          <w:lang w:val="nl-BE"/>
        </w:rPr>
        <w:tab/>
        <w:t>Stordeur S JP, Fairon N De Laet C. Geplande keizersnede: wat zijn de gevolgen voor de gezondheid van moeder en kind? Brussels: Federaal Kenniscentrum voor de Gezondheidszorg (KCE). Health Technology Assessment (HTA); 2016.</w:t>
      </w:r>
    </w:p>
    <w:p w14:paraId="21693B75" w14:textId="77777777" w:rsidR="00D5493B" w:rsidRPr="00472CD5" w:rsidRDefault="00D5493B" w:rsidP="00D5493B">
      <w:pPr>
        <w:pStyle w:val="EndNoteBibliography"/>
        <w:spacing w:after="0"/>
        <w:rPr>
          <w:rFonts w:ascii="Arial" w:hAnsi="Arial" w:cs="Arial"/>
          <w:color w:val="000000" w:themeColor="text1"/>
          <w:sz w:val="16"/>
          <w:szCs w:val="16"/>
        </w:rPr>
      </w:pPr>
      <w:r w:rsidRPr="00472CD5">
        <w:rPr>
          <w:rFonts w:ascii="Arial" w:hAnsi="Arial" w:cs="Arial"/>
          <w:color w:val="000000" w:themeColor="text1"/>
          <w:sz w:val="16"/>
          <w:szCs w:val="16"/>
        </w:rPr>
        <w:t>9.</w:t>
      </w:r>
      <w:r w:rsidRPr="00472CD5">
        <w:rPr>
          <w:rFonts w:ascii="Arial" w:hAnsi="Arial" w:cs="Arial"/>
          <w:color w:val="000000" w:themeColor="text1"/>
          <w:sz w:val="16"/>
          <w:szCs w:val="16"/>
        </w:rPr>
        <w:tab/>
        <w:t>Seffah JD. Re-laparotomy after Cesarean section. International journal of gynaecology and obstetrics: the official organ of the International Federation of Gynaecology and Obstetrics. 2005 Mar;88(3):253-7.</w:t>
      </w:r>
    </w:p>
    <w:p w14:paraId="6076C5EA" w14:textId="77777777" w:rsidR="00D5493B" w:rsidRPr="00472CD5" w:rsidRDefault="00D5493B" w:rsidP="00D5493B">
      <w:pPr>
        <w:pStyle w:val="EndNoteBibliography"/>
        <w:spacing w:after="0"/>
        <w:rPr>
          <w:rFonts w:ascii="Arial" w:hAnsi="Arial" w:cs="Arial"/>
          <w:color w:val="000000" w:themeColor="text1"/>
          <w:sz w:val="16"/>
          <w:szCs w:val="16"/>
        </w:rPr>
      </w:pPr>
      <w:r w:rsidRPr="00472CD5">
        <w:rPr>
          <w:rFonts w:ascii="Arial" w:hAnsi="Arial" w:cs="Arial"/>
          <w:color w:val="000000" w:themeColor="text1"/>
          <w:sz w:val="16"/>
          <w:szCs w:val="16"/>
        </w:rPr>
        <w:t>10.</w:t>
      </w:r>
      <w:r w:rsidRPr="00472CD5">
        <w:rPr>
          <w:rFonts w:ascii="Arial" w:hAnsi="Arial" w:cs="Arial"/>
          <w:color w:val="000000" w:themeColor="text1"/>
          <w:sz w:val="16"/>
          <w:szCs w:val="16"/>
        </w:rPr>
        <w:tab/>
        <w:t>Lurie S, Sadan O, Golan A. Re-laparotomy after cesarean section. European journal of obstetrics, gynecology, and reproductive biology. 2007 Oct;134(2):184-7.</w:t>
      </w:r>
    </w:p>
    <w:p w14:paraId="0111395A" w14:textId="77777777" w:rsidR="00D5493B" w:rsidRPr="00472CD5" w:rsidRDefault="00D5493B" w:rsidP="00D5493B">
      <w:pPr>
        <w:pStyle w:val="EndNoteBibliography"/>
        <w:spacing w:after="0"/>
        <w:rPr>
          <w:rFonts w:ascii="Arial" w:hAnsi="Arial" w:cs="Arial"/>
          <w:color w:val="000000" w:themeColor="text1"/>
          <w:sz w:val="16"/>
          <w:szCs w:val="16"/>
        </w:rPr>
      </w:pPr>
      <w:r w:rsidRPr="00472CD5">
        <w:rPr>
          <w:rFonts w:ascii="Arial" w:hAnsi="Arial" w:cs="Arial"/>
          <w:color w:val="000000" w:themeColor="text1"/>
          <w:sz w:val="16"/>
          <w:szCs w:val="16"/>
        </w:rPr>
        <w:t>11.</w:t>
      </w:r>
      <w:r w:rsidRPr="00472CD5">
        <w:rPr>
          <w:rFonts w:ascii="Arial" w:hAnsi="Arial" w:cs="Arial"/>
          <w:color w:val="000000" w:themeColor="text1"/>
          <w:sz w:val="16"/>
          <w:szCs w:val="16"/>
        </w:rPr>
        <w:tab/>
        <w:t>Gedikbasi A, Akyol A, Asar E, Bingol B, Uncu R, Sargin A, et al. Re-laparotomy after cesarean section: operative complications in surgical delivery. Archives of gynecology and obstetrics. 2008 Nov;278(5):419-25.</w:t>
      </w:r>
    </w:p>
    <w:p w14:paraId="153FDA0C" w14:textId="77777777" w:rsidR="00D5493B" w:rsidRPr="00472CD5" w:rsidRDefault="00D5493B" w:rsidP="00D5493B">
      <w:pPr>
        <w:pStyle w:val="EndNoteBibliography"/>
        <w:spacing w:after="0"/>
        <w:rPr>
          <w:rFonts w:ascii="Arial" w:hAnsi="Arial" w:cs="Arial"/>
          <w:color w:val="000000" w:themeColor="text1"/>
          <w:sz w:val="16"/>
          <w:szCs w:val="16"/>
        </w:rPr>
      </w:pPr>
      <w:r w:rsidRPr="00472CD5">
        <w:rPr>
          <w:rFonts w:ascii="Arial" w:hAnsi="Arial" w:cs="Arial"/>
          <w:color w:val="000000" w:themeColor="text1"/>
          <w:sz w:val="16"/>
          <w:szCs w:val="16"/>
        </w:rPr>
        <w:t>12.</w:t>
      </w:r>
      <w:r w:rsidRPr="00472CD5">
        <w:rPr>
          <w:rFonts w:ascii="Arial" w:hAnsi="Arial" w:cs="Arial"/>
          <w:color w:val="000000" w:themeColor="text1"/>
          <w:sz w:val="16"/>
          <w:szCs w:val="16"/>
        </w:rPr>
        <w:tab/>
        <w:t>Kessous R, Danor D, Weintraub YA, Wiznitzer A, Sergienko R, Ohel I, et al. Risk factors for relaparotomy after cesarean section. J Matern Fetal Neona. 2012 Nov;25(11):2167-70.</w:t>
      </w:r>
    </w:p>
    <w:p w14:paraId="6AE8180C" w14:textId="77777777" w:rsidR="00D5493B" w:rsidRPr="00472CD5" w:rsidRDefault="00D5493B" w:rsidP="00D5493B">
      <w:pPr>
        <w:pStyle w:val="EndNoteBibliography"/>
        <w:spacing w:after="0"/>
        <w:rPr>
          <w:rFonts w:ascii="Arial" w:hAnsi="Arial" w:cs="Arial"/>
          <w:color w:val="000000" w:themeColor="text1"/>
          <w:sz w:val="16"/>
          <w:szCs w:val="16"/>
        </w:rPr>
      </w:pPr>
      <w:r w:rsidRPr="00472CD5">
        <w:rPr>
          <w:rFonts w:ascii="Arial" w:hAnsi="Arial" w:cs="Arial"/>
          <w:color w:val="000000" w:themeColor="text1"/>
          <w:sz w:val="16"/>
          <w:szCs w:val="16"/>
        </w:rPr>
        <w:t>13.</w:t>
      </w:r>
      <w:r w:rsidRPr="00472CD5">
        <w:rPr>
          <w:rFonts w:ascii="Arial" w:hAnsi="Arial" w:cs="Arial"/>
          <w:color w:val="000000" w:themeColor="text1"/>
          <w:sz w:val="16"/>
          <w:szCs w:val="16"/>
        </w:rPr>
        <w:tab/>
        <w:t>Levin I, Rapaport AS, Salzer L, Maslovitz S, Lessing JB, Almog B. Risk factors for relaparotomy after cesarean delivery. International journal of gynaecology and obstetrics: the official organ of the International Federation of Gynaecology and Obstetrics. 2012 Nov;119(2):163-5.</w:t>
      </w:r>
    </w:p>
    <w:p w14:paraId="3489F974" w14:textId="77777777" w:rsidR="00D5493B" w:rsidRPr="00472CD5" w:rsidRDefault="00D5493B" w:rsidP="00D5493B">
      <w:pPr>
        <w:pStyle w:val="EndNoteBibliography"/>
        <w:spacing w:after="0"/>
        <w:rPr>
          <w:rFonts w:ascii="Arial" w:hAnsi="Arial" w:cs="Arial"/>
          <w:color w:val="000000" w:themeColor="text1"/>
          <w:sz w:val="16"/>
          <w:szCs w:val="16"/>
        </w:rPr>
      </w:pPr>
      <w:r w:rsidRPr="00472CD5">
        <w:rPr>
          <w:rFonts w:ascii="Arial" w:hAnsi="Arial" w:cs="Arial"/>
          <w:color w:val="000000" w:themeColor="text1"/>
          <w:sz w:val="16"/>
          <w:szCs w:val="16"/>
        </w:rPr>
        <w:t>14.</w:t>
      </w:r>
      <w:r w:rsidRPr="00472CD5">
        <w:rPr>
          <w:rFonts w:ascii="Arial" w:hAnsi="Arial" w:cs="Arial"/>
          <w:color w:val="000000" w:themeColor="text1"/>
          <w:sz w:val="16"/>
          <w:szCs w:val="16"/>
        </w:rPr>
        <w:tab/>
        <w:t>Ashwal E, Yogev Y, Melamed N, Khadega R, Ben-Haroush A, Wiznitzer A, et al. Characterizing the need for re-laparotomy during puerperium after cesarean section. Archives of gynecology and obstetrics. 2014 Jul;290(1):35-9.</w:t>
      </w:r>
    </w:p>
    <w:p w14:paraId="32BB1230" w14:textId="77777777" w:rsidR="00D5493B" w:rsidRPr="00472CD5" w:rsidRDefault="00D5493B" w:rsidP="00D5493B">
      <w:pPr>
        <w:pStyle w:val="EndNoteBibliography"/>
        <w:spacing w:after="0"/>
        <w:rPr>
          <w:rFonts w:ascii="Arial" w:hAnsi="Arial" w:cs="Arial"/>
          <w:color w:val="000000" w:themeColor="text1"/>
          <w:sz w:val="16"/>
          <w:szCs w:val="16"/>
        </w:rPr>
      </w:pPr>
      <w:r w:rsidRPr="00472CD5">
        <w:rPr>
          <w:rFonts w:ascii="Arial" w:hAnsi="Arial" w:cs="Arial"/>
          <w:color w:val="000000" w:themeColor="text1"/>
          <w:sz w:val="16"/>
          <w:szCs w:val="16"/>
        </w:rPr>
        <w:t>15.</w:t>
      </w:r>
      <w:r w:rsidRPr="00472CD5">
        <w:rPr>
          <w:rFonts w:ascii="Arial" w:hAnsi="Arial" w:cs="Arial"/>
          <w:color w:val="000000" w:themeColor="text1"/>
          <w:sz w:val="16"/>
          <w:szCs w:val="16"/>
        </w:rPr>
        <w:tab/>
        <w:t>Raagab AE, Mesbah YH, Brakat RI, Zayed AA, Alsaammani MA. Re-laparotomy after cesarean section: risk, indications and management options. Med Arch. 2014;68(1):41-3.</w:t>
      </w:r>
    </w:p>
    <w:p w14:paraId="489D0871" w14:textId="77777777" w:rsidR="00D5493B" w:rsidRPr="00472CD5" w:rsidRDefault="00D5493B" w:rsidP="00D5493B">
      <w:pPr>
        <w:pStyle w:val="EndNoteBibliography"/>
        <w:spacing w:after="0"/>
        <w:rPr>
          <w:rFonts w:ascii="Arial" w:hAnsi="Arial" w:cs="Arial"/>
          <w:color w:val="000000" w:themeColor="text1"/>
          <w:sz w:val="16"/>
          <w:szCs w:val="16"/>
        </w:rPr>
      </w:pPr>
      <w:r w:rsidRPr="00472CD5">
        <w:rPr>
          <w:rFonts w:ascii="Arial" w:hAnsi="Arial" w:cs="Arial"/>
          <w:color w:val="000000" w:themeColor="text1"/>
          <w:sz w:val="16"/>
          <w:szCs w:val="16"/>
        </w:rPr>
        <w:t>16.</w:t>
      </w:r>
      <w:r w:rsidRPr="00472CD5">
        <w:rPr>
          <w:rFonts w:ascii="Arial" w:hAnsi="Arial" w:cs="Arial"/>
          <w:color w:val="000000" w:themeColor="text1"/>
          <w:sz w:val="16"/>
          <w:szCs w:val="16"/>
        </w:rPr>
        <w:tab/>
        <w:t>Ragab A, Mousbah Y, Barakat R, Zayed A, Badawy A. Re-laparotomy after caesarean deliveries: risk factors and how to avoid? J Obstet Gynaecol. 2015 Jan;35(1):1-3.</w:t>
      </w:r>
    </w:p>
    <w:p w14:paraId="7BADCE5E" w14:textId="77777777" w:rsidR="00D5493B" w:rsidRPr="00472CD5" w:rsidRDefault="00D5493B" w:rsidP="00D5493B">
      <w:pPr>
        <w:pStyle w:val="EndNoteBibliography"/>
        <w:spacing w:after="0"/>
        <w:rPr>
          <w:rFonts w:ascii="Arial" w:hAnsi="Arial" w:cs="Arial"/>
          <w:color w:val="000000" w:themeColor="text1"/>
          <w:sz w:val="16"/>
          <w:szCs w:val="16"/>
        </w:rPr>
      </w:pPr>
      <w:r w:rsidRPr="00472CD5">
        <w:rPr>
          <w:rFonts w:ascii="Arial" w:hAnsi="Arial" w:cs="Arial"/>
          <w:color w:val="000000" w:themeColor="text1"/>
          <w:sz w:val="16"/>
          <w:szCs w:val="16"/>
        </w:rPr>
        <w:t>17.</w:t>
      </w:r>
      <w:r w:rsidRPr="00472CD5">
        <w:rPr>
          <w:rFonts w:ascii="Arial" w:hAnsi="Arial" w:cs="Arial"/>
          <w:color w:val="000000" w:themeColor="text1"/>
          <w:sz w:val="16"/>
          <w:szCs w:val="16"/>
        </w:rPr>
        <w:tab/>
        <w:t>Weissmann-Brenner A, Barzilay E, Meyer R, Levin G, Harmatz D, Alakeli A, et al. Relaparotomy post-cesarean delivery: characteristics and risk factors. Archives of gynecology and obstetrics. 2021 Dec;304(6):1427-32.</w:t>
      </w:r>
    </w:p>
    <w:p w14:paraId="03E650CB" w14:textId="58F0A6D1" w:rsidR="00D5493B" w:rsidRPr="00472CD5" w:rsidRDefault="00D5493B" w:rsidP="00D5493B">
      <w:pPr>
        <w:pStyle w:val="EndNoteBibliography"/>
        <w:rPr>
          <w:rFonts w:ascii="Arial" w:hAnsi="Arial" w:cs="Arial"/>
          <w:color w:val="000000" w:themeColor="text1"/>
          <w:sz w:val="16"/>
          <w:szCs w:val="16"/>
        </w:rPr>
      </w:pPr>
      <w:r w:rsidRPr="00472CD5">
        <w:rPr>
          <w:rFonts w:ascii="Arial" w:hAnsi="Arial" w:cs="Arial"/>
          <w:color w:val="000000" w:themeColor="text1"/>
          <w:sz w:val="16"/>
          <w:szCs w:val="16"/>
        </w:rPr>
        <w:t>18.</w:t>
      </w:r>
      <w:r w:rsidRPr="00472CD5">
        <w:rPr>
          <w:rFonts w:ascii="Arial" w:hAnsi="Arial" w:cs="Arial"/>
          <w:color w:val="000000" w:themeColor="text1"/>
          <w:sz w:val="16"/>
          <w:szCs w:val="16"/>
        </w:rPr>
        <w:tab/>
        <w:t>Marian Knight NPEU. Re-exploration after Caesarean Section. UK obstetric Surveillance System (UKOSS); 2021.</w:t>
      </w:r>
      <w:r w:rsidRPr="00472CD5">
        <w:rPr>
          <w:rFonts w:ascii="Arial" w:hAnsi="Arial" w:cs="Arial"/>
          <w:color w:val="000000" w:themeColor="text1"/>
          <w:sz w:val="16"/>
          <w:szCs w:val="16"/>
        </w:rPr>
        <w:br w:type="page"/>
      </w:r>
    </w:p>
    <w:p w14:paraId="0C1EF18A" w14:textId="209CC0AF" w:rsidR="00396BFC" w:rsidRPr="00472CD5" w:rsidRDefault="00C80BB5" w:rsidP="00D5493B">
      <w:p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sz w:val="16"/>
          <w:szCs w:val="16"/>
        </w:rPr>
        <w:fldChar w:fldCharType="end"/>
      </w:r>
      <w:r w:rsidR="00396BFC" w:rsidRPr="00472CD5">
        <w:rPr>
          <w:rFonts w:ascii="Arial" w:hAnsi="Arial" w:cs="Arial"/>
          <w:color w:val="000000" w:themeColor="text1"/>
          <w:lang w:val="en-GB"/>
        </w:rPr>
        <w:t>CAS</w:t>
      </w:r>
      <w:r w:rsidR="00D32ACC" w:rsidRPr="00472CD5">
        <w:rPr>
          <w:rFonts w:ascii="Arial" w:hAnsi="Arial" w:cs="Arial"/>
          <w:color w:val="000000" w:themeColor="text1"/>
          <w:lang w:val="en-GB"/>
        </w:rPr>
        <w:t xml:space="preserve">E DEFINITION </w:t>
      </w:r>
    </w:p>
    <w:p w14:paraId="500C8B79" w14:textId="77777777" w:rsidR="003837C4" w:rsidRPr="00472CD5" w:rsidRDefault="003837C4" w:rsidP="003837C4">
      <w:pPr>
        <w:pStyle w:val="Normaalweb"/>
        <w:rPr>
          <w:rFonts w:ascii="Arial" w:hAnsi="Arial" w:cs="Arial"/>
          <w:color w:val="000000" w:themeColor="text1"/>
          <w:sz w:val="22"/>
          <w:szCs w:val="22"/>
          <w:lang w:val="en-GB"/>
        </w:rPr>
      </w:pP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Any woman who has a Caesarean Section (CS) </w:t>
      </w:r>
      <w:r w:rsidRPr="00472CD5">
        <w:rPr>
          <w:rFonts w:ascii="Arial" w:hAnsi="Arial" w:cs="Arial"/>
          <w:b/>
          <w:bCs/>
          <w:color w:val="000000" w:themeColor="text1"/>
          <w:sz w:val="22"/>
          <w:szCs w:val="22"/>
          <w:lang w:val="en-GB"/>
        </w:rPr>
        <w:t xml:space="preserve">AND </w:t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who returns to theatre </w:t>
      </w:r>
      <w:r w:rsidRPr="00472CD5">
        <w:rPr>
          <w:rFonts w:ascii="Arial" w:hAnsi="Arial" w:cs="Arial"/>
          <w:b/>
          <w:bCs/>
          <w:color w:val="000000" w:themeColor="text1"/>
          <w:sz w:val="22"/>
          <w:szCs w:val="22"/>
          <w:lang w:val="en-GB"/>
        </w:rPr>
        <w:t xml:space="preserve">AND </w:t>
      </w:r>
    </w:p>
    <w:p w14:paraId="0C4F6E83" w14:textId="77777777" w:rsidR="003837C4" w:rsidRPr="00472CD5" w:rsidRDefault="003837C4" w:rsidP="003837C4">
      <w:pPr>
        <w:pStyle w:val="Normaalweb"/>
        <w:rPr>
          <w:rFonts w:ascii="Arial" w:hAnsi="Arial" w:cs="Arial"/>
          <w:color w:val="000000" w:themeColor="text1"/>
          <w:sz w:val="22"/>
          <w:szCs w:val="22"/>
          <w:lang w:val="en-GB"/>
        </w:rPr>
      </w:pPr>
      <w:r w:rsidRPr="00472CD5">
        <w:rPr>
          <w:rFonts w:ascii="Arial" w:hAnsi="Arial" w:cs="Arial"/>
          <w:b/>
          <w:bCs/>
          <w:color w:val="000000" w:themeColor="text1"/>
          <w:sz w:val="22"/>
          <w:szCs w:val="22"/>
          <w:lang w:val="en-GB"/>
        </w:rPr>
        <w:t xml:space="preserve">EITHER </w:t>
      </w:r>
    </w:p>
    <w:p w14:paraId="5E4F4AFD" w14:textId="10A2FBBC" w:rsidR="003837C4" w:rsidRPr="00472CD5" w:rsidRDefault="003837C4" w:rsidP="003837C4">
      <w:pPr>
        <w:pStyle w:val="Normaalweb"/>
        <w:rPr>
          <w:rFonts w:ascii="Arial" w:hAnsi="Arial" w:cs="Arial"/>
          <w:color w:val="000000" w:themeColor="text1"/>
          <w:sz w:val="22"/>
          <w:szCs w:val="22"/>
          <w:lang w:val="en-GB"/>
        </w:rPr>
      </w:pP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An exploration of the CS wound with the rectus sheath (RS) re-opened (i.e. deep exploration of the wound because of a wound problem, requiring the rectus sheath to be opened) </w:t>
      </w:r>
    </w:p>
    <w:p w14:paraId="22FCBCFB" w14:textId="77777777" w:rsidR="003837C4" w:rsidRPr="00472CD5" w:rsidRDefault="003837C4" w:rsidP="003837C4">
      <w:pPr>
        <w:pStyle w:val="Normaalweb"/>
        <w:rPr>
          <w:rFonts w:ascii="Arial" w:hAnsi="Arial" w:cs="Arial"/>
          <w:color w:val="000000" w:themeColor="text1"/>
          <w:sz w:val="22"/>
          <w:szCs w:val="22"/>
          <w:lang w:val="en-GB"/>
        </w:rPr>
      </w:pPr>
      <w:r w:rsidRPr="00472CD5">
        <w:rPr>
          <w:rFonts w:ascii="Arial" w:hAnsi="Arial" w:cs="Arial"/>
          <w:b/>
          <w:bCs/>
          <w:color w:val="000000" w:themeColor="text1"/>
          <w:sz w:val="22"/>
          <w:szCs w:val="22"/>
          <w:lang w:val="en-GB"/>
        </w:rPr>
        <w:t xml:space="preserve">OR </w:t>
      </w:r>
    </w:p>
    <w:p w14:paraId="54EAA054" w14:textId="065872F2" w:rsidR="003837C4" w:rsidRPr="00472CD5" w:rsidRDefault="003837C4" w:rsidP="003837C4">
      <w:pPr>
        <w:pStyle w:val="Normaalweb"/>
        <w:rPr>
          <w:rFonts w:ascii="Arial" w:hAnsi="Arial" w:cs="Arial"/>
          <w:color w:val="000000" w:themeColor="text1"/>
          <w:sz w:val="22"/>
          <w:szCs w:val="22"/>
          <w:lang w:val="en-GB"/>
        </w:rPr>
      </w:pP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a formal laparotomy (opening of the peritoneum) (e.g. to control bleeding, deal with </w:t>
      </w:r>
      <w:r w:rsidR="00E844D5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an </w:t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abdominal/ pelvic infection, undertake a hysterectomy or for any other reason) </w:t>
      </w:r>
    </w:p>
    <w:p w14:paraId="38765C37" w14:textId="59B91DB3" w:rsidR="006B241B" w:rsidRPr="00472CD5" w:rsidRDefault="00D5493B" w:rsidP="0094701D">
      <w:pPr>
        <w:pStyle w:val="Normaalweb"/>
        <w:rPr>
          <w:rFonts w:ascii="Arial" w:hAnsi="Arial" w:cs="Arial"/>
          <w:color w:val="000000" w:themeColor="text1"/>
          <w:sz w:val="22"/>
          <w:szCs w:val="22"/>
          <w:lang w:val="en-GB"/>
        </w:rPr>
      </w:pPr>
      <w:r w:rsidRPr="00472CD5">
        <w:rPr>
          <w:rFonts w:ascii="Arial" w:hAnsi="Arial" w:cs="Arial"/>
          <w:b/>
          <w:bCs/>
          <w:color w:val="000000" w:themeColor="text1"/>
          <w:sz w:val="22"/>
          <w:szCs w:val="22"/>
          <w:lang w:val="en-GB"/>
        </w:rPr>
        <w:t>WITHIN 28 DAYS OF CS</w:t>
      </w:r>
    </w:p>
    <w:p w14:paraId="31AE0348" w14:textId="77777777" w:rsidR="00A409DF" w:rsidRPr="00472CD5" w:rsidRDefault="00A409DF">
      <w:pPr>
        <w:rPr>
          <w:rFonts w:ascii="Arial" w:eastAsiaTheme="majorEastAsia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br w:type="page"/>
      </w:r>
    </w:p>
    <w:p w14:paraId="08C5C348" w14:textId="12439D64" w:rsidR="00D25B24" w:rsidRPr="00472CD5" w:rsidRDefault="00D25B24" w:rsidP="00492132">
      <w:pPr>
        <w:pStyle w:val="Kop1"/>
        <w:rPr>
          <w:rFonts w:ascii="Arial" w:hAnsi="Arial" w:cs="Arial"/>
          <w:color w:val="000000" w:themeColor="text1"/>
          <w:sz w:val="22"/>
          <w:szCs w:val="22"/>
          <w:lang w:val="en-GB"/>
        </w:rPr>
      </w:pP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t>DATA COLLECTION FORM</w:t>
      </w:r>
    </w:p>
    <w:p w14:paraId="46F9CC36" w14:textId="77777777" w:rsidR="00E33417" w:rsidRPr="00472CD5" w:rsidRDefault="00E33417" w:rsidP="00E33417">
      <w:pPr>
        <w:rPr>
          <w:color w:val="000000" w:themeColor="text1"/>
          <w:lang w:val="en-GB"/>
        </w:rPr>
      </w:pPr>
    </w:p>
    <w:p w14:paraId="25E151B6" w14:textId="781C0702" w:rsidR="00D25B24" w:rsidRPr="00472CD5" w:rsidRDefault="00D25B24" w:rsidP="00D25B24">
      <w:pPr>
        <w:pStyle w:val="Lijstalinea"/>
        <w:numPr>
          <w:ilvl w:val="0"/>
          <w:numId w:val="5"/>
        </w:numPr>
        <w:rPr>
          <w:rFonts w:ascii="Arial" w:hAnsi="Arial" w:cs="Arial"/>
          <w:b/>
          <w:color w:val="000000" w:themeColor="text1"/>
          <w:lang w:val="en-GB"/>
        </w:rPr>
      </w:pPr>
      <w:r w:rsidRPr="00472CD5">
        <w:rPr>
          <w:rFonts w:ascii="Arial" w:hAnsi="Arial" w:cs="Arial"/>
          <w:b/>
          <w:color w:val="000000" w:themeColor="text1"/>
          <w:lang w:val="en-GB"/>
        </w:rPr>
        <w:t>Woman’s details</w:t>
      </w:r>
    </w:p>
    <w:p w14:paraId="6645DE4C" w14:textId="77777777" w:rsidR="00E33417" w:rsidRPr="00472CD5" w:rsidRDefault="00E33417" w:rsidP="00E33417">
      <w:pPr>
        <w:pStyle w:val="Lijstalinea"/>
        <w:rPr>
          <w:rFonts w:ascii="Arial" w:hAnsi="Arial" w:cs="Arial"/>
          <w:color w:val="000000" w:themeColor="text1"/>
          <w:lang w:val="en-GB"/>
        </w:rPr>
      </w:pPr>
    </w:p>
    <w:p w14:paraId="50088191" w14:textId="5086502F" w:rsidR="00D25B24" w:rsidRDefault="00D25B24" w:rsidP="00492132">
      <w:pPr>
        <w:pStyle w:val="Lijstalinea"/>
        <w:numPr>
          <w:ilvl w:val="1"/>
          <w:numId w:val="10"/>
        </w:numPr>
        <w:ind w:left="360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Year of birth</w:t>
      </w:r>
      <w:r w:rsidRPr="00472CD5">
        <w:rPr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Text1"/>
            <w:enabled/>
            <w:calcOnExit w:val="0"/>
            <w:textInput>
              <w:type w:val="number"/>
              <w:maxLength w:val="4"/>
            </w:textInput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lang w:val="en-GB"/>
        </w:rPr>
      </w:r>
      <w:r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noProof/>
          <w:color w:val="000000" w:themeColor="text1"/>
          <w:lang w:val="en-GB"/>
        </w:rPr>
        <w:t> </w:t>
      </w:r>
      <w:r w:rsidRPr="00472CD5">
        <w:rPr>
          <w:rFonts w:ascii="Arial" w:hAnsi="Arial" w:cs="Arial"/>
          <w:noProof/>
          <w:color w:val="000000" w:themeColor="text1"/>
          <w:lang w:val="en-GB"/>
        </w:rPr>
        <w:t> </w:t>
      </w:r>
      <w:r w:rsidRPr="00472CD5">
        <w:rPr>
          <w:rFonts w:ascii="Arial" w:hAnsi="Arial" w:cs="Arial"/>
          <w:noProof/>
          <w:color w:val="000000" w:themeColor="text1"/>
          <w:lang w:val="en-GB"/>
        </w:rPr>
        <w:t> </w:t>
      </w:r>
      <w:r w:rsidRPr="00472CD5">
        <w:rPr>
          <w:rFonts w:ascii="Arial" w:hAnsi="Arial" w:cs="Arial"/>
          <w:noProof/>
          <w:color w:val="000000" w:themeColor="text1"/>
          <w:lang w:val="en-GB"/>
        </w:rPr>
        <w:t> </w:t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</w:p>
    <w:p w14:paraId="4BBF00D4" w14:textId="77777777" w:rsidR="003363A7" w:rsidRPr="00472CD5" w:rsidRDefault="003363A7" w:rsidP="003363A7">
      <w:pPr>
        <w:pStyle w:val="Lijstalinea"/>
        <w:ind w:left="360"/>
        <w:rPr>
          <w:rFonts w:ascii="Arial" w:hAnsi="Arial" w:cs="Arial"/>
          <w:color w:val="000000" w:themeColor="text1"/>
          <w:lang w:val="en-GB"/>
        </w:rPr>
      </w:pPr>
    </w:p>
    <w:p w14:paraId="5C6A5CE9" w14:textId="23EF207C" w:rsidR="00492132" w:rsidRPr="00472CD5" w:rsidRDefault="00492132" w:rsidP="00492132">
      <w:pPr>
        <w:pStyle w:val="Lijstalinea"/>
        <w:numPr>
          <w:ilvl w:val="1"/>
          <w:numId w:val="10"/>
        </w:numPr>
        <w:ind w:left="360"/>
        <w:rPr>
          <w:rFonts w:ascii="Arial" w:hAnsi="Arial" w:cs="Arial"/>
          <w:color w:val="000000" w:themeColor="text1"/>
          <w:lang w:val="en-GB"/>
        </w:rPr>
      </w:pPr>
      <w:proofErr w:type="spellStart"/>
      <w:r w:rsidRPr="00472CD5">
        <w:rPr>
          <w:rFonts w:ascii="Arial" w:hAnsi="Arial" w:cs="Arial"/>
          <w:color w:val="000000" w:themeColor="text1"/>
          <w:lang w:val="en-GB"/>
        </w:rPr>
        <w:t>Etnicity</w:t>
      </w:r>
      <w:proofErr w:type="spellEnd"/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</w:p>
    <w:p w14:paraId="27BE0BBE" w14:textId="40D53192" w:rsidR="00492132" w:rsidRPr="00472CD5" w:rsidRDefault="00492132" w:rsidP="002F5BC6">
      <w:pPr>
        <w:pStyle w:val="Lijstalinea"/>
        <w:ind w:left="1056"/>
        <w:rPr>
          <w:rFonts w:ascii="Arial" w:hAnsi="Arial" w:cs="Arial"/>
          <w:color w:val="000000" w:themeColor="text1"/>
          <w:lang w:val="en-GB"/>
        </w:rPr>
      </w:pPr>
    </w:p>
    <w:p w14:paraId="09F87587" w14:textId="089770F1" w:rsidR="00492132" w:rsidRPr="00472CD5" w:rsidRDefault="00492132" w:rsidP="002F5BC6">
      <w:pPr>
        <w:ind w:left="696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US"/>
        </w:rPr>
        <w:t xml:space="preserve">1.2.1. Current nationality </w:t>
      </w:r>
    </w:p>
    <w:p w14:paraId="4B0F3448" w14:textId="3D41F5E9" w:rsidR="00492132" w:rsidRPr="00472CD5" w:rsidRDefault="00492132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1. Belgian with Belgian background</w:t>
      </w:r>
    </w:p>
    <w:p w14:paraId="68B6CC35" w14:textId="2A4A000E" w:rsidR="00492132" w:rsidRPr="00472CD5" w:rsidRDefault="00492132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2. Belgian with a foreign background</w:t>
      </w:r>
    </w:p>
    <w:p w14:paraId="5F073824" w14:textId="79CA4C20" w:rsidR="00492132" w:rsidRPr="00472CD5" w:rsidRDefault="00492132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3. Non Belgian</w:t>
      </w:r>
    </w:p>
    <w:p w14:paraId="3220DE7C" w14:textId="77777777" w:rsidR="00492132" w:rsidRPr="00472CD5" w:rsidRDefault="00492132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</w:p>
    <w:p w14:paraId="4DDB74B2" w14:textId="3B3330CB" w:rsidR="00492132" w:rsidRPr="00472CD5" w:rsidRDefault="00492132" w:rsidP="002F5BC6">
      <w:pPr>
        <w:ind w:left="696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US"/>
        </w:rPr>
        <w:t>1.2.2. Country of birth</w:t>
      </w:r>
      <w:r w:rsidRPr="00472CD5">
        <w:rPr>
          <w:rFonts w:ascii="Arial" w:hAnsi="Arial" w:cs="Arial"/>
          <w:color w:val="000000" w:themeColor="text1"/>
          <w:lang w:val="en-GB"/>
        </w:rPr>
        <w:t xml:space="preserve"> (see list to check the code)</w:t>
      </w:r>
    </w:p>
    <w:p w14:paraId="76983ADA" w14:textId="678E8A85" w:rsidR="00D25B24" w:rsidRPr="00472CD5" w:rsidRDefault="00D25B24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1. Belgi</w:t>
      </w:r>
      <w:r w:rsidR="00C1701E" w:rsidRPr="00472CD5">
        <w:rPr>
          <w:rFonts w:ascii="ArialMT" w:hAnsi="ArialMT"/>
          <w:color w:val="000000" w:themeColor="text1"/>
          <w:sz w:val="20"/>
          <w:szCs w:val="20"/>
          <w:lang w:val="en-US"/>
        </w:rPr>
        <w:t>um</w:t>
      </w:r>
    </w:p>
    <w:p w14:paraId="4916C5A4" w14:textId="61E68BE3" w:rsidR="00D25B24" w:rsidRPr="00472CD5" w:rsidRDefault="00D25B24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02. </w:t>
      </w:r>
      <w:proofErr w:type="spellStart"/>
      <w:r w:rsidR="00E14EDB" w:rsidRPr="00472CD5">
        <w:rPr>
          <w:rFonts w:ascii="ArialMT" w:hAnsi="ArialMT"/>
          <w:color w:val="000000" w:themeColor="text1"/>
          <w:sz w:val="20"/>
          <w:szCs w:val="20"/>
          <w:lang w:val="en-US"/>
        </w:rPr>
        <w:t>N</w:t>
      </w:r>
      <w:r w:rsidR="003F04A0" w:rsidRPr="00472CD5">
        <w:rPr>
          <w:rFonts w:ascii="ArialMT" w:hAnsi="ArialMT"/>
          <w:color w:val="000000" w:themeColor="text1"/>
          <w:sz w:val="20"/>
          <w:szCs w:val="20"/>
          <w:lang w:val="en-US"/>
        </w:rPr>
        <w:t>eighbouring</w:t>
      </w:r>
      <w:proofErr w:type="spellEnd"/>
      <w:r w:rsidR="003F04A0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countr</w:t>
      </w:r>
      <w:r w:rsidR="00E14EDB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y (France, Germany, Luxembourg, the Netherlands, United Kingdom) </w:t>
      </w:r>
    </w:p>
    <w:p w14:paraId="40BA1AB2" w14:textId="51BD425F" w:rsidR="00E14EDB" w:rsidRPr="00472CD5" w:rsidRDefault="00E14EDB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03. Europe, not </w:t>
      </w:r>
      <w:proofErr w:type="spellStart"/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neighbouring</w:t>
      </w:r>
      <w:proofErr w:type="spellEnd"/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country </w:t>
      </w:r>
    </w:p>
    <w:p w14:paraId="09A8F594" w14:textId="5E57F63C" w:rsidR="00D25B24" w:rsidRPr="00472CD5" w:rsidRDefault="00D25B24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bookmarkStart w:id="0" w:name="_Hlk123109122"/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</w:t>
      </w:r>
      <w:r w:rsidR="00E14EDB" w:rsidRPr="00472CD5">
        <w:rPr>
          <w:rFonts w:ascii="ArialMT" w:hAnsi="ArialMT"/>
          <w:color w:val="000000" w:themeColor="text1"/>
          <w:sz w:val="20"/>
          <w:szCs w:val="20"/>
          <w:lang w:val="en-US"/>
        </w:rPr>
        <w:t>4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. No</w:t>
      </w:r>
      <w:r w:rsidR="00C1701E" w:rsidRPr="00472CD5">
        <w:rPr>
          <w:rFonts w:ascii="ArialMT" w:hAnsi="ArialMT"/>
          <w:color w:val="000000" w:themeColor="text1"/>
          <w:sz w:val="20"/>
          <w:szCs w:val="20"/>
          <w:lang w:val="en-US"/>
        </w:rPr>
        <w:t>rth-Africa</w:t>
      </w:r>
      <w:bookmarkEnd w:id="0"/>
    </w:p>
    <w:p w14:paraId="71D25576" w14:textId="7C6A3A79" w:rsidR="003343F6" w:rsidRPr="00472CD5" w:rsidRDefault="003343F6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5. Eastern Mediterranean Region</w:t>
      </w:r>
    </w:p>
    <w:p w14:paraId="31E1EFCE" w14:textId="1226D314" w:rsidR="00D25B24" w:rsidRPr="00472CD5" w:rsidRDefault="00D25B24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</w:t>
      </w:r>
      <w:r w:rsidR="003343F6" w:rsidRPr="00472CD5">
        <w:rPr>
          <w:rFonts w:ascii="ArialMT" w:hAnsi="ArialMT"/>
          <w:color w:val="000000" w:themeColor="text1"/>
          <w:sz w:val="20"/>
          <w:szCs w:val="20"/>
          <w:lang w:val="en-US"/>
        </w:rPr>
        <w:t>6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. Sub-Sahar</w:t>
      </w:r>
      <w:r w:rsidR="00C1701E" w:rsidRPr="00472CD5">
        <w:rPr>
          <w:rFonts w:ascii="ArialMT" w:hAnsi="ArialMT"/>
          <w:color w:val="000000" w:themeColor="text1"/>
          <w:sz w:val="20"/>
          <w:szCs w:val="20"/>
          <w:lang w:val="en-US"/>
        </w:rPr>
        <w:t>an Africa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(</w:t>
      </w:r>
      <w:r w:rsidR="00C1701E" w:rsidRPr="00472CD5">
        <w:rPr>
          <w:rFonts w:ascii="ArialMT" w:hAnsi="ArialMT"/>
          <w:color w:val="000000" w:themeColor="text1"/>
          <w:sz w:val="20"/>
          <w:szCs w:val="20"/>
          <w:lang w:val="en-US"/>
        </w:rPr>
        <w:t>South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/ </w:t>
      </w:r>
      <w:r w:rsidR="00C1701E" w:rsidRPr="00472CD5">
        <w:rPr>
          <w:rFonts w:ascii="ArialMT" w:hAnsi="ArialMT"/>
          <w:color w:val="000000" w:themeColor="text1"/>
          <w:sz w:val="20"/>
          <w:szCs w:val="20"/>
          <w:lang w:val="en-US"/>
        </w:rPr>
        <w:t>Ea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st / West Afri</w:t>
      </w:r>
      <w:r w:rsidR="00C1701E" w:rsidRPr="00472CD5">
        <w:rPr>
          <w:rFonts w:ascii="ArialMT" w:hAnsi="ArialMT"/>
          <w:color w:val="000000" w:themeColor="text1"/>
          <w:sz w:val="20"/>
          <w:szCs w:val="20"/>
          <w:lang w:val="en-US"/>
        </w:rPr>
        <w:t>c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a)</w:t>
      </w:r>
    </w:p>
    <w:p w14:paraId="43B97ECA" w14:textId="1E4BE003" w:rsidR="00D25B24" w:rsidRPr="00472CD5" w:rsidRDefault="00D25B24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</w:t>
      </w:r>
      <w:r w:rsidR="003343F6" w:rsidRPr="00472CD5">
        <w:rPr>
          <w:rFonts w:ascii="ArialMT" w:hAnsi="ArialMT"/>
          <w:color w:val="000000" w:themeColor="text1"/>
          <w:sz w:val="20"/>
          <w:szCs w:val="20"/>
          <w:lang w:val="en-US"/>
        </w:rPr>
        <w:t>7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. </w:t>
      </w:r>
      <w:r w:rsidR="00C1701E" w:rsidRPr="00472CD5">
        <w:rPr>
          <w:rFonts w:ascii="ArialMT" w:hAnsi="ArialMT"/>
          <w:color w:val="000000" w:themeColor="text1"/>
          <w:sz w:val="20"/>
          <w:szCs w:val="20"/>
          <w:lang w:val="en-US"/>
        </w:rPr>
        <w:t>South-East Asia</w:t>
      </w:r>
    </w:p>
    <w:p w14:paraId="7E65CB82" w14:textId="545D0DDC" w:rsidR="00D25B24" w:rsidRPr="00472CD5" w:rsidRDefault="00D25B24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</w:t>
      </w:r>
      <w:r w:rsidR="00E14EDB" w:rsidRPr="00472CD5">
        <w:rPr>
          <w:rFonts w:ascii="ArialMT" w:hAnsi="ArialMT"/>
          <w:color w:val="000000" w:themeColor="text1"/>
          <w:sz w:val="20"/>
          <w:szCs w:val="20"/>
          <w:lang w:val="en-US"/>
        </w:rPr>
        <w:t>8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. </w:t>
      </w:r>
      <w:r w:rsidR="00C1701E" w:rsidRPr="00472CD5">
        <w:rPr>
          <w:rFonts w:ascii="ArialMT" w:hAnsi="ArialMT"/>
          <w:color w:val="000000" w:themeColor="text1"/>
          <w:sz w:val="20"/>
          <w:szCs w:val="20"/>
          <w:lang w:val="en-US"/>
        </w:rPr>
        <w:t>South America</w:t>
      </w:r>
    </w:p>
    <w:p w14:paraId="432CF593" w14:textId="01BA9E27" w:rsidR="003343F6" w:rsidRPr="00472CD5" w:rsidRDefault="003343F6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9. Western Pacific</w:t>
      </w:r>
    </w:p>
    <w:p w14:paraId="223D3B1B" w14:textId="4D8EA93A" w:rsidR="00D25B24" w:rsidRPr="00472CD5" w:rsidRDefault="00D25B24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="003343F6" w:rsidRPr="00472CD5">
        <w:rPr>
          <w:rFonts w:ascii="ArialMT" w:hAnsi="ArialMT"/>
          <w:color w:val="000000" w:themeColor="text1"/>
          <w:sz w:val="20"/>
          <w:szCs w:val="20"/>
          <w:lang w:val="en-US"/>
        </w:rPr>
        <w:t>10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. Other: please specify </w:t>
      </w:r>
    </w:p>
    <w:p w14:paraId="22113E79" w14:textId="149A53E9" w:rsidR="00D25B24" w:rsidRPr="00472CD5" w:rsidRDefault="00D25B24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="003343F6" w:rsidRPr="00472CD5">
        <w:rPr>
          <w:rFonts w:ascii="ArialMT" w:hAnsi="ArialMT"/>
          <w:color w:val="000000" w:themeColor="text1"/>
          <w:sz w:val="20"/>
          <w:szCs w:val="20"/>
          <w:lang w:val="en-US"/>
        </w:rPr>
        <w:t>11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. Not known</w:t>
      </w:r>
    </w:p>
    <w:p w14:paraId="12B1E0A9" w14:textId="77777777" w:rsidR="00D25B24" w:rsidRPr="00472CD5" w:rsidRDefault="00D25B24" w:rsidP="002F5BC6">
      <w:pPr>
        <w:spacing w:line="276" w:lineRule="auto"/>
        <w:ind w:left="696" w:firstLine="708"/>
        <w:outlineLvl w:val="3"/>
        <w:rPr>
          <w:rFonts w:ascii="Arial" w:hAnsi="Arial" w:cs="Arial"/>
          <w:color w:val="000000" w:themeColor="text1"/>
          <w:lang w:val="en-US"/>
        </w:rPr>
      </w:pPr>
    </w:p>
    <w:p w14:paraId="4D0479E7" w14:textId="7F91C438" w:rsidR="00D25B24" w:rsidRPr="00472CD5" w:rsidRDefault="00D25B24" w:rsidP="002F5BC6">
      <w:pPr>
        <w:pStyle w:val="Lijstalinea"/>
        <w:numPr>
          <w:ilvl w:val="2"/>
          <w:numId w:val="35"/>
        </w:numPr>
        <w:ind w:left="1416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What are the roots of the parents of the patient? (see list to check the code)</w:t>
      </w:r>
    </w:p>
    <w:p w14:paraId="1621897D" w14:textId="75713B99" w:rsidR="003343F6" w:rsidRPr="00472CD5" w:rsidRDefault="003343F6" w:rsidP="002F5BC6">
      <w:pPr>
        <w:pStyle w:val="Lijstalinea"/>
        <w:ind w:left="1416"/>
        <w:rPr>
          <w:rFonts w:ascii="Arial" w:hAnsi="Arial" w:cs="Arial"/>
          <w:color w:val="000000" w:themeColor="text1"/>
          <w:lang w:val="en-GB"/>
        </w:rPr>
      </w:pPr>
    </w:p>
    <w:p w14:paraId="14085E70" w14:textId="3022FA21" w:rsidR="00B024DC" w:rsidRPr="00472CD5" w:rsidRDefault="00B024DC" w:rsidP="002F5BC6">
      <w:pPr>
        <w:pStyle w:val="Lijstalinea"/>
        <w:ind w:left="1416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Mixed: yes &gt;&gt; parent 1 parent 2</w:t>
      </w:r>
    </w:p>
    <w:p w14:paraId="3FA0EB30" w14:textId="22C8B957" w:rsidR="00B024DC" w:rsidRPr="00472CD5" w:rsidRDefault="00B024DC" w:rsidP="002F5BC6">
      <w:pPr>
        <w:pStyle w:val="Lijstalinea"/>
        <w:ind w:left="1416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Mixed: no &gt;&gt; 1 set</w:t>
      </w:r>
    </w:p>
    <w:p w14:paraId="0852E3EB" w14:textId="77777777" w:rsidR="00B024DC" w:rsidRPr="00472CD5" w:rsidRDefault="00B024DC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1. Belgium</w:t>
      </w:r>
    </w:p>
    <w:p w14:paraId="6EFE5290" w14:textId="77777777" w:rsidR="00B024DC" w:rsidRPr="00472CD5" w:rsidRDefault="00B024DC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02. </w:t>
      </w:r>
      <w:proofErr w:type="spellStart"/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Neighbouring</w:t>
      </w:r>
      <w:proofErr w:type="spellEnd"/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country (France, Germany, Luxembourg, the Netherlands, United Kingdom) </w:t>
      </w:r>
    </w:p>
    <w:p w14:paraId="2DB244E2" w14:textId="77777777" w:rsidR="00B024DC" w:rsidRPr="00472CD5" w:rsidRDefault="00B024DC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03. Europe, not </w:t>
      </w:r>
      <w:proofErr w:type="spellStart"/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neighbouring</w:t>
      </w:r>
      <w:proofErr w:type="spellEnd"/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country </w:t>
      </w:r>
    </w:p>
    <w:p w14:paraId="2B094FEB" w14:textId="77777777" w:rsidR="00B024DC" w:rsidRPr="00472CD5" w:rsidRDefault="00B024DC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4. North-Africa</w:t>
      </w:r>
    </w:p>
    <w:p w14:paraId="1F4BBE98" w14:textId="77777777" w:rsidR="00B024DC" w:rsidRPr="00472CD5" w:rsidRDefault="00B024DC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5. Eastern Mediterranean Region</w:t>
      </w:r>
    </w:p>
    <w:p w14:paraId="37DB86FD" w14:textId="77777777" w:rsidR="00B024DC" w:rsidRPr="00472CD5" w:rsidRDefault="00B024DC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6. Sub-Saharan Africa (South / East / West Africa)</w:t>
      </w:r>
    </w:p>
    <w:p w14:paraId="7BD67378" w14:textId="77777777" w:rsidR="00B024DC" w:rsidRPr="00472CD5" w:rsidRDefault="00B024DC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7. South-East Asia</w:t>
      </w:r>
    </w:p>
    <w:p w14:paraId="6D18C172" w14:textId="77777777" w:rsidR="00B024DC" w:rsidRPr="00472CD5" w:rsidRDefault="00B024DC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8. South America</w:t>
      </w:r>
    </w:p>
    <w:p w14:paraId="69C2202F" w14:textId="77777777" w:rsidR="00B024DC" w:rsidRPr="00472CD5" w:rsidRDefault="00B024DC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9. Western Pacific</w:t>
      </w:r>
    </w:p>
    <w:p w14:paraId="575988F5" w14:textId="77777777" w:rsidR="00B024DC" w:rsidRPr="00472CD5" w:rsidRDefault="00B024DC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10. Other: please specify </w:t>
      </w:r>
    </w:p>
    <w:p w14:paraId="20E80FB3" w14:textId="77777777" w:rsidR="00B024DC" w:rsidRPr="00472CD5" w:rsidRDefault="00B024DC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11. Not known</w:t>
      </w:r>
    </w:p>
    <w:p w14:paraId="34463D92" w14:textId="3892E6D4" w:rsidR="003343F6" w:rsidRPr="00472CD5" w:rsidRDefault="003343F6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</w:p>
    <w:p w14:paraId="1382B928" w14:textId="61664BD2" w:rsidR="003343F6" w:rsidRPr="00472CD5" w:rsidRDefault="003343F6" w:rsidP="002F5BC6">
      <w:pPr>
        <w:pStyle w:val="Lijstalinea"/>
        <w:ind w:left="1416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Parent </w:t>
      </w:r>
      <w:r w:rsidR="002F5BC6" w:rsidRPr="00472CD5">
        <w:rPr>
          <w:rFonts w:ascii="Arial" w:hAnsi="Arial" w:cs="Arial"/>
          <w:color w:val="000000" w:themeColor="text1"/>
          <w:lang w:val="en-GB"/>
        </w:rPr>
        <w:t>2</w:t>
      </w:r>
    </w:p>
    <w:p w14:paraId="76AE3060" w14:textId="77777777" w:rsidR="003343F6" w:rsidRPr="00472CD5" w:rsidRDefault="003343F6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</w:p>
    <w:p w14:paraId="01AF00B3" w14:textId="77777777" w:rsidR="00B024DC" w:rsidRPr="00472CD5" w:rsidRDefault="00B024DC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1. Belgium</w:t>
      </w:r>
    </w:p>
    <w:p w14:paraId="31BA8F1F" w14:textId="77777777" w:rsidR="00B024DC" w:rsidRPr="00472CD5" w:rsidRDefault="00B024DC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02. </w:t>
      </w:r>
      <w:proofErr w:type="spellStart"/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Neighbouring</w:t>
      </w:r>
      <w:proofErr w:type="spellEnd"/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country (France, Germany, Luxembourg, the Netherlands, United Kingdom) </w:t>
      </w:r>
    </w:p>
    <w:p w14:paraId="5D1165AA" w14:textId="77777777" w:rsidR="00B024DC" w:rsidRPr="00472CD5" w:rsidRDefault="00B024DC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03. Europe, not </w:t>
      </w:r>
      <w:proofErr w:type="spellStart"/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neighbouring</w:t>
      </w:r>
      <w:proofErr w:type="spellEnd"/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country </w:t>
      </w:r>
    </w:p>
    <w:p w14:paraId="7F760D96" w14:textId="77777777" w:rsidR="00B024DC" w:rsidRPr="00472CD5" w:rsidRDefault="00B024DC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4. North-Africa</w:t>
      </w:r>
    </w:p>
    <w:p w14:paraId="6EF423BB" w14:textId="77777777" w:rsidR="00B024DC" w:rsidRPr="00472CD5" w:rsidRDefault="00B024DC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5. Eastern Mediterranean Region</w:t>
      </w:r>
    </w:p>
    <w:p w14:paraId="270BC109" w14:textId="77777777" w:rsidR="00B024DC" w:rsidRPr="00472CD5" w:rsidRDefault="00B024DC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6. Sub-Saharan Africa (South / East / West Africa)</w:t>
      </w:r>
    </w:p>
    <w:p w14:paraId="08F932BE" w14:textId="77777777" w:rsidR="00B024DC" w:rsidRPr="00472CD5" w:rsidRDefault="00B024DC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7. South-East Asia</w:t>
      </w:r>
    </w:p>
    <w:p w14:paraId="5B1C468A" w14:textId="77777777" w:rsidR="00B024DC" w:rsidRPr="00472CD5" w:rsidRDefault="00B024DC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8. South America</w:t>
      </w:r>
    </w:p>
    <w:p w14:paraId="66CAF9B7" w14:textId="77777777" w:rsidR="00B024DC" w:rsidRPr="00472CD5" w:rsidRDefault="00B024DC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09. Western Pacific</w:t>
      </w:r>
    </w:p>
    <w:p w14:paraId="13DADCAA" w14:textId="77777777" w:rsidR="00B024DC" w:rsidRPr="00472CD5" w:rsidRDefault="00B024DC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10. Other: please specify </w:t>
      </w:r>
    </w:p>
    <w:p w14:paraId="4E5030E9" w14:textId="77777777" w:rsidR="00B024DC" w:rsidRPr="00472CD5" w:rsidRDefault="00B024DC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MS Gothic" w:eastAsia="MS Gothic" w:hAnsi="MS Gothic" w:cs="Arial" w:hint="eastAsia"/>
          <w:color w:val="000000" w:themeColor="text1"/>
          <w:lang w:val="en-US"/>
        </w:rPr>
        <w:t>☐</w:t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11. Not known</w:t>
      </w:r>
    </w:p>
    <w:p w14:paraId="03473213" w14:textId="77777777" w:rsidR="003343F6" w:rsidRPr="00472CD5" w:rsidRDefault="003343F6" w:rsidP="002F5BC6">
      <w:pPr>
        <w:autoSpaceDE w:val="0"/>
        <w:autoSpaceDN w:val="0"/>
        <w:ind w:left="1032"/>
        <w:rPr>
          <w:rFonts w:ascii="ArialMT" w:hAnsi="ArialMT"/>
          <w:color w:val="000000" w:themeColor="text1"/>
          <w:sz w:val="20"/>
          <w:szCs w:val="20"/>
          <w:lang w:val="en-US"/>
        </w:rPr>
      </w:pPr>
    </w:p>
    <w:p w14:paraId="014AF7EC" w14:textId="77777777" w:rsidR="0012171D" w:rsidRPr="00472CD5" w:rsidRDefault="0012171D" w:rsidP="002F5BC6">
      <w:pPr>
        <w:pStyle w:val="Lijstalinea"/>
        <w:ind w:left="1056"/>
        <w:rPr>
          <w:rFonts w:ascii="Arial" w:hAnsi="Arial" w:cs="Arial"/>
          <w:color w:val="000000" w:themeColor="text1"/>
          <w:lang w:val="en-GB"/>
        </w:rPr>
      </w:pPr>
    </w:p>
    <w:p w14:paraId="3FB25B50" w14:textId="3B79B473" w:rsidR="00595311" w:rsidRPr="00472CD5" w:rsidRDefault="00E33417" w:rsidP="002F5BC6">
      <w:pPr>
        <w:pStyle w:val="Lijstalinea"/>
        <w:numPr>
          <w:ilvl w:val="1"/>
          <w:numId w:val="34"/>
        </w:numPr>
        <w:ind w:left="696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Education: </w:t>
      </w:r>
      <w:r w:rsidR="00595311" w:rsidRPr="00472CD5">
        <w:rPr>
          <w:rFonts w:ascii="Arial" w:hAnsi="Arial" w:cs="Arial"/>
          <w:color w:val="000000" w:themeColor="text1"/>
          <w:lang w:val="en-GB"/>
        </w:rPr>
        <w:t xml:space="preserve">What is the highest degree </w:t>
      </w:r>
      <w:r w:rsidRPr="00472CD5">
        <w:rPr>
          <w:rFonts w:ascii="Arial" w:hAnsi="Arial" w:cs="Arial"/>
          <w:color w:val="000000" w:themeColor="text1"/>
          <w:lang w:val="en-GB"/>
        </w:rPr>
        <w:t>of educat</w:t>
      </w:r>
      <w:r w:rsidR="00783C29" w:rsidRPr="00472CD5">
        <w:rPr>
          <w:rFonts w:ascii="Arial" w:hAnsi="Arial" w:cs="Arial"/>
          <w:color w:val="000000" w:themeColor="text1"/>
          <w:lang w:val="en-GB"/>
        </w:rPr>
        <w:t>i</w:t>
      </w:r>
      <w:r w:rsidRPr="00472CD5">
        <w:rPr>
          <w:rFonts w:ascii="Arial" w:hAnsi="Arial" w:cs="Arial"/>
          <w:color w:val="000000" w:themeColor="text1"/>
          <w:lang w:val="en-GB"/>
        </w:rPr>
        <w:t xml:space="preserve">on </w:t>
      </w:r>
      <w:r w:rsidR="00595311" w:rsidRPr="00472CD5">
        <w:rPr>
          <w:rFonts w:ascii="Arial" w:hAnsi="Arial" w:cs="Arial"/>
          <w:color w:val="000000" w:themeColor="text1"/>
          <w:lang w:val="en-GB"/>
        </w:rPr>
        <w:t>of the patient?</w:t>
      </w:r>
    </w:p>
    <w:p w14:paraId="263C3B68" w14:textId="278ABF9A" w:rsidR="00595311" w:rsidRPr="00472CD5" w:rsidRDefault="003363A7" w:rsidP="002F5BC6">
      <w:pPr>
        <w:pStyle w:val="Lijstalinea"/>
        <w:spacing w:line="360" w:lineRule="auto"/>
        <w:ind w:left="1056"/>
        <w:rPr>
          <w:rFonts w:ascii="Arial" w:eastAsia="MS Gothic" w:hAnsi="Arial" w:cs="Arial"/>
          <w:color w:val="000000" w:themeColor="text1"/>
          <w:lang w:val="en-US"/>
        </w:rPr>
      </w:pP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-125204005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472CD5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595311" w:rsidRPr="00472CD5">
        <w:rPr>
          <w:rFonts w:ascii="Arial" w:hAnsi="Arial" w:cs="Arial"/>
          <w:color w:val="000000" w:themeColor="text1"/>
          <w:lang w:val="en-US"/>
        </w:rPr>
        <w:t>No formal schooling</w:t>
      </w:r>
      <w:r w:rsidR="00595311" w:rsidRPr="00472CD5">
        <w:rPr>
          <w:rFonts w:ascii="Arial" w:hAnsi="Arial" w:cs="Arial"/>
          <w:color w:val="000000" w:themeColor="text1"/>
          <w:lang w:val="en-US"/>
        </w:rPr>
        <w:br/>
      </w: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174231555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595311" w:rsidRPr="00472CD5">
        <w:rPr>
          <w:rFonts w:ascii="Arial" w:hAnsi="Arial" w:cs="Arial"/>
          <w:color w:val="000000" w:themeColor="text1"/>
          <w:lang w:val="en-US"/>
        </w:rPr>
        <w:t xml:space="preserve">Primary school </w:t>
      </w:r>
      <w:r w:rsidR="00595311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(</w:t>
      </w:r>
      <w:proofErr w:type="spellStart"/>
      <w:r w:rsidR="00595311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lagere</w:t>
      </w:r>
      <w:proofErr w:type="spellEnd"/>
      <w:r w:rsidR="00595311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 school, école </w:t>
      </w:r>
      <w:proofErr w:type="spellStart"/>
      <w:r w:rsidR="00595311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primaire</w:t>
      </w:r>
      <w:proofErr w:type="spellEnd"/>
      <w:r w:rsidR="00595311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)</w:t>
      </w:r>
      <w:r w:rsidR="00595311" w:rsidRPr="00472CD5">
        <w:rPr>
          <w:rFonts w:ascii="Arial" w:hAnsi="Arial" w:cs="Arial"/>
          <w:color w:val="000000" w:themeColor="text1"/>
          <w:lang w:val="en-US"/>
        </w:rPr>
        <w:br/>
      </w: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205805050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eastAsia="MS Gothic" w:hAnsi="Arial" w:cs="Arial"/>
          <w:color w:val="000000" w:themeColor="text1"/>
          <w:lang w:val="en-US"/>
        </w:rPr>
        <w:t xml:space="preserve"> Lower secondary school </w:t>
      </w:r>
      <w:r w:rsidR="00595311" w:rsidRPr="00472CD5">
        <w:rPr>
          <w:rFonts w:ascii="Arial" w:eastAsia="MS Gothic" w:hAnsi="Arial" w:cs="Arial"/>
          <w:i/>
          <w:iCs/>
          <w:color w:val="000000" w:themeColor="text1"/>
          <w:sz w:val="18"/>
          <w:szCs w:val="18"/>
          <w:lang w:val="en-US"/>
        </w:rPr>
        <w:t xml:space="preserve">(1e-3e </w:t>
      </w:r>
      <w:proofErr w:type="spellStart"/>
      <w:r w:rsidR="00595311" w:rsidRPr="00472CD5">
        <w:rPr>
          <w:rFonts w:ascii="Arial" w:eastAsia="MS Gothic" w:hAnsi="Arial" w:cs="Arial"/>
          <w:i/>
          <w:iCs/>
          <w:color w:val="000000" w:themeColor="text1"/>
          <w:sz w:val="18"/>
          <w:szCs w:val="18"/>
          <w:lang w:val="en-US"/>
        </w:rPr>
        <w:t>middelbaar</w:t>
      </w:r>
      <w:proofErr w:type="spellEnd"/>
      <w:r w:rsidR="00595311" w:rsidRPr="00472CD5">
        <w:rPr>
          <w:rFonts w:ascii="Arial" w:eastAsia="MS Gothic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="00E844D5" w:rsidRPr="00472CD5">
        <w:rPr>
          <w:rFonts w:ascii="Arial" w:eastAsia="MS Gothic" w:hAnsi="Arial" w:cs="Arial"/>
          <w:i/>
          <w:iCs/>
          <w:color w:val="000000" w:themeColor="text1"/>
          <w:sz w:val="18"/>
          <w:szCs w:val="18"/>
          <w:lang w:val="en-US"/>
        </w:rPr>
        <w:t>secondaire</w:t>
      </w:r>
      <w:proofErr w:type="spellEnd"/>
      <w:r w:rsidR="00E844D5" w:rsidRPr="00472CD5">
        <w:rPr>
          <w:rFonts w:ascii="Arial" w:eastAsia="MS Gothic" w:hAnsi="Arial" w:cs="Arial"/>
          <w:i/>
          <w:iCs/>
          <w:color w:val="000000" w:themeColor="text1"/>
          <w:sz w:val="18"/>
          <w:szCs w:val="18"/>
          <w:lang w:val="en-US"/>
        </w:rPr>
        <w:t xml:space="preserve"> </w:t>
      </w:r>
      <w:proofErr w:type="spellStart"/>
      <w:r w:rsidR="00E844D5" w:rsidRPr="00472CD5">
        <w:rPr>
          <w:rFonts w:ascii="Arial" w:eastAsia="MS Gothic" w:hAnsi="Arial" w:cs="Arial"/>
          <w:i/>
          <w:iCs/>
          <w:color w:val="000000" w:themeColor="text1"/>
          <w:sz w:val="18"/>
          <w:szCs w:val="18"/>
          <w:lang w:val="en-US"/>
        </w:rPr>
        <w:t>inférieur</w:t>
      </w:r>
      <w:proofErr w:type="spellEnd"/>
      <w:r w:rsidR="00E844D5" w:rsidRPr="00472CD5">
        <w:rPr>
          <w:rFonts w:ascii="Arial" w:eastAsia="MS Gothic" w:hAnsi="Arial" w:cs="Arial"/>
          <w:i/>
          <w:iCs/>
          <w:color w:val="000000" w:themeColor="text1"/>
          <w:sz w:val="18"/>
          <w:szCs w:val="18"/>
          <w:lang w:val="en-US"/>
        </w:rPr>
        <w:t xml:space="preserve"> 1ere-3eme </w:t>
      </w:r>
      <w:proofErr w:type="spellStart"/>
      <w:r w:rsidR="00E844D5" w:rsidRPr="00472CD5">
        <w:rPr>
          <w:rFonts w:ascii="Arial" w:eastAsia="MS Gothic" w:hAnsi="Arial" w:cs="Arial"/>
          <w:i/>
          <w:iCs/>
          <w:color w:val="000000" w:themeColor="text1"/>
          <w:sz w:val="18"/>
          <w:szCs w:val="18"/>
          <w:lang w:val="en-US"/>
        </w:rPr>
        <w:t>annee</w:t>
      </w:r>
      <w:proofErr w:type="spellEnd"/>
      <w:r w:rsidR="00595311" w:rsidRPr="00472CD5">
        <w:rPr>
          <w:rFonts w:ascii="Arial" w:eastAsia="MS Gothic" w:hAnsi="Arial" w:cs="Arial"/>
          <w:i/>
          <w:iCs/>
          <w:color w:val="000000" w:themeColor="text1"/>
          <w:sz w:val="18"/>
          <w:szCs w:val="18"/>
          <w:lang w:val="en-US"/>
        </w:rPr>
        <w:t>)</w:t>
      </w:r>
      <w:r w:rsidR="00595311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595311" w:rsidRPr="00472CD5">
        <w:rPr>
          <w:rFonts w:ascii="Arial" w:hAnsi="Arial" w:cs="Arial"/>
          <w:color w:val="000000" w:themeColor="text1"/>
          <w:lang w:val="en-US"/>
        </w:rPr>
        <w:br/>
      </w: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107292805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595311" w:rsidRPr="00472CD5">
        <w:rPr>
          <w:rFonts w:ascii="Arial" w:hAnsi="Arial" w:cs="Arial"/>
          <w:color w:val="000000" w:themeColor="text1"/>
          <w:lang w:val="en-US"/>
        </w:rPr>
        <w:t xml:space="preserve">Higher secondary school </w:t>
      </w:r>
      <w:r w:rsidR="00595311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(4</w:t>
      </w:r>
      <w:r w:rsidR="00595311" w:rsidRPr="00472CD5">
        <w:rPr>
          <w:rFonts w:ascii="Arial" w:hAnsi="Arial" w:cs="Arial"/>
          <w:i/>
          <w:iCs/>
          <w:color w:val="000000" w:themeColor="text1"/>
          <w:sz w:val="18"/>
          <w:szCs w:val="18"/>
          <w:vertAlign w:val="superscript"/>
          <w:lang w:val="en-US"/>
        </w:rPr>
        <w:t>e</w:t>
      </w:r>
      <w:r w:rsidR="00595311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-6</w:t>
      </w:r>
      <w:r w:rsidR="00595311" w:rsidRPr="00472CD5">
        <w:rPr>
          <w:rFonts w:ascii="Arial" w:hAnsi="Arial" w:cs="Arial"/>
          <w:i/>
          <w:iCs/>
          <w:color w:val="000000" w:themeColor="text1"/>
          <w:sz w:val="18"/>
          <w:szCs w:val="18"/>
          <w:vertAlign w:val="superscript"/>
          <w:lang w:val="en-US"/>
        </w:rPr>
        <w:t>e</w:t>
      </w:r>
      <w:r w:rsidR="00595311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 </w:t>
      </w:r>
      <w:proofErr w:type="spellStart"/>
      <w:r w:rsidR="00595311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middelbaar</w:t>
      </w:r>
      <w:proofErr w:type="spellEnd"/>
      <w:r w:rsidR="00595311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proofErr w:type="spellStart"/>
      <w:r w:rsidR="00E844D5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secondaire</w:t>
      </w:r>
      <w:proofErr w:type="spellEnd"/>
      <w:r w:rsidR="00E844D5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 </w:t>
      </w:r>
      <w:proofErr w:type="spellStart"/>
      <w:r w:rsidR="00E844D5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supérieur</w:t>
      </w:r>
      <w:proofErr w:type="spellEnd"/>
      <w:r w:rsidR="00E844D5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 </w:t>
      </w:r>
      <w:r w:rsidR="00E844D5" w:rsidRPr="00472CD5">
        <w:rPr>
          <w:rFonts w:ascii="Arial" w:eastAsia="MS Gothic" w:hAnsi="Arial" w:cs="Arial"/>
          <w:i/>
          <w:iCs/>
          <w:color w:val="000000" w:themeColor="text1"/>
          <w:sz w:val="18"/>
          <w:szCs w:val="18"/>
          <w:lang w:val="en-US"/>
        </w:rPr>
        <w:t xml:space="preserve">3eme-6eme </w:t>
      </w:r>
      <w:proofErr w:type="spellStart"/>
      <w:r w:rsidR="00E844D5" w:rsidRPr="00472CD5">
        <w:rPr>
          <w:rFonts w:ascii="Arial" w:eastAsia="MS Gothic" w:hAnsi="Arial" w:cs="Arial"/>
          <w:i/>
          <w:iCs/>
          <w:color w:val="000000" w:themeColor="text1"/>
          <w:sz w:val="18"/>
          <w:szCs w:val="18"/>
          <w:lang w:val="en-US"/>
        </w:rPr>
        <w:t>annee</w:t>
      </w:r>
      <w:proofErr w:type="spellEnd"/>
      <w:r w:rsidR="00595311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)</w:t>
      </w:r>
      <w:r w:rsidR="00595311" w:rsidRPr="00472CD5">
        <w:rPr>
          <w:rFonts w:ascii="Arial" w:hAnsi="Arial" w:cs="Arial"/>
          <w:color w:val="000000" w:themeColor="text1"/>
          <w:lang w:val="en-US"/>
        </w:rPr>
        <w:br/>
      </w: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1656956657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595311" w:rsidRPr="00472CD5">
        <w:rPr>
          <w:rFonts w:ascii="Arial" w:hAnsi="Arial" w:cs="Arial"/>
          <w:color w:val="000000" w:themeColor="text1"/>
          <w:lang w:val="en-US"/>
        </w:rPr>
        <w:t xml:space="preserve">College </w:t>
      </w:r>
      <w:r w:rsidR="00595311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(</w:t>
      </w:r>
      <w:proofErr w:type="spellStart"/>
      <w:r w:rsidR="00595311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hogeschool</w:t>
      </w:r>
      <w:proofErr w:type="spellEnd"/>
      <w:r w:rsidR="00595311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r w:rsidR="00E844D5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haute </w:t>
      </w:r>
      <w:r w:rsidR="00595311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école)</w:t>
      </w:r>
      <w:r w:rsidR="00595311"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="00595311" w:rsidRPr="00472CD5">
        <w:rPr>
          <w:rFonts w:ascii="Arial" w:hAnsi="Arial" w:cs="Arial"/>
          <w:color w:val="000000" w:themeColor="text1"/>
          <w:lang w:val="en-US"/>
        </w:rPr>
        <w:br/>
      </w: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1869257747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595311" w:rsidRPr="00472CD5">
        <w:rPr>
          <w:rFonts w:ascii="Arial" w:hAnsi="Arial" w:cs="Arial"/>
          <w:color w:val="000000" w:themeColor="text1"/>
          <w:lang w:val="en-US"/>
        </w:rPr>
        <w:t xml:space="preserve">University school </w:t>
      </w:r>
      <w:r w:rsidR="00595311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(Universiteit, Universit</w:t>
      </w:r>
      <w:r w:rsidR="00B024DC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>y)</w:t>
      </w:r>
      <w:r w:rsidR="000C5024" w:rsidRPr="00472CD5">
        <w:rPr>
          <w:rFonts w:ascii="Arial" w:hAnsi="Arial" w:cs="Arial"/>
          <w:i/>
          <w:iCs/>
          <w:color w:val="000000" w:themeColor="text1"/>
          <w:sz w:val="18"/>
          <w:szCs w:val="18"/>
          <w:lang w:val="en-US"/>
        </w:rPr>
        <w:t xml:space="preserve">, </w:t>
      </w:r>
      <w:r w:rsidR="000C5024" w:rsidRPr="00472CD5">
        <w:rPr>
          <w:rFonts w:ascii="Arial" w:hAnsi="Arial" w:cs="Arial"/>
          <w:color w:val="000000" w:themeColor="text1"/>
          <w:sz w:val="18"/>
          <w:szCs w:val="18"/>
          <w:lang w:val="en-US"/>
        </w:rPr>
        <w:t>PhD</w:t>
      </w:r>
      <w:r w:rsidR="00595311" w:rsidRPr="00472CD5">
        <w:rPr>
          <w:rFonts w:ascii="Arial" w:hAnsi="Arial" w:cs="Arial"/>
          <w:color w:val="000000" w:themeColor="text1"/>
          <w:lang w:val="en-US"/>
        </w:rPr>
        <w:br/>
      </w: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38298994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eastAsia="MS Gothic" w:hAnsi="Arial" w:cs="Arial"/>
          <w:color w:val="000000" w:themeColor="text1"/>
          <w:lang w:val="en-US"/>
        </w:rPr>
        <w:t xml:space="preserve"> Not known</w:t>
      </w:r>
    </w:p>
    <w:p w14:paraId="043893E8" w14:textId="77777777" w:rsidR="00595311" w:rsidRPr="00472CD5" w:rsidRDefault="00595311" w:rsidP="002F5BC6">
      <w:pPr>
        <w:pStyle w:val="Lijstalinea"/>
        <w:ind w:left="1056"/>
        <w:rPr>
          <w:rFonts w:ascii="Arial" w:eastAsia="MS Gothic" w:hAnsi="Arial" w:cs="Arial"/>
          <w:color w:val="000000" w:themeColor="text1"/>
          <w:lang w:val="en-US"/>
        </w:rPr>
      </w:pPr>
    </w:p>
    <w:p w14:paraId="12DD41CA" w14:textId="6803F5EB" w:rsidR="002D355E" w:rsidRPr="00472CD5" w:rsidRDefault="002D355E" w:rsidP="002F5BC6">
      <w:pPr>
        <w:pStyle w:val="Lijstalinea"/>
        <w:numPr>
          <w:ilvl w:val="1"/>
          <w:numId w:val="34"/>
        </w:numPr>
        <w:spacing w:after="0" w:line="240" w:lineRule="auto"/>
        <w:ind w:left="696"/>
        <w:outlineLvl w:val="3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>Is the mother single?</w:t>
      </w:r>
      <w:r w:rsidR="00E844D5" w:rsidRPr="00472CD5">
        <w:rPr>
          <w:rFonts w:ascii="Arial" w:hAnsi="Arial" w:cs="Arial"/>
          <w:color w:val="000000" w:themeColor="text1"/>
          <w:lang w:val="en-US"/>
        </w:rPr>
        <w:t xml:space="preserve"> </w:t>
      </w:r>
    </w:p>
    <w:p w14:paraId="57480A1A" w14:textId="2E1E18E7" w:rsidR="002D355E" w:rsidRPr="00472CD5" w:rsidRDefault="003363A7" w:rsidP="002F5BC6">
      <w:pPr>
        <w:ind w:left="1056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-193373692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2D355E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2D355E" w:rsidRPr="00472CD5">
        <w:rPr>
          <w:rFonts w:ascii="Arial" w:hAnsi="Arial" w:cs="Arial"/>
          <w:color w:val="000000" w:themeColor="text1"/>
          <w:lang w:val="en-US"/>
        </w:rPr>
        <w:t xml:space="preserve">Yes </w:t>
      </w:r>
      <w:r w:rsidR="002D355E" w:rsidRPr="00472CD5">
        <w:rPr>
          <w:rFonts w:ascii="Arial" w:hAnsi="Arial" w:cs="Arial"/>
          <w:color w:val="000000" w:themeColor="text1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US"/>
          </w:rPr>
          <w:id w:val="1464456557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2D355E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2D355E" w:rsidRPr="00472CD5">
        <w:rPr>
          <w:rFonts w:ascii="Arial" w:hAnsi="Arial" w:cs="Arial"/>
          <w:color w:val="000000" w:themeColor="text1"/>
          <w:lang w:val="en-US"/>
        </w:rPr>
        <w:t>No</w:t>
      </w:r>
      <w:r w:rsidR="002D355E" w:rsidRPr="00472CD5">
        <w:rPr>
          <w:rFonts w:ascii="Arial" w:hAnsi="Arial" w:cs="Arial"/>
          <w:color w:val="000000" w:themeColor="text1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US"/>
          </w:rPr>
          <w:id w:val="-182362369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2D355E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2D355E" w:rsidRPr="00472CD5">
        <w:rPr>
          <w:rFonts w:ascii="Arial" w:hAnsi="Arial" w:cs="Arial"/>
          <w:color w:val="000000" w:themeColor="text1"/>
          <w:lang w:val="en-US"/>
        </w:rPr>
        <w:t xml:space="preserve">Not known  </w:t>
      </w:r>
    </w:p>
    <w:p w14:paraId="1CA415EA" w14:textId="77777777" w:rsidR="002D355E" w:rsidRPr="00472CD5" w:rsidRDefault="002D355E" w:rsidP="002F5BC6">
      <w:pPr>
        <w:pStyle w:val="Lijstalinea"/>
        <w:ind w:left="1032"/>
        <w:rPr>
          <w:rFonts w:ascii="Arial" w:hAnsi="Arial" w:cs="Arial"/>
          <w:color w:val="000000" w:themeColor="text1"/>
          <w:lang w:val="en-GB"/>
        </w:rPr>
      </w:pPr>
    </w:p>
    <w:p w14:paraId="4D42930A" w14:textId="0E601196" w:rsidR="00595311" w:rsidRPr="00472CD5" w:rsidRDefault="00595311" w:rsidP="002F5BC6">
      <w:pPr>
        <w:pStyle w:val="Lijstalinea"/>
        <w:numPr>
          <w:ilvl w:val="1"/>
          <w:numId w:val="34"/>
        </w:numPr>
        <w:spacing w:after="200" w:line="240" w:lineRule="auto"/>
        <w:ind w:left="696"/>
        <w:outlineLvl w:val="3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 xml:space="preserve">Did the </w:t>
      </w:r>
      <w:r w:rsidR="000C5024" w:rsidRPr="00472CD5">
        <w:rPr>
          <w:rFonts w:ascii="Arial" w:hAnsi="Arial" w:cs="Arial"/>
          <w:color w:val="000000" w:themeColor="text1"/>
          <w:lang w:val="en-US"/>
        </w:rPr>
        <w:t>mother and/or partner</w:t>
      </w:r>
      <w:r w:rsidRPr="00472CD5">
        <w:rPr>
          <w:rFonts w:ascii="Arial" w:hAnsi="Arial" w:cs="Arial"/>
          <w:color w:val="000000" w:themeColor="text1"/>
          <w:lang w:val="en-US"/>
        </w:rPr>
        <w:t xml:space="preserve"> ha</w:t>
      </w:r>
      <w:r w:rsidR="00E844D5" w:rsidRPr="00472CD5">
        <w:rPr>
          <w:rFonts w:ascii="Arial" w:hAnsi="Arial" w:cs="Arial"/>
          <w:color w:val="000000" w:themeColor="text1"/>
          <w:lang w:val="en-US"/>
        </w:rPr>
        <w:t>ve</w:t>
      </w:r>
      <w:r w:rsidRPr="00472CD5">
        <w:rPr>
          <w:rFonts w:ascii="Arial" w:hAnsi="Arial" w:cs="Arial"/>
          <w:color w:val="000000" w:themeColor="text1"/>
          <w:lang w:val="en-US"/>
        </w:rPr>
        <w:t xml:space="preserve"> a steady income during pregnancy (excl. social security)? </w:t>
      </w:r>
    </w:p>
    <w:p w14:paraId="0E0FC50C" w14:textId="447D8146" w:rsidR="00595311" w:rsidRPr="00472CD5" w:rsidRDefault="003363A7" w:rsidP="002F5BC6">
      <w:pPr>
        <w:pStyle w:val="Lijstalinea"/>
        <w:spacing w:after="200"/>
        <w:ind w:left="696" w:firstLine="696"/>
        <w:outlineLvl w:val="3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-163138318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E33417" w:rsidRPr="00472CD5">
        <w:rPr>
          <w:rFonts w:ascii="Arial" w:hAnsi="Arial" w:cs="Arial"/>
          <w:color w:val="000000" w:themeColor="text1"/>
          <w:lang w:val="en-US"/>
        </w:rPr>
        <w:t>0 income</w:t>
      </w:r>
      <w:r w:rsidR="00595311" w:rsidRPr="00472CD5">
        <w:rPr>
          <w:rFonts w:ascii="Arial" w:hAnsi="Arial" w:cs="Arial"/>
          <w:color w:val="000000" w:themeColor="text1"/>
          <w:lang w:val="en-US"/>
        </w:rPr>
        <w:t xml:space="preserve">  </w:t>
      </w:r>
    </w:p>
    <w:p w14:paraId="0E070BBE" w14:textId="21DB01FD" w:rsidR="00595311" w:rsidRPr="00472CD5" w:rsidRDefault="003363A7" w:rsidP="002F5BC6">
      <w:pPr>
        <w:pStyle w:val="Lijstalinea"/>
        <w:spacing w:after="200"/>
        <w:ind w:left="696" w:firstLine="696"/>
        <w:outlineLvl w:val="3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-213886445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E33417" w:rsidRPr="00472CD5">
        <w:rPr>
          <w:rFonts w:ascii="Arial" w:hAnsi="Arial" w:cs="Arial"/>
          <w:color w:val="000000" w:themeColor="text1"/>
          <w:lang w:val="en-US"/>
        </w:rPr>
        <w:t>1 income</w:t>
      </w:r>
    </w:p>
    <w:p w14:paraId="69E8137C" w14:textId="0CE1D642" w:rsidR="00E33417" w:rsidRPr="00472CD5" w:rsidRDefault="003363A7" w:rsidP="002F5BC6">
      <w:pPr>
        <w:pStyle w:val="Lijstalinea"/>
        <w:spacing w:after="200"/>
        <w:ind w:left="696" w:firstLine="696"/>
        <w:outlineLvl w:val="3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-1113675211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E33417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E33417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E33417" w:rsidRPr="00472CD5">
        <w:rPr>
          <w:rFonts w:ascii="Arial" w:hAnsi="Arial" w:cs="Arial"/>
          <w:color w:val="000000" w:themeColor="text1"/>
          <w:lang w:val="en-US"/>
        </w:rPr>
        <w:t>2 incomes</w:t>
      </w:r>
    </w:p>
    <w:p w14:paraId="354107F4" w14:textId="30C49877" w:rsidR="00595311" w:rsidRPr="00472CD5" w:rsidRDefault="003363A7" w:rsidP="002F5BC6">
      <w:pPr>
        <w:pStyle w:val="Lijstalinea"/>
        <w:spacing w:after="200"/>
        <w:ind w:left="696" w:firstLine="696"/>
        <w:outlineLvl w:val="3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-95748693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595311" w:rsidRPr="00472CD5">
        <w:rPr>
          <w:rFonts w:ascii="Arial" w:hAnsi="Arial" w:cs="Arial"/>
          <w:color w:val="000000" w:themeColor="text1"/>
          <w:lang w:val="en-US"/>
        </w:rPr>
        <w:t>Not known</w:t>
      </w:r>
      <w:r w:rsidR="00595311" w:rsidRPr="00472CD5">
        <w:rPr>
          <w:rFonts w:ascii="Arial" w:hAnsi="Arial" w:cs="Arial"/>
          <w:color w:val="000000" w:themeColor="text1"/>
          <w:lang w:val="en-US"/>
        </w:rPr>
        <w:br/>
      </w:r>
    </w:p>
    <w:p w14:paraId="13A265F3" w14:textId="46519A39" w:rsidR="000C5024" w:rsidRDefault="00595311" w:rsidP="003363A7">
      <w:pPr>
        <w:pStyle w:val="Lijstalinea"/>
        <w:numPr>
          <w:ilvl w:val="1"/>
          <w:numId w:val="34"/>
        </w:numPr>
        <w:spacing w:after="200" w:line="240" w:lineRule="auto"/>
        <w:ind w:left="696"/>
        <w:outlineLvl w:val="3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 xml:space="preserve">What was the gestational age at first prenatal visit? </w:t>
      </w:r>
      <w:r w:rsidR="00783C29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="00783C29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783C29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783C29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783C29" w:rsidRPr="00472CD5">
        <w:rPr>
          <w:noProof/>
          <w:color w:val="000000" w:themeColor="text1"/>
          <w:highlight w:val="lightGray"/>
          <w:lang w:val="en-GB"/>
        </w:rPr>
        <w:t> </w:t>
      </w:r>
      <w:r w:rsidR="00783C29" w:rsidRPr="00472CD5">
        <w:rPr>
          <w:noProof/>
          <w:color w:val="000000" w:themeColor="text1"/>
          <w:highlight w:val="lightGray"/>
          <w:lang w:val="en-GB"/>
        </w:rPr>
        <w:t> </w:t>
      </w:r>
      <w:r w:rsidR="00783C29" w:rsidRPr="00472CD5">
        <w:rPr>
          <w:noProof/>
          <w:color w:val="000000" w:themeColor="text1"/>
          <w:highlight w:val="lightGray"/>
          <w:lang w:val="en-GB"/>
        </w:rPr>
        <w:t> </w:t>
      </w:r>
      <w:r w:rsidR="00783C29" w:rsidRPr="00472CD5">
        <w:rPr>
          <w:noProof/>
          <w:color w:val="000000" w:themeColor="text1"/>
          <w:highlight w:val="lightGray"/>
          <w:lang w:val="en-GB"/>
        </w:rPr>
        <w:t> </w:t>
      </w:r>
      <w:r w:rsidR="00783C29" w:rsidRPr="00472CD5">
        <w:rPr>
          <w:noProof/>
          <w:color w:val="000000" w:themeColor="text1"/>
          <w:highlight w:val="lightGray"/>
          <w:lang w:val="en-GB"/>
        </w:rPr>
        <w:t> </w:t>
      </w:r>
      <w:r w:rsidR="00783C29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US"/>
        </w:rPr>
        <w:t>w</w:t>
      </w:r>
      <w:r w:rsidRPr="00472CD5">
        <w:rPr>
          <w:rFonts w:ascii="Arial" w:hAnsi="Arial" w:cs="Arial"/>
          <w:color w:val="000000" w:themeColor="text1"/>
          <w:lang w:val="en-US"/>
        </w:rPr>
        <w:fldChar w:fldCharType="begin">
          <w:ffData>
            <w:name w:val="__Fieldmark__310_104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lang w:val="en-US"/>
        </w:rPr>
        <w:instrText>FORMTEXT</w:instrText>
      </w:r>
      <w:r w:rsidRPr="00472CD5">
        <w:rPr>
          <w:rFonts w:ascii="Arial" w:hAnsi="Arial" w:cs="Arial"/>
          <w:color w:val="000000" w:themeColor="text1"/>
          <w:lang w:val="en-US"/>
        </w:rPr>
      </w:r>
      <w:r w:rsidRPr="00472CD5">
        <w:rPr>
          <w:rFonts w:ascii="Arial" w:hAnsi="Arial" w:cs="Arial"/>
          <w:color w:val="000000" w:themeColor="text1"/>
          <w:lang w:val="en-US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US"/>
        </w:rPr>
        <w:t>  </w:t>
      </w:r>
      <w:r w:rsidRPr="00472CD5">
        <w:rPr>
          <w:rFonts w:ascii="Arial" w:hAnsi="Arial" w:cs="Arial"/>
          <w:color w:val="000000" w:themeColor="text1"/>
          <w:lang w:val="en-US"/>
        </w:rPr>
        <w:fldChar w:fldCharType="end"/>
      </w:r>
    </w:p>
    <w:p w14:paraId="43964EAE" w14:textId="77777777" w:rsidR="003363A7" w:rsidRPr="003363A7" w:rsidRDefault="003363A7" w:rsidP="003363A7">
      <w:pPr>
        <w:pStyle w:val="Lijstalinea"/>
        <w:spacing w:after="200" w:line="240" w:lineRule="auto"/>
        <w:ind w:left="696"/>
        <w:outlineLvl w:val="3"/>
        <w:rPr>
          <w:rFonts w:ascii="Arial" w:hAnsi="Arial" w:cs="Arial"/>
          <w:color w:val="000000" w:themeColor="text1"/>
          <w:lang w:val="en-US"/>
        </w:rPr>
      </w:pPr>
    </w:p>
    <w:p w14:paraId="08686E04" w14:textId="473C17F0" w:rsidR="00E33417" w:rsidRPr="00472CD5" w:rsidRDefault="00D32ACC" w:rsidP="002F5BC6">
      <w:pPr>
        <w:pStyle w:val="Lijstalinea"/>
        <w:numPr>
          <w:ilvl w:val="1"/>
          <w:numId w:val="34"/>
        </w:numPr>
        <w:spacing w:after="200" w:line="276" w:lineRule="auto"/>
        <w:ind w:left="696"/>
        <w:outlineLvl w:val="3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Height at booking? 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bookmarkStart w:id="1" w:name="Text3"/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  <w:bookmarkEnd w:id="1"/>
      <w:r w:rsidRPr="00472CD5">
        <w:rPr>
          <w:rFonts w:ascii="Arial" w:hAnsi="Arial" w:cs="Arial"/>
          <w:color w:val="000000" w:themeColor="text1"/>
          <w:lang w:val="en-GB"/>
        </w:rPr>
        <w:t>cm</w:t>
      </w:r>
    </w:p>
    <w:p w14:paraId="78566E46" w14:textId="77777777" w:rsidR="003363A7" w:rsidRDefault="003363A7" w:rsidP="003363A7">
      <w:pPr>
        <w:pStyle w:val="Lijstalinea"/>
        <w:spacing w:after="200" w:line="276" w:lineRule="auto"/>
        <w:ind w:left="696"/>
        <w:outlineLvl w:val="3"/>
        <w:rPr>
          <w:rFonts w:ascii="Arial" w:hAnsi="Arial" w:cs="Arial"/>
          <w:color w:val="000000" w:themeColor="text1"/>
          <w:lang w:val="en-US"/>
        </w:rPr>
      </w:pPr>
    </w:p>
    <w:p w14:paraId="1FC88D3E" w14:textId="7855381B" w:rsidR="002F5BC6" w:rsidRPr="00472CD5" w:rsidRDefault="002F5BC6" w:rsidP="002F5BC6">
      <w:pPr>
        <w:pStyle w:val="Lijstalinea"/>
        <w:numPr>
          <w:ilvl w:val="1"/>
          <w:numId w:val="34"/>
        </w:numPr>
        <w:spacing w:after="200" w:line="276" w:lineRule="auto"/>
        <w:ind w:left="696"/>
        <w:outlineLvl w:val="3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>Weight</w:t>
      </w:r>
      <w:r w:rsidRPr="00472CD5">
        <w:rPr>
          <w:rFonts w:ascii="Arial" w:hAnsi="Arial" w:cs="Arial"/>
          <w:color w:val="000000" w:themeColor="text1"/>
          <w:lang w:val="en-GB"/>
        </w:rPr>
        <w:t xml:space="preserve"> at booking? 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>kg</w:t>
      </w:r>
    </w:p>
    <w:p w14:paraId="1096085F" w14:textId="77777777" w:rsidR="00E33417" w:rsidRPr="00472CD5" w:rsidRDefault="00E33417" w:rsidP="002F5BC6">
      <w:pPr>
        <w:pStyle w:val="Lijstalinea"/>
        <w:ind w:left="1056"/>
        <w:rPr>
          <w:rFonts w:ascii="Arial" w:hAnsi="Arial" w:cs="Arial"/>
          <w:color w:val="000000" w:themeColor="text1"/>
          <w:lang w:val="en-GB"/>
        </w:rPr>
      </w:pPr>
    </w:p>
    <w:p w14:paraId="0A6F38E8" w14:textId="4AEF8C20" w:rsidR="00D32ACC" w:rsidRPr="00472CD5" w:rsidRDefault="00D32ACC" w:rsidP="002F5BC6">
      <w:pPr>
        <w:pStyle w:val="Lijstalinea"/>
        <w:numPr>
          <w:ilvl w:val="1"/>
          <w:numId w:val="34"/>
        </w:numPr>
        <w:ind w:left="696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Smoking status</w:t>
      </w:r>
    </w:p>
    <w:p w14:paraId="67E6DD18" w14:textId="77777777" w:rsidR="00D32ACC" w:rsidRPr="00472CD5" w:rsidRDefault="003363A7" w:rsidP="002F5BC6">
      <w:pPr>
        <w:pStyle w:val="Lijstalinea"/>
        <w:ind w:left="1740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5543669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32ACC"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D32ACC" w:rsidRPr="00472CD5">
        <w:rPr>
          <w:rFonts w:ascii="Arial" w:hAnsi="Arial" w:cs="Arial"/>
          <w:color w:val="000000" w:themeColor="text1"/>
          <w:lang w:val="en-GB"/>
        </w:rPr>
        <w:t xml:space="preserve">Never </w:t>
      </w:r>
    </w:p>
    <w:p w14:paraId="1EBCC021" w14:textId="77777777" w:rsidR="00D32ACC" w:rsidRPr="00472CD5" w:rsidRDefault="003363A7" w:rsidP="002F5BC6">
      <w:pPr>
        <w:pStyle w:val="Lijstalinea"/>
        <w:ind w:left="1740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50282288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32ACC"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D32ACC" w:rsidRPr="00472CD5">
        <w:rPr>
          <w:rFonts w:ascii="Arial" w:hAnsi="Arial" w:cs="Arial"/>
          <w:color w:val="000000" w:themeColor="text1"/>
          <w:lang w:val="en-GB"/>
        </w:rPr>
        <w:t xml:space="preserve">Current </w:t>
      </w:r>
    </w:p>
    <w:p w14:paraId="4A2386BB" w14:textId="77777777" w:rsidR="00D32ACC" w:rsidRPr="00472CD5" w:rsidRDefault="003363A7" w:rsidP="002F5BC6">
      <w:pPr>
        <w:pStyle w:val="Lijstalinea"/>
        <w:ind w:left="1740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186211386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32ACC"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D32ACC" w:rsidRPr="00472CD5">
        <w:rPr>
          <w:rFonts w:ascii="Arial" w:hAnsi="Arial" w:cs="Arial"/>
          <w:color w:val="000000" w:themeColor="text1"/>
          <w:lang w:val="en-GB"/>
        </w:rPr>
        <w:t xml:space="preserve">Gave up prior to pregnancy </w:t>
      </w:r>
    </w:p>
    <w:p w14:paraId="1C9581D9" w14:textId="77777777" w:rsidR="00F36107" w:rsidRPr="00472CD5" w:rsidRDefault="003363A7" w:rsidP="002F5BC6">
      <w:pPr>
        <w:pStyle w:val="Lijstalinea"/>
        <w:ind w:left="1740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838311925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36107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32ACC" w:rsidRPr="00472CD5">
        <w:rPr>
          <w:rFonts w:ascii="Arial" w:hAnsi="Arial" w:cs="Arial"/>
          <w:color w:val="000000" w:themeColor="text1"/>
          <w:lang w:val="en-GB"/>
        </w:rPr>
        <w:t>Gave up during pregnancy</w:t>
      </w:r>
    </w:p>
    <w:p w14:paraId="25F848BB" w14:textId="62768C40" w:rsidR="00F36107" w:rsidRPr="00472CD5" w:rsidRDefault="003363A7" w:rsidP="002F5BC6">
      <w:pPr>
        <w:pStyle w:val="Lijstalinea"/>
        <w:ind w:left="1740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Arial" w:hAnsi="Arial" w:cs="Arial"/>
            <w:color w:val="000000" w:themeColor="text1"/>
          </w:rPr>
          <w:id w:val="-2112504547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36107" w:rsidRPr="00472CD5">
            <w:rPr>
              <w:rFonts w:ascii="MS Gothic" w:eastAsia="MS Gothic" w:hAnsi="MS Gothic" w:cs="Arial" w:hint="eastAsia"/>
              <w:color w:val="000000" w:themeColor="text1"/>
            </w:rPr>
            <w:t>☐</w:t>
          </w:r>
        </w:sdtContent>
      </w:sdt>
      <w:r w:rsidR="00F36107" w:rsidRPr="00472CD5">
        <w:rPr>
          <w:rFonts w:ascii="Arial" w:hAnsi="Arial" w:cs="Arial"/>
          <w:color w:val="000000" w:themeColor="text1"/>
        </w:rPr>
        <w:t xml:space="preserve"> </w:t>
      </w:r>
      <w:proofErr w:type="spellStart"/>
      <w:r w:rsidR="00F36107" w:rsidRPr="00472CD5">
        <w:rPr>
          <w:rFonts w:ascii="Arial" w:hAnsi="Arial" w:cs="Arial"/>
          <w:color w:val="000000" w:themeColor="text1"/>
        </w:rPr>
        <w:t>Not</w:t>
      </w:r>
      <w:proofErr w:type="spellEnd"/>
      <w:r w:rsidR="00F36107" w:rsidRPr="00472CD5">
        <w:rPr>
          <w:rFonts w:ascii="Arial" w:hAnsi="Arial" w:cs="Arial"/>
          <w:color w:val="000000" w:themeColor="text1"/>
        </w:rPr>
        <w:t xml:space="preserve"> </w:t>
      </w:r>
      <w:proofErr w:type="spellStart"/>
      <w:r w:rsidR="00F36107" w:rsidRPr="00472CD5">
        <w:rPr>
          <w:rFonts w:ascii="Arial" w:hAnsi="Arial" w:cs="Arial"/>
          <w:color w:val="000000" w:themeColor="text1"/>
        </w:rPr>
        <w:t>known</w:t>
      </w:r>
      <w:proofErr w:type="spellEnd"/>
    </w:p>
    <w:p w14:paraId="7670B9C2" w14:textId="77777777" w:rsidR="00F03682" w:rsidRPr="00472CD5" w:rsidRDefault="00F03682" w:rsidP="00D32ACC">
      <w:pPr>
        <w:rPr>
          <w:rFonts w:ascii="Arial" w:hAnsi="Arial" w:cs="Arial"/>
          <w:color w:val="000000" w:themeColor="text1"/>
          <w:lang w:val="en-GB"/>
        </w:rPr>
      </w:pPr>
    </w:p>
    <w:p w14:paraId="5D9348F3" w14:textId="77777777" w:rsidR="0050261C" w:rsidRPr="00472CD5" w:rsidRDefault="0050261C" w:rsidP="0050261C">
      <w:pPr>
        <w:pStyle w:val="Lijstalinea"/>
        <w:numPr>
          <w:ilvl w:val="0"/>
          <w:numId w:val="5"/>
        </w:numPr>
        <w:rPr>
          <w:rFonts w:ascii="Arial" w:hAnsi="Arial" w:cs="Arial"/>
          <w:b/>
          <w:bCs/>
          <w:color w:val="000000" w:themeColor="text1"/>
          <w:lang w:val="en-GB"/>
        </w:rPr>
      </w:pPr>
      <w:r w:rsidRPr="00472CD5">
        <w:rPr>
          <w:rFonts w:ascii="Arial" w:hAnsi="Arial" w:cs="Arial"/>
          <w:b/>
          <w:bCs/>
          <w:color w:val="000000" w:themeColor="text1"/>
          <w:lang w:val="en-GB"/>
        </w:rPr>
        <w:t xml:space="preserve">Previous obstetric history </w:t>
      </w:r>
    </w:p>
    <w:p w14:paraId="76628DAE" w14:textId="77777777" w:rsidR="0050261C" w:rsidRPr="00472CD5" w:rsidRDefault="0050261C" w:rsidP="0050261C">
      <w:pPr>
        <w:pStyle w:val="Lijstalinea"/>
        <w:numPr>
          <w:ilvl w:val="1"/>
          <w:numId w:val="11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Gravidity</w:t>
      </w:r>
    </w:p>
    <w:p w14:paraId="7A507242" w14:textId="69687F17" w:rsidR="002D355E" w:rsidRPr="00472CD5" w:rsidRDefault="002D355E" w:rsidP="002D355E">
      <w:pPr>
        <w:spacing w:after="0" w:line="276" w:lineRule="auto"/>
        <w:ind w:left="2124"/>
        <w:rPr>
          <w:rFonts w:ascii="Arial" w:hAnsi="Arial" w:cs="Arial"/>
          <w:bCs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Number of current pregnancy </w:t>
      </w:r>
      <w:r w:rsidR="002F5BC6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="002F5BC6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2F5BC6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2F5BC6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2F5BC6" w:rsidRPr="00472CD5">
        <w:rPr>
          <w:noProof/>
          <w:color w:val="000000" w:themeColor="text1"/>
          <w:highlight w:val="lightGray"/>
          <w:lang w:val="en-GB"/>
        </w:rPr>
        <w:t> </w:t>
      </w:r>
      <w:r w:rsidR="002F5BC6" w:rsidRPr="00472CD5">
        <w:rPr>
          <w:noProof/>
          <w:color w:val="000000" w:themeColor="text1"/>
          <w:highlight w:val="lightGray"/>
          <w:lang w:val="en-GB"/>
        </w:rPr>
        <w:t> </w:t>
      </w:r>
      <w:r w:rsidR="002F5BC6" w:rsidRPr="00472CD5">
        <w:rPr>
          <w:noProof/>
          <w:color w:val="000000" w:themeColor="text1"/>
          <w:highlight w:val="lightGray"/>
          <w:lang w:val="en-GB"/>
        </w:rPr>
        <w:t> </w:t>
      </w:r>
      <w:r w:rsidR="002F5BC6" w:rsidRPr="00472CD5">
        <w:rPr>
          <w:noProof/>
          <w:color w:val="000000" w:themeColor="text1"/>
          <w:highlight w:val="lightGray"/>
          <w:lang w:val="en-GB"/>
        </w:rPr>
        <w:t> </w:t>
      </w:r>
      <w:r w:rsidR="002F5BC6" w:rsidRPr="00472CD5">
        <w:rPr>
          <w:noProof/>
          <w:color w:val="000000" w:themeColor="text1"/>
          <w:highlight w:val="lightGray"/>
          <w:lang w:val="en-GB"/>
        </w:rPr>
        <w:t> </w:t>
      </w:r>
      <w:r w:rsidR="002F5BC6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Text2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lang w:val="en-GB"/>
        </w:rPr>
      </w:r>
      <w:r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noProof/>
          <w:color w:val="000000" w:themeColor="text1"/>
          <w:lang w:val="en-GB"/>
        </w:rPr>
        <w:t> </w:t>
      </w:r>
      <w:r w:rsidRPr="00472CD5">
        <w:rPr>
          <w:noProof/>
          <w:color w:val="000000" w:themeColor="text1"/>
          <w:lang w:val="en-GB"/>
        </w:rPr>
        <w:t> </w:t>
      </w:r>
      <w:r w:rsidRPr="00472CD5">
        <w:rPr>
          <w:noProof/>
          <w:color w:val="000000" w:themeColor="text1"/>
          <w:lang w:val="en-GB"/>
        </w:rPr>
        <w:t> </w:t>
      </w:r>
      <w:r w:rsidRPr="00472CD5">
        <w:rPr>
          <w:noProof/>
          <w:color w:val="000000" w:themeColor="text1"/>
          <w:lang w:val="en-GB"/>
        </w:rPr>
        <w:t> </w:t>
      </w:r>
      <w:r w:rsidRPr="00472CD5">
        <w:rPr>
          <w:noProof/>
          <w:color w:val="000000" w:themeColor="text1"/>
          <w:lang w:val="en-GB"/>
        </w:rPr>
        <w:t> </w:t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bCs/>
          <w:color w:val="000000" w:themeColor="text1"/>
          <w:lang w:val="en-GB"/>
        </w:rPr>
        <w:br/>
      </w:r>
      <w:r w:rsidRPr="00472CD5">
        <w:rPr>
          <w:rFonts w:ascii="Arial" w:hAnsi="Arial" w:cs="Arial"/>
          <w:color w:val="000000" w:themeColor="text1"/>
          <w:lang w:val="en-GB"/>
        </w:rPr>
        <w:t xml:space="preserve">Number of completed pregnancies ≥ 22 weeks </w:t>
      </w:r>
      <w:r w:rsidR="002F5BC6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="002F5BC6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2F5BC6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2F5BC6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2F5BC6" w:rsidRPr="00472CD5">
        <w:rPr>
          <w:noProof/>
          <w:color w:val="000000" w:themeColor="text1"/>
          <w:highlight w:val="lightGray"/>
          <w:lang w:val="en-GB"/>
        </w:rPr>
        <w:t> </w:t>
      </w:r>
      <w:r w:rsidR="002F5BC6" w:rsidRPr="00472CD5">
        <w:rPr>
          <w:noProof/>
          <w:color w:val="000000" w:themeColor="text1"/>
          <w:highlight w:val="lightGray"/>
          <w:lang w:val="en-GB"/>
        </w:rPr>
        <w:t> </w:t>
      </w:r>
      <w:r w:rsidR="002F5BC6" w:rsidRPr="00472CD5">
        <w:rPr>
          <w:noProof/>
          <w:color w:val="000000" w:themeColor="text1"/>
          <w:highlight w:val="lightGray"/>
          <w:lang w:val="en-GB"/>
        </w:rPr>
        <w:t> </w:t>
      </w:r>
      <w:r w:rsidR="002F5BC6" w:rsidRPr="00472CD5">
        <w:rPr>
          <w:noProof/>
          <w:color w:val="000000" w:themeColor="text1"/>
          <w:highlight w:val="lightGray"/>
          <w:lang w:val="en-GB"/>
        </w:rPr>
        <w:t> </w:t>
      </w:r>
      <w:r w:rsidR="002F5BC6" w:rsidRPr="00472CD5">
        <w:rPr>
          <w:noProof/>
          <w:color w:val="000000" w:themeColor="text1"/>
          <w:highlight w:val="lightGray"/>
          <w:lang w:val="en-GB"/>
        </w:rPr>
        <w:t> </w:t>
      </w:r>
      <w:r w:rsidR="002F5BC6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lang w:val="en-GB"/>
        </w:rPr>
      </w:r>
      <w:r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noProof/>
          <w:color w:val="000000" w:themeColor="text1"/>
          <w:lang w:val="en-GB"/>
        </w:rPr>
        <w:t> </w:t>
      </w:r>
      <w:r w:rsidRPr="00472CD5">
        <w:rPr>
          <w:noProof/>
          <w:color w:val="000000" w:themeColor="text1"/>
          <w:lang w:val="en-GB"/>
        </w:rPr>
        <w:t> </w:t>
      </w:r>
      <w:r w:rsidRPr="00472CD5">
        <w:rPr>
          <w:noProof/>
          <w:color w:val="000000" w:themeColor="text1"/>
          <w:lang w:val="en-GB"/>
        </w:rPr>
        <w:t> </w:t>
      </w:r>
      <w:r w:rsidRPr="00472CD5">
        <w:rPr>
          <w:noProof/>
          <w:color w:val="000000" w:themeColor="text1"/>
          <w:lang w:val="en-GB"/>
        </w:rPr>
        <w:t> </w:t>
      </w:r>
      <w:r w:rsidRPr="00472CD5">
        <w:rPr>
          <w:noProof/>
          <w:color w:val="000000" w:themeColor="text1"/>
          <w:lang w:val="en-GB"/>
        </w:rPr>
        <w:t> </w:t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</w:p>
    <w:p w14:paraId="54DCE2C4" w14:textId="77777777" w:rsidR="0050261C" w:rsidRPr="00472CD5" w:rsidRDefault="0050261C" w:rsidP="0050261C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Number of previous Caesarean Sections (CS)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38F45E48" w14:textId="68E0933C" w:rsidR="0050261C" w:rsidRPr="00472CD5" w:rsidRDefault="0050261C" w:rsidP="0050261C">
      <w:pPr>
        <w:pStyle w:val="Lijstalinea"/>
        <w:ind w:left="1440" w:firstLine="684"/>
        <w:rPr>
          <w:rFonts w:ascii="Arial" w:hAnsi="Arial" w:cs="Arial"/>
          <w:i/>
          <w:iCs/>
          <w:color w:val="000000" w:themeColor="text1"/>
          <w:lang w:val="en-GB"/>
        </w:rPr>
      </w:pPr>
      <w:r w:rsidRPr="00472CD5">
        <w:rPr>
          <w:rFonts w:ascii="Arial" w:hAnsi="Arial" w:cs="Arial"/>
          <w:i/>
          <w:iCs/>
          <w:color w:val="000000" w:themeColor="text1"/>
          <w:lang w:val="en-GB"/>
        </w:rPr>
        <w:t>If no previous pregnanc</w:t>
      </w:r>
      <w:r w:rsidR="00E844D5" w:rsidRPr="00472CD5">
        <w:rPr>
          <w:rFonts w:ascii="Arial" w:hAnsi="Arial" w:cs="Arial"/>
          <w:i/>
          <w:iCs/>
          <w:color w:val="000000" w:themeColor="text1"/>
          <w:lang w:val="en-GB"/>
        </w:rPr>
        <w:t>y</w:t>
      </w:r>
      <w:r w:rsidRPr="00472CD5">
        <w:rPr>
          <w:rFonts w:ascii="Arial" w:hAnsi="Arial" w:cs="Arial"/>
          <w:i/>
          <w:iCs/>
          <w:color w:val="000000" w:themeColor="text1"/>
          <w:lang w:val="en-GB"/>
        </w:rPr>
        <w:t>, please go to section 3</w:t>
      </w:r>
    </w:p>
    <w:p w14:paraId="65A8A362" w14:textId="77777777" w:rsidR="002F5BC6" w:rsidRPr="00472CD5" w:rsidRDefault="002F5BC6" w:rsidP="0050261C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</w:p>
    <w:p w14:paraId="11D1CB46" w14:textId="3C755F90" w:rsidR="0050261C" w:rsidRPr="00472CD5" w:rsidRDefault="0050261C" w:rsidP="0050261C">
      <w:pPr>
        <w:pStyle w:val="Lijstalinea"/>
        <w:numPr>
          <w:ilvl w:val="1"/>
          <w:numId w:val="11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Did the woman have any previous pregnancy problems?</w:t>
      </w:r>
    </w:p>
    <w:p w14:paraId="359638B9" w14:textId="64FCC1F0" w:rsidR="00595311" w:rsidRPr="00472CD5" w:rsidRDefault="003363A7" w:rsidP="00595311">
      <w:pPr>
        <w:pStyle w:val="Lijstalinea"/>
        <w:spacing w:line="276" w:lineRule="auto"/>
        <w:ind w:left="708" w:firstLine="696"/>
        <w:outlineLvl w:val="3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26049599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hAnsi="Arial" w:cs="Arial"/>
          <w:color w:val="000000" w:themeColor="text1"/>
          <w:lang w:val="en-US"/>
        </w:rPr>
        <w:t>Yes</w:t>
      </w:r>
      <w:r w:rsidR="002F5BC6" w:rsidRPr="00472CD5">
        <w:rPr>
          <w:rFonts w:ascii="Arial" w:hAnsi="Arial" w:cs="Arial"/>
          <w:color w:val="000000" w:themeColor="text1"/>
          <w:lang w:val="en-US"/>
        </w:rPr>
        <w:t>, if yes please specify</w:t>
      </w:r>
    </w:p>
    <w:p w14:paraId="4FA8F00D" w14:textId="7C462ADE" w:rsidR="002F5BC6" w:rsidRPr="00472CD5" w:rsidRDefault="002F5BC6" w:rsidP="00595311">
      <w:pPr>
        <w:pStyle w:val="Lijstalinea"/>
        <w:spacing w:line="276" w:lineRule="auto"/>
        <w:ind w:left="708" w:firstLine="696"/>
        <w:outlineLvl w:val="3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ab/>
      </w:r>
      <w:r w:rsidRPr="00472CD5">
        <w:rPr>
          <w:rFonts w:ascii="Arial" w:hAnsi="Arial" w:cs="Arial"/>
          <w:color w:val="000000" w:themeColor="text1"/>
          <w:lang w:val="en-US"/>
        </w:rPr>
        <w:tab/>
      </w:r>
      <w:bookmarkStart w:id="2" w:name="_Hlk123112134"/>
      <w:sdt>
        <w:sdtPr>
          <w:rPr>
            <w:rFonts w:ascii="Arial" w:hAnsi="Arial" w:cs="Arial"/>
            <w:color w:val="000000" w:themeColor="text1"/>
            <w:lang w:val="en-GB"/>
          </w:rPr>
          <w:id w:val="134242669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0C5024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3 or more miscarriages</w:t>
      </w:r>
    </w:p>
    <w:p w14:paraId="0544A38F" w14:textId="7E2D9A76" w:rsidR="002F5BC6" w:rsidRPr="00472CD5" w:rsidRDefault="003363A7" w:rsidP="002F5BC6">
      <w:pPr>
        <w:pStyle w:val="Lijstalinea"/>
        <w:spacing w:line="276" w:lineRule="auto"/>
        <w:ind w:left="1404" w:firstLine="696"/>
        <w:outlineLvl w:val="3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1566865425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2F5BC6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2F5BC6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Ovarian hyperstimulation syndrome</w:t>
      </w:r>
    </w:p>
    <w:p w14:paraId="54A4DE3C" w14:textId="77777777" w:rsidR="0019307D" w:rsidRPr="00472CD5" w:rsidRDefault="003363A7" w:rsidP="002F5BC6">
      <w:pPr>
        <w:pStyle w:val="Lijstalinea"/>
        <w:ind w:left="2124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1527021565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2F5BC6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2F5BC6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Hyperemesis requiring admission</w:t>
      </w:r>
      <w:r w:rsidR="002F5BC6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1141469715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2F5BC6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2F5BC6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Dehydration requiring admission</w:t>
      </w:r>
    </w:p>
    <w:p w14:paraId="44A471AC" w14:textId="25BB90A8" w:rsidR="00CB050F" w:rsidRPr="00472CD5" w:rsidRDefault="003363A7" w:rsidP="002F5BC6">
      <w:pPr>
        <w:pStyle w:val="Lijstalinea"/>
        <w:ind w:left="2124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215747135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19307D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19307D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Gestational diabetes</w:t>
      </w:r>
      <w:r w:rsidR="002F5BC6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MT" w:hAnsi="ArialMT"/>
            <w:color w:val="000000" w:themeColor="text1"/>
            <w:sz w:val="20"/>
            <w:szCs w:val="20"/>
            <w:lang w:val="en-US"/>
          </w:rPr>
          <w:id w:val="135438688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CB050F" w:rsidRPr="00472CD5">
            <w:rPr>
              <w:rFonts w:ascii="Segoe UI Symbol" w:hAnsi="Segoe UI Symbol" w:cs="Segoe UI Symbol"/>
              <w:color w:val="000000" w:themeColor="text1"/>
              <w:sz w:val="20"/>
              <w:szCs w:val="20"/>
              <w:lang w:val="en-US"/>
            </w:rPr>
            <w:t>☐</w:t>
          </w:r>
        </w:sdtContent>
      </w:sdt>
      <w:r w:rsidR="00CB050F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</w:t>
      </w:r>
      <w:r w:rsidR="00E844D5" w:rsidRPr="00472CD5">
        <w:rPr>
          <w:rFonts w:ascii="ArialMT" w:hAnsi="ArialMT"/>
          <w:color w:val="000000" w:themeColor="text1"/>
          <w:sz w:val="20"/>
          <w:szCs w:val="20"/>
          <w:lang w:val="en-US"/>
        </w:rPr>
        <w:t>late miscarriage/ extremely premature delivery</w:t>
      </w:r>
      <w:r w:rsidR="00CB050F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(16-24 weeks)</w:t>
      </w:r>
    </w:p>
    <w:p w14:paraId="3759AA4F" w14:textId="27A93335" w:rsidR="002F5BC6" w:rsidRPr="00472CD5" w:rsidRDefault="003363A7" w:rsidP="002F5BC6">
      <w:pPr>
        <w:pStyle w:val="Lijstalinea"/>
        <w:ind w:left="2124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ArialMT" w:hAnsi="ArialMT"/>
            <w:color w:val="000000" w:themeColor="text1"/>
            <w:sz w:val="20"/>
            <w:szCs w:val="20"/>
            <w:lang w:val="en-US"/>
          </w:rPr>
          <w:id w:val="113753370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CB050F" w:rsidRPr="00472CD5">
            <w:rPr>
              <w:rFonts w:ascii="Segoe UI Symbol" w:hAnsi="Segoe UI Symbol" w:cs="Segoe UI Symbol"/>
              <w:color w:val="000000" w:themeColor="text1"/>
              <w:sz w:val="20"/>
              <w:szCs w:val="20"/>
              <w:lang w:val="en-US"/>
            </w:rPr>
            <w:t>☐</w:t>
          </w:r>
        </w:sdtContent>
      </w:sdt>
      <w:r w:rsidR="00CB050F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P</w:t>
      </w:r>
      <w:r w:rsidR="00E844D5" w:rsidRPr="00472CD5">
        <w:rPr>
          <w:rFonts w:ascii="ArialMT" w:hAnsi="ArialMT"/>
          <w:color w:val="000000" w:themeColor="text1"/>
          <w:sz w:val="20"/>
          <w:szCs w:val="20"/>
          <w:lang w:val="en-US"/>
        </w:rPr>
        <w:t>remature delivery</w:t>
      </w:r>
      <w:r w:rsidR="00CB050F" w:rsidRPr="00472CD5">
        <w:rPr>
          <w:rFonts w:ascii="ArialMT" w:hAnsi="ArialMT"/>
          <w:color w:val="000000" w:themeColor="text1"/>
          <w:sz w:val="20"/>
          <w:szCs w:val="20"/>
          <w:lang w:val="en-US"/>
        </w:rPr>
        <w:t>(24-37 weeks)</w:t>
      </w:r>
    </w:p>
    <w:p w14:paraId="027DD00D" w14:textId="1B36A9F2" w:rsidR="0019307D" w:rsidRPr="00472CD5" w:rsidRDefault="003363A7" w:rsidP="002F5BC6">
      <w:pPr>
        <w:pStyle w:val="Lijstalinea"/>
        <w:ind w:left="2124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56580379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2F5BC6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2F5BC6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Premature rupture of </w:t>
      </w:r>
      <w:r w:rsidR="00E844D5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the </w:t>
      </w:r>
      <w:r w:rsidR="002F5BC6" w:rsidRPr="00472CD5">
        <w:rPr>
          <w:rFonts w:ascii="ArialMT" w:hAnsi="ArialMT"/>
          <w:color w:val="000000" w:themeColor="text1"/>
          <w:sz w:val="20"/>
          <w:szCs w:val="20"/>
          <w:lang w:val="en-US"/>
        </w:rPr>
        <w:t>membranes</w:t>
      </w:r>
    </w:p>
    <w:bookmarkStart w:id="3" w:name="_Hlk123110724"/>
    <w:p w14:paraId="2FA3360D" w14:textId="77777777" w:rsidR="0019307D" w:rsidRPr="00472CD5" w:rsidRDefault="003363A7" w:rsidP="0019307D">
      <w:pPr>
        <w:pStyle w:val="Lijstalinea"/>
        <w:ind w:left="2124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265540615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19307D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19307D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Pre-eclampsia</w:t>
      </w:r>
      <w:bookmarkEnd w:id="3"/>
    </w:p>
    <w:p w14:paraId="235D5476" w14:textId="21BFC9C9" w:rsidR="0019307D" w:rsidRPr="00472CD5" w:rsidRDefault="003363A7" w:rsidP="0019307D">
      <w:pPr>
        <w:pStyle w:val="Lijstalinea"/>
        <w:ind w:left="2124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86610630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19307D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19307D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Eclampsia</w:t>
      </w:r>
    </w:p>
    <w:p w14:paraId="6335B069" w14:textId="77777777" w:rsidR="0019307D" w:rsidRPr="00472CD5" w:rsidRDefault="003363A7" w:rsidP="0019307D">
      <w:pPr>
        <w:pStyle w:val="Lijstalinea"/>
        <w:ind w:left="2124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1013569208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19307D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19307D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Severe infection e.g. pyelonephritis</w:t>
      </w:r>
    </w:p>
    <w:p w14:paraId="55ACDA0B" w14:textId="1DBD92E0" w:rsidR="0019307D" w:rsidRPr="00472CD5" w:rsidRDefault="003363A7" w:rsidP="0019307D">
      <w:pPr>
        <w:pStyle w:val="Lijstalinea"/>
        <w:ind w:left="2124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122949882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19307D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19307D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Surgical procedure in pregnancy</w:t>
      </w:r>
    </w:p>
    <w:p w14:paraId="54B293B2" w14:textId="4E7E0523" w:rsidR="0019307D" w:rsidRPr="00472CD5" w:rsidRDefault="003363A7" w:rsidP="002F5BC6">
      <w:pPr>
        <w:pStyle w:val="Lijstalinea"/>
        <w:ind w:left="2124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381228445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CB050F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CB050F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Antepartum </w:t>
      </w:r>
      <w:proofErr w:type="spellStart"/>
      <w:r w:rsidR="00CB050F" w:rsidRPr="00472CD5">
        <w:rPr>
          <w:rFonts w:ascii="ArialMT" w:hAnsi="ArialMT"/>
          <w:color w:val="000000" w:themeColor="text1"/>
          <w:sz w:val="20"/>
          <w:szCs w:val="20"/>
          <w:lang w:val="en-US"/>
        </w:rPr>
        <w:t>haemorrhage</w:t>
      </w:r>
      <w:proofErr w:type="spellEnd"/>
    </w:p>
    <w:p w14:paraId="4CBD0D6E" w14:textId="71879C65" w:rsidR="0019307D" w:rsidRPr="00472CD5" w:rsidRDefault="003363A7" w:rsidP="0019307D">
      <w:pPr>
        <w:pStyle w:val="Lijstalinea"/>
        <w:ind w:left="2124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9617739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19307D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19307D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Placenta </w:t>
      </w:r>
      <w:proofErr w:type="spellStart"/>
      <w:r w:rsidR="0019307D" w:rsidRPr="00472CD5">
        <w:rPr>
          <w:rFonts w:ascii="ArialMT" w:hAnsi="ArialMT"/>
          <w:color w:val="000000" w:themeColor="text1"/>
          <w:sz w:val="20"/>
          <w:szCs w:val="20"/>
          <w:lang w:val="en-US"/>
        </w:rPr>
        <w:t>praevia</w:t>
      </w:r>
      <w:proofErr w:type="spellEnd"/>
      <w:r w:rsidR="0019307D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1218249995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19307D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19307D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Significant placental abruption</w:t>
      </w:r>
      <w:r w:rsidR="0019307D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-1319029079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19307D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19307D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Post-partum </w:t>
      </w:r>
      <w:proofErr w:type="spellStart"/>
      <w:r w:rsidR="0019307D" w:rsidRPr="00472CD5">
        <w:rPr>
          <w:rFonts w:ascii="ArialMT" w:hAnsi="ArialMT"/>
          <w:color w:val="000000" w:themeColor="text1"/>
          <w:sz w:val="20"/>
          <w:szCs w:val="20"/>
          <w:lang w:val="en-US"/>
        </w:rPr>
        <w:t>haemorrhage</w:t>
      </w:r>
      <w:proofErr w:type="spellEnd"/>
      <w:r w:rsidR="0019307D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</w:t>
      </w:r>
      <w:r w:rsidR="0019307D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-89119088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19307D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19307D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Puerperal psychosis</w:t>
      </w:r>
      <w:r w:rsidR="0019307D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-30100009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19307D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19307D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Thrombotic event</w:t>
      </w:r>
      <w:r w:rsidR="0019307D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-193443413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19307D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19307D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Amniotic fluid embolism</w:t>
      </w:r>
      <w:r w:rsidR="00CB050F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-34339555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CB050F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CB050F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Stillbirth</w:t>
      </w:r>
      <w:r w:rsidR="00CB050F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542717537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CB050F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CB050F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Baby with a major congenital abnormality</w:t>
      </w:r>
      <w:r w:rsidR="00CB050F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204424207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CB050F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CB050F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Small for gestational age (SGA) infant</w:t>
      </w:r>
      <w:r w:rsidR="00CB050F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-1154064211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CB050F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CB050F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Large for gestational age (LGA) infant</w:t>
      </w:r>
      <w:r w:rsidR="00CB050F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926071869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CB050F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CB050F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</w:t>
      </w:r>
      <w:proofErr w:type="spellStart"/>
      <w:r w:rsidR="00CB050F" w:rsidRPr="00472CD5">
        <w:rPr>
          <w:rFonts w:ascii="ArialMT" w:hAnsi="ArialMT"/>
          <w:color w:val="000000" w:themeColor="text1"/>
          <w:sz w:val="20"/>
          <w:szCs w:val="20"/>
          <w:lang w:val="en-US"/>
        </w:rPr>
        <w:t>Infant</w:t>
      </w:r>
      <w:proofErr w:type="spellEnd"/>
      <w:r w:rsidR="00CB050F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requiring intensive care</w:t>
      </w:r>
    </w:p>
    <w:p w14:paraId="664E2E7B" w14:textId="46330349" w:rsidR="00CB050F" w:rsidRPr="00472CD5" w:rsidRDefault="003363A7" w:rsidP="00CB050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200370281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19307D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19307D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Neonatal death</w:t>
      </w:r>
      <w:r w:rsidR="00CB050F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-125898107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CB050F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CB050F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Other: </w:t>
      </w:r>
      <w:r w:rsidR="00CB050F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="00CB050F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CB050F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CB050F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CB050F" w:rsidRPr="00472CD5">
        <w:rPr>
          <w:noProof/>
          <w:color w:val="000000" w:themeColor="text1"/>
          <w:highlight w:val="lightGray"/>
          <w:lang w:val="en-GB"/>
        </w:rPr>
        <w:t> </w:t>
      </w:r>
      <w:r w:rsidR="00CB050F" w:rsidRPr="00472CD5">
        <w:rPr>
          <w:noProof/>
          <w:color w:val="000000" w:themeColor="text1"/>
          <w:highlight w:val="lightGray"/>
          <w:lang w:val="en-GB"/>
        </w:rPr>
        <w:t> </w:t>
      </w:r>
      <w:r w:rsidR="00CB050F" w:rsidRPr="00472CD5">
        <w:rPr>
          <w:noProof/>
          <w:color w:val="000000" w:themeColor="text1"/>
          <w:highlight w:val="lightGray"/>
          <w:lang w:val="en-GB"/>
        </w:rPr>
        <w:t> </w:t>
      </w:r>
      <w:r w:rsidR="00CB050F" w:rsidRPr="00472CD5">
        <w:rPr>
          <w:noProof/>
          <w:color w:val="000000" w:themeColor="text1"/>
          <w:highlight w:val="lightGray"/>
          <w:lang w:val="en-GB"/>
        </w:rPr>
        <w:t> </w:t>
      </w:r>
      <w:r w:rsidR="00CB050F" w:rsidRPr="00472CD5">
        <w:rPr>
          <w:noProof/>
          <w:color w:val="000000" w:themeColor="text1"/>
          <w:highlight w:val="lightGray"/>
          <w:lang w:val="en-GB"/>
        </w:rPr>
        <w:t> </w:t>
      </w:r>
      <w:r w:rsidR="00CB050F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bookmarkEnd w:id="2"/>
    <w:p w14:paraId="584B19E4" w14:textId="3665467E" w:rsidR="00595311" w:rsidRPr="00472CD5" w:rsidRDefault="003363A7" w:rsidP="00CB050F">
      <w:pPr>
        <w:pStyle w:val="Lijstalinea"/>
        <w:ind w:left="1416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MS Gothic" w:eastAsia="MS Gothic" w:hAnsi="MS Gothic" w:cs="Arial"/>
            <w:color w:val="000000" w:themeColor="text1"/>
            <w:lang w:val="en-US"/>
          </w:rPr>
          <w:id w:val="599001127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595311" w:rsidRPr="00472CD5">
        <w:rPr>
          <w:rFonts w:ascii="Arial" w:hAnsi="Arial" w:cs="Arial"/>
          <w:color w:val="000000" w:themeColor="text1"/>
          <w:lang w:val="en-US"/>
        </w:rPr>
        <w:t>No</w:t>
      </w:r>
    </w:p>
    <w:p w14:paraId="542D2787" w14:textId="77777777" w:rsidR="00595311" w:rsidRPr="00472CD5" w:rsidRDefault="003363A7" w:rsidP="00595311">
      <w:pPr>
        <w:pStyle w:val="Lijstalinea"/>
        <w:spacing w:line="276" w:lineRule="auto"/>
        <w:ind w:firstLine="696"/>
        <w:outlineLvl w:val="3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-522864718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eastAsia="MS Gothic" w:hAnsi="Arial" w:cs="Arial"/>
          <w:color w:val="000000" w:themeColor="text1"/>
          <w:lang w:val="en-US"/>
        </w:rPr>
        <w:t xml:space="preserve"> Not known</w:t>
      </w:r>
    </w:p>
    <w:p w14:paraId="2CEE1E28" w14:textId="77777777" w:rsidR="00F03682" w:rsidRPr="00472CD5" w:rsidRDefault="00F03682" w:rsidP="00F03682">
      <w:pPr>
        <w:rPr>
          <w:rFonts w:ascii="Arial" w:hAnsi="Arial" w:cs="Arial"/>
          <w:color w:val="000000" w:themeColor="text1"/>
          <w:lang w:val="en-GB"/>
        </w:rPr>
      </w:pPr>
    </w:p>
    <w:p w14:paraId="4607AB7D" w14:textId="77777777" w:rsidR="00F03682" w:rsidRPr="00472CD5" w:rsidRDefault="0050261C" w:rsidP="00396BFC">
      <w:pPr>
        <w:pStyle w:val="Lijstalinea"/>
        <w:numPr>
          <w:ilvl w:val="0"/>
          <w:numId w:val="5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Previous medical history </w:t>
      </w:r>
    </w:p>
    <w:p w14:paraId="2F4AB4C6" w14:textId="0E5F2618" w:rsidR="0050261C" w:rsidRPr="00472CD5" w:rsidRDefault="0050261C" w:rsidP="0050261C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Has the woman had any other previous uterine surgery?</w:t>
      </w:r>
    </w:p>
    <w:p w14:paraId="6005EC04" w14:textId="2CB98A5B" w:rsidR="0050261C" w:rsidRPr="00472CD5" w:rsidRDefault="0050261C" w:rsidP="0019307D">
      <w:pPr>
        <w:pStyle w:val="Lijstalinea"/>
        <w:ind w:left="0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r w:rsidRPr="00472CD5">
        <w:rPr>
          <w:rFonts w:ascii="Arial" w:hAnsi="Arial" w:cs="Arial"/>
          <w:color w:val="000000" w:themeColor="text1"/>
          <w:lang w:val="en-GB"/>
        </w:rPr>
        <w:tab/>
      </w:r>
      <w:sdt>
        <w:sdtPr>
          <w:rPr>
            <w:rFonts w:ascii="Arial" w:hAnsi="Arial" w:cs="Arial"/>
            <w:color w:val="000000" w:themeColor="text1"/>
            <w:lang w:val="en-GB"/>
          </w:rPr>
          <w:id w:val="12659195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E844D5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Yes</w:t>
      </w:r>
      <w:r w:rsidR="0019307D" w:rsidRPr="00472CD5">
        <w:rPr>
          <w:rFonts w:ascii="Arial" w:hAnsi="Arial" w:cs="Arial"/>
          <w:color w:val="000000" w:themeColor="text1"/>
          <w:lang w:val="en-GB"/>
        </w:rPr>
        <w:t>, please specify</w:t>
      </w:r>
    </w:p>
    <w:p w14:paraId="6F0F289B" w14:textId="660342DB" w:rsidR="0019307D" w:rsidRPr="00472CD5" w:rsidRDefault="003363A7" w:rsidP="0019307D">
      <w:pPr>
        <w:pStyle w:val="Normaalweb"/>
        <w:spacing w:before="0" w:beforeAutospacing="0" w:after="0" w:afterAutospacing="0"/>
        <w:ind w:left="2109" w:firstLine="6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33776521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19307D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E4587B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Myomectomy</w:t>
      </w:r>
      <w:r w:rsidR="00E4587B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-194004707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E4587B"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E4587B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Endometriosis surgery</w:t>
      </w:r>
      <w:r w:rsidR="00E4587B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-144554139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E4587B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E4587B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Endometrial resection/ablation </w:t>
      </w:r>
      <w:r w:rsidR="00E4587B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-1532643129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E4587B"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E4587B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Septal resection</w:t>
      </w:r>
      <w:r w:rsidR="00E4587B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20792196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E4587B"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E4587B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Polypectomy </w:t>
      </w:r>
    </w:p>
    <w:p w14:paraId="37A4EA24" w14:textId="5DE681D1" w:rsidR="0019307D" w:rsidRPr="00472CD5" w:rsidRDefault="003363A7" w:rsidP="0019307D">
      <w:pPr>
        <w:pStyle w:val="Normaalweb"/>
        <w:spacing w:before="0" w:beforeAutospacing="0" w:after="0" w:afterAutospacing="0"/>
        <w:ind w:left="2109" w:firstLine="6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1720887147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19307D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19307D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Other: 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764A861C" w14:textId="06880F24" w:rsidR="00F36107" w:rsidRPr="00472CD5" w:rsidRDefault="0050261C" w:rsidP="0019307D">
      <w:pPr>
        <w:pStyle w:val="Lijstalinea"/>
        <w:ind w:left="0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r w:rsidRPr="00472CD5">
        <w:rPr>
          <w:rFonts w:ascii="Arial" w:hAnsi="Arial" w:cs="Arial"/>
          <w:color w:val="000000" w:themeColor="text1"/>
          <w:lang w:val="en-GB"/>
        </w:rPr>
        <w:tab/>
      </w:r>
      <w:sdt>
        <w:sdtPr>
          <w:rPr>
            <w:rFonts w:ascii="Arial" w:hAnsi="Arial" w:cs="Arial"/>
            <w:color w:val="000000" w:themeColor="text1"/>
            <w:lang w:val="en-GB"/>
          </w:rPr>
          <w:id w:val="171531102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E844D5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 xml:space="preserve">No </w:t>
      </w:r>
    </w:p>
    <w:p w14:paraId="38B7337D" w14:textId="4AF83241" w:rsidR="00F36107" w:rsidRPr="00472CD5" w:rsidRDefault="00F36107" w:rsidP="0019307D">
      <w:pPr>
        <w:pStyle w:val="Lijstalinea"/>
        <w:ind w:left="0"/>
        <w:rPr>
          <w:rFonts w:ascii="Arial" w:hAnsi="Arial" w:cs="Arial"/>
          <w:color w:val="000000" w:themeColor="text1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r w:rsidRPr="00472CD5">
        <w:rPr>
          <w:rFonts w:ascii="Arial" w:hAnsi="Arial" w:cs="Arial"/>
          <w:color w:val="000000" w:themeColor="text1"/>
          <w:lang w:val="en-GB"/>
        </w:rPr>
        <w:tab/>
      </w:r>
      <w:sdt>
        <w:sdtPr>
          <w:rPr>
            <w:rFonts w:ascii="Arial" w:hAnsi="Arial" w:cs="Arial"/>
            <w:color w:val="000000" w:themeColor="text1"/>
          </w:rPr>
          <w:id w:val="-116878589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Pr="00472CD5">
            <w:rPr>
              <w:rFonts w:ascii="MS Gothic" w:eastAsia="MS Gothic" w:hAnsi="MS Gothic" w:cs="Arial" w:hint="eastAsia"/>
              <w:color w:val="000000" w:themeColor="text1"/>
            </w:rPr>
            <w:t>☐</w:t>
          </w:r>
        </w:sdtContent>
      </w:sdt>
      <w:r w:rsidRPr="00472CD5">
        <w:rPr>
          <w:rFonts w:ascii="Arial" w:hAnsi="Arial" w:cs="Arial"/>
          <w:color w:val="000000" w:themeColor="text1"/>
        </w:rPr>
        <w:t xml:space="preserve"> </w:t>
      </w:r>
      <w:proofErr w:type="spellStart"/>
      <w:r w:rsidRPr="00472CD5">
        <w:rPr>
          <w:rFonts w:ascii="Arial" w:hAnsi="Arial" w:cs="Arial"/>
          <w:color w:val="000000" w:themeColor="text1"/>
        </w:rPr>
        <w:t>Not</w:t>
      </w:r>
      <w:proofErr w:type="spellEnd"/>
      <w:r w:rsidRPr="00472CD5">
        <w:rPr>
          <w:rFonts w:ascii="Arial" w:hAnsi="Arial" w:cs="Arial"/>
          <w:color w:val="000000" w:themeColor="text1"/>
        </w:rPr>
        <w:t xml:space="preserve"> </w:t>
      </w:r>
      <w:proofErr w:type="spellStart"/>
      <w:r w:rsidRPr="00472CD5">
        <w:rPr>
          <w:rFonts w:ascii="Arial" w:hAnsi="Arial" w:cs="Arial"/>
          <w:color w:val="000000" w:themeColor="text1"/>
        </w:rPr>
        <w:t>known</w:t>
      </w:r>
      <w:proofErr w:type="spellEnd"/>
    </w:p>
    <w:p w14:paraId="2EACD71C" w14:textId="77777777" w:rsidR="0019307D" w:rsidRPr="00472CD5" w:rsidRDefault="0019307D" w:rsidP="0019307D">
      <w:pPr>
        <w:pStyle w:val="Lijstalinea"/>
        <w:ind w:left="0"/>
        <w:rPr>
          <w:rFonts w:ascii="Arial" w:hAnsi="Arial" w:cs="Arial"/>
          <w:color w:val="000000" w:themeColor="text1"/>
          <w:lang w:val="en-GB"/>
        </w:rPr>
      </w:pPr>
    </w:p>
    <w:p w14:paraId="213D1A88" w14:textId="77777777" w:rsidR="0050261C" w:rsidRPr="00472CD5" w:rsidRDefault="0050261C" w:rsidP="0050261C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Has the woman had any other previous abdominal surgery (other than CS)? </w:t>
      </w:r>
    </w:p>
    <w:p w14:paraId="402FA89A" w14:textId="39710168" w:rsidR="0050261C" w:rsidRPr="00472CD5" w:rsidRDefault="003363A7" w:rsidP="0050261C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10053196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320692"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E844D5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50261C" w:rsidRPr="00472CD5">
        <w:rPr>
          <w:rFonts w:ascii="Arial" w:hAnsi="Arial" w:cs="Arial"/>
          <w:color w:val="000000" w:themeColor="text1"/>
          <w:lang w:val="en-GB"/>
        </w:rPr>
        <w:t>Yes</w:t>
      </w:r>
      <w:r w:rsidR="0019307D" w:rsidRPr="00472CD5">
        <w:rPr>
          <w:rFonts w:ascii="Arial" w:hAnsi="Arial" w:cs="Arial"/>
          <w:color w:val="000000" w:themeColor="text1"/>
          <w:lang w:val="en-GB"/>
        </w:rPr>
        <w:t>, please specify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1D322239" w14:textId="64FD9A53" w:rsidR="00F36107" w:rsidRPr="00472CD5" w:rsidRDefault="003363A7" w:rsidP="00F36107">
      <w:pPr>
        <w:pStyle w:val="Lijstalinea"/>
        <w:ind w:left="1776" w:firstLine="348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44454667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0261C"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E844D5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50261C"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53E6D9DE" w14:textId="0871D9A4" w:rsidR="00F36107" w:rsidRPr="00472CD5" w:rsidRDefault="003363A7" w:rsidP="00F36107">
      <w:pPr>
        <w:pStyle w:val="Lijstalinea"/>
        <w:ind w:left="1776" w:firstLine="348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-1266608497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36107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F36107" w:rsidRPr="00472CD5">
        <w:rPr>
          <w:rFonts w:ascii="Arial" w:hAnsi="Arial" w:cs="Arial"/>
          <w:color w:val="000000" w:themeColor="text1"/>
          <w:lang w:val="en-US"/>
        </w:rPr>
        <w:t xml:space="preserve"> Not known</w:t>
      </w:r>
    </w:p>
    <w:p w14:paraId="48E66955" w14:textId="77777777" w:rsidR="0050261C" w:rsidRPr="00472CD5" w:rsidRDefault="0050261C" w:rsidP="0050261C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05A1C330" w14:textId="056236B2" w:rsidR="00595311" w:rsidRPr="00472CD5" w:rsidRDefault="0019307D" w:rsidP="00595311">
      <w:pPr>
        <w:pStyle w:val="Lijstalinea"/>
        <w:numPr>
          <w:ilvl w:val="1"/>
          <w:numId w:val="12"/>
        </w:numPr>
        <w:spacing w:after="0" w:line="276" w:lineRule="auto"/>
        <w:outlineLvl w:val="3"/>
        <w:rPr>
          <w:rFonts w:ascii="Arial" w:hAnsi="Arial" w:cs="Arial"/>
          <w:bCs/>
          <w:color w:val="000000" w:themeColor="text1"/>
          <w:lang w:val="en-GB"/>
        </w:rPr>
      </w:pPr>
      <w:r w:rsidRPr="00472CD5">
        <w:rPr>
          <w:rFonts w:ascii="Arial" w:hAnsi="Arial" w:cs="Arial"/>
          <w:bCs/>
          <w:color w:val="000000" w:themeColor="text1"/>
          <w:lang w:val="en-GB"/>
        </w:rPr>
        <w:t>Has</w:t>
      </w:r>
      <w:r w:rsidR="00595311" w:rsidRPr="00472CD5">
        <w:rPr>
          <w:rFonts w:ascii="Arial" w:hAnsi="Arial" w:cs="Arial"/>
          <w:bCs/>
          <w:color w:val="000000" w:themeColor="text1"/>
          <w:lang w:val="en-GB"/>
        </w:rPr>
        <w:t xml:space="preserve"> the woman ha</w:t>
      </w:r>
      <w:r w:rsidRPr="00472CD5">
        <w:rPr>
          <w:rFonts w:ascii="Arial" w:hAnsi="Arial" w:cs="Arial"/>
          <w:bCs/>
          <w:color w:val="000000" w:themeColor="text1"/>
          <w:lang w:val="en-GB"/>
        </w:rPr>
        <w:t>d</w:t>
      </w:r>
      <w:r w:rsidR="00595311" w:rsidRPr="00472CD5">
        <w:rPr>
          <w:rFonts w:ascii="Arial" w:hAnsi="Arial" w:cs="Arial"/>
          <w:bCs/>
          <w:color w:val="000000" w:themeColor="text1"/>
          <w:lang w:val="en-GB"/>
        </w:rPr>
        <w:t xml:space="preserve"> other pre-existing medical problems? (</w:t>
      </w:r>
      <w:r w:rsidR="00595311" w:rsidRPr="00472CD5">
        <w:rPr>
          <w:rFonts w:ascii="Arial" w:eastAsia="MS Gothic" w:hAnsi="Arial" w:cs="Arial"/>
          <w:bCs/>
          <w:color w:val="000000" w:themeColor="text1"/>
          <w:lang w:val="en-GB"/>
        </w:rPr>
        <w:t>≥ 1 possible)</w:t>
      </w:r>
    </w:p>
    <w:p w14:paraId="29C9AD3B" w14:textId="562088FC" w:rsidR="00595311" w:rsidRPr="00472CD5" w:rsidRDefault="003363A7" w:rsidP="00595311">
      <w:pPr>
        <w:spacing w:line="276" w:lineRule="auto"/>
        <w:ind w:left="708" w:firstLine="708"/>
        <w:outlineLvl w:val="3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111871941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595311" w:rsidRPr="00472CD5">
        <w:rPr>
          <w:rFonts w:ascii="Arial" w:hAnsi="Arial" w:cs="Arial"/>
          <w:color w:val="000000" w:themeColor="text1"/>
          <w:lang w:val="en-US"/>
        </w:rPr>
        <w:t xml:space="preserve">Yes  </w:t>
      </w:r>
    </w:p>
    <w:p w14:paraId="1F76EDD5" w14:textId="77777777" w:rsidR="0019307D" w:rsidRPr="00472CD5" w:rsidRDefault="003363A7" w:rsidP="0019307D">
      <w:pPr>
        <w:pStyle w:val="Lijstalinea"/>
        <w:spacing w:after="200"/>
        <w:ind w:left="2136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-204959541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19307D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19307D" w:rsidRPr="00472CD5">
        <w:rPr>
          <w:rFonts w:ascii="Arial" w:hAnsi="Arial" w:cs="Arial"/>
          <w:color w:val="000000" w:themeColor="text1"/>
          <w:lang w:val="en-US"/>
        </w:rPr>
        <w:t xml:space="preserve"> Essential hypertension</w:t>
      </w:r>
    </w:p>
    <w:p w14:paraId="39076B07" w14:textId="479C0FC3" w:rsidR="00595311" w:rsidRPr="00472CD5" w:rsidRDefault="003363A7" w:rsidP="00595311">
      <w:pPr>
        <w:pStyle w:val="Lijstalinea"/>
        <w:spacing w:after="200"/>
        <w:ind w:left="1416" w:firstLine="708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1307592939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36107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hAnsi="Arial" w:cs="Arial"/>
          <w:color w:val="000000" w:themeColor="text1"/>
          <w:lang w:val="en-US"/>
        </w:rPr>
        <w:t xml:space="preserve"> Cardiac disease </w:t>
      </w:r>
    </w:p>
    <w:p w14:paraId="6CA1C707" w14:textId="2C3E8836" w:rsidR="00595311" w:rsidRPr="00472CD5" w:rsidRDefault="00595311" w:rsidP="00595311">
      <w:pPr>
        <w:pStyle w:val="Lijstalinea"/>
        <w:ind w:left="2832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 xml:space="preserve">Please specify: 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155D4F6E" w14:textId="77777777" w:rsidR="00595311" w:rsidRPr="00472CD5" w:rsidRDefault="003363A7" w:rsidP="00595311">
      <w:pPr>
        <w:pStyle w:val="Lijstalinea"/>
        <w:spacing w:after="200"/>
        <w:ind w:left="2136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-1945920128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hAnsi="Arial" w:cs="Arial"/>
          <w:color w:val="000000" w:themeColor="text1"/>
          <w:lang w:val="en-US"/>
        </w:rPr>
        <w:t xml:space="preserve"> Diabetes mellitus</w:t>
      </w:r>
    </w:p>
    <w:p w14:paraId="37BCFA6A" w14:textId="68914242" w:rsidR="00595311" w:rsidRPr="00472CD5" w:rsidRDefault="00595311" w:rsidP="00595311">
      <w:pPr>
        <w:pStyle w:val="Lijstalinea"/>
        <w:ind w:left="2136" w:firstLine="696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 xml:space="preserve">Please specify: 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67DF8AF9" w14:textId="68BAAA77" w:rsidR="00595311" w:rsidRPr="00472CD5" w:rsidRDefault="003363A7" w:rsidP="00595311">
      <w:pPr>
        <w:pStyle w:val="Lijstalinea"/>
        <w:spacing w:after="200"/>
        <w:ind w:left="2136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-571433435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="0019307D" w:rsidRPr="00472CD5">
        <w:rPr>
          <w:rFonts w:ascii="Arial" w:hAnsi="Arial" w:cs="Arial"/>
          <w:color w:val="000000" w:themeColor="text1"/>
          <w:lang w:val="en-US"/>
        </w:rPr>
        <w:t>Other e</w:t>
      </w:r>
      <w:r w:rsidR="0083242F" w:rsidRPr="00472CD5">
        <w:rPr>
          <w:rFonts w:ascii="Arial" w:hAnsi="Arial" w:cs="Arial"/>
          <w:color w:val="000000" w:themeColor="text1"/>
          <w:lang w:val="en-US"/>
        </w:rPr>
        <w:t>ndocrine</w:t>
      </w:r>
      <w:r w:rsidR="00595311" w:rsidRPr="00472CD5">
        <w:rPr>
          <w:rFonts w:ascii="Arial" w:hAnsi="Arial" w:cs="Arial"/>
          <w:color w:val="000000" w:themeColor="text1"/>
          <w:lang w:val="en-US"/>
        </w:rPr>
        <w:t xml:space="preserve"> disorders</w:t>
      </w:r>
      <w:r w:rsidR="0083242F" w:rsidRPr="00472CD5">
        <w:rPr>
          <w:rFonts w:ascii="Arial" w:hAnsi="Arial" w:cs="Arial"/>
          <w:color w:val="000000" w:themeColor="text1"/>
          <w:lang w:val="en-US"/>
        </w:rPr>
        <w:t xml:space="preserve"> e.g. thyroid disorders</w:t>
      </w:r>
    </w:p>
    <w:p w14:paraId="05E363D4" w14:textId="6AB082A9" w:rsidR="00595311" w:rsidRPr="00472CD5" w:rsidRDefault="00595311" w:rsidP="00595311">
      <w:pPr>
        <w:pStyle w:val="Lijstalinea"/>
        <w:spacing w:after="200"/>
        <w:ind w:left="2136" w:firstLine="696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 xml:space="preserve">Please specify: 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7F7968AB" w14:textId="77777777" w:rsidR="00595311" w:rsidRPr="00472CD5" w:rsidRDefault="003363A7" w:rsidP="00595311">
      <w:pPr>
        <w:pStyle w:val="Lijstalinea"/>
        <w:spacing w:after="200"/>
        <w:ind w:left="2136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-1662466037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hAnsi="Arial" w:cs="Arial"/>
          <w:color w:val="000000" w:themeColor="text1"/>
          <w:lang w:val="en-US"/>
        </w:rPr>
        <w:t xml:space="preserve"> Respiratory disease </w:t>
      </w:r>
    </w:p>
    <w:p w14:paraId="6FB17236" w14:textId="39B5C67B" w:rsidR="00595311" w:rsidRPr="00472CD5" w:rsidRDefault="00595311" w:rsidP="00595311">
      <w:pPr>
        <w:pStyle w:val="Lijstalinea"/>
        <w:ind w:left="2136" w:firstLine="696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 xml:space="preserve">Please specify: 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057778D5" w14:textId="77777777" w:rsidR="00595311" w:rsidRPr="00472CD5" w:rsidRDefault="003363A7" w:rsidP="00595311">
      <w:pPr>
        <w:pStyle w:val="Lijstalinea"/>
        <w:spacing w:after="200"/>
        <w:ind w:left="2136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-120601977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hAnsi="Arial" w:cs="Arial"/>
          <w:color w:val="000000" w:themeColor="text1"/>
          <w:lang w:val="en-US"/>
        </w:rPr>
        <w:t xml:space="preserve"> Renal disease</w:t>
      </w:r>
    </w:p>
    <w:p w14:paraId="5363368E" w14:textId="55F51148" w:rsidR="00595311" w:rsidRPr="00472CD5" w:rsidRDefault="00595311" w:rsidP="00595311">
      <w:pPr>
        <w:pStyle w:val="Lijstalinea"/>
        <w:ind w:left="2136" w:firstLine="696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 xml:space="preserve">Please specify: 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0985A644" w14:textId="3AAF347E" w:rsidR="00595311" w:rsidRPr="00472CD5" w:rsidRDefault="003363A7" w:rsidP="00595311">
      <w:pPr>
        <w:pStyle w:val="Lijstalinea"/>
        <w:spacing w:after="200"/>
        <w:ind w:left="2136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-1840996388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hAnsi="Arial" w:cs="Arial"/>
          <w:color w:val="000000" w:themeColor="text1"/>
          <w:lang w:val="en-US"/>
        </w:rPr>
        <w:t xml:space="preserve"> Inflammatory </w:t>
      </w:r>
      <w:r w:rsidR="000E0CC7" w:rsidRPr="00472CD5">
        <w:rPr>
          <w:rFonts w:ascii="Arial" w:hAnsi="Arial" w:cs="Arial"/>
          <w:color w:val="000000" w:themeColor="text1"/>
          <w:lang w:val="en-US"/>
        </w:rPr>
        <w:t>disorders</w:t>
      </w:r>
      <w:r w:rsidR="0019307D"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="0019307D" w:rsidRPr="00472CD5">
        <w:rPr>
          <w:rFonts w:ascii="Arial" w:hAnsi="Arial" w:cs="Arial"/>
          <w:i/>
          <w:iCs/>
          <w:color w:val="000000" w:themeColor="text1"/>
          <w:lang w:val="en-US"/>
        </w:rPr>
        <w:t xml:space="preserve">(e.g. Crohn, </w:t>
      </w:r>
      <w:r w:rsidR="00E844D5" w:rsidRPr="00472CD5">
        <w:rPr>
          <w:rFonts w:ascii="Arial" w:hAnsi="Arial" w:cs="Arial"/>
          <w:i/>
          <w:iCs/>
          <w:color w:val="000000" w:themeColor="text1"/>
          <w:lang w:val="en-US"/>
        </w:rPr>
        <w:t>ulcerative c</w:t>
      </w:r>
      <w:r w:rsidR="0019307D" w:rsidRPr="00472CD5">
        <w:rPr>
          <w:rFonts w:ascii="Arial" w:hAnsi="Arial" w:cs="Arial"/>
          <w:i/>
          <w:iCs/>
          <w:color w:val="000000" w:themeColor="text1"/>
          <w:lang w:val="en-US"/>
        </w:rPr>
        <w:t>olitis)</w:t>
      </w:r>
      <w:r w:rsidR="0019307D" w:rsidRPr="00472CD5">
        <w:rPr>
          <w:rFonts w:ascii="Arial" w:hAnsi="Arial" w:cs="Arial"/>
          <w:color w:val="000000" w:themeColor="text1"/>
          <w:lang w:val="en-US"/>
        </w:rPr>
        <w:t>:</w:t>
      </w:r>
    </w:p>
    <w:p w14:paraId="67482510" w14:textId="1325A7F2" w:rsidR="00595311" w:rsidRPr="00472CD5" w:rsidRDefault="00595311" w:rsidP="00595311">
      <w:pPr>
        <w:pStyle w:val="Lijstalinea"/>
        <w:spacing w:after="200"/>
        <w:ind w:left="2136" w:firstLine="696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 xml:space="preserve">Please specify 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55C2D704" w14:textId="77777777" w:rsidR="00595311" w:rsidRPr="00472CD5" w:rsidRDefault="003363A7" w:rsidP="00595311">
      <w:pPr>
        <w:pStyle w:val="Lijstalinea"/>
        <w:spacing w:after="200"/>
        <w:ind w:left="2136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1002241248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hAnsi="Arial" w:cs="Arial"/>
          <w:color w:val="000000" w:themeColor="text1"/>
          <w:lang w:val="en-US"/>
        </w:rPr>
        <w:t xml:space="preserve"> Hematological disorders</w:t>
      </w:r>
    </w:p>
    <w:p w14:paraId="2EBF8620" w14:textId="2D56B46B" w:rsidR="00595311" w:rsidRPr="00472CD5" w:rsidRDefault="00595311" w:rsidP="00595311">
      <w:pPr>
        <w:pStyle w:val="Lijstalinea"/>
        <w:spacing w:after="200"/>
        <w:ind w:left="2136" w:firstLine="696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 xml:space="preserve">Please specify: 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04895305" w14:textId="77777777" w:rsidR="00595311" w:rsidRPr="00472CD5" w:rsidRDefault="003363A7" w:rsidP="00595311">
      <w:pPr>
        <w:pStyle w:val="Lijstalinea"/>
        <w:spacing w:after="200"/>
        <w:ind w:left="2136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-1183519797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hAnsi="Arial" w:cs="Arial"/>
          <w:color w:val="000000" w:themeColor="text1"/>
          <w:lang w:val="en-US"/>
        </w:rPr>
        <w:t xml:space="preserve"> Myeloproliferative disorders </w:t>
      </w:r>
    </w:p>
    <w:p w14:paraId="23428EAE" w14:textId="0EFF7F2A" w:rsidR="00595311" w:rsidRPr="00472CD5" w:rsidRDefault="00595311" w:rsidP="00595311">
      <w:pPr>
        <w:pStyle w:val="Lijstalinea"/>
        <w:ind w:left="2136" w:firstLine="696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 xml:space="preserve">Please specify: 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4B6874F7" w14:textId="746981F1" w:rsidR="00595311" w:rsidRPr="00472CD5" w:rsidRDefault="003363A7" w:rsidP="00595311">
      <w:pPr>
        <w:pStyle w:val="Lijstalinea"/>
        <w:spacing w:after="200"/>
        <w:ind w:left="2136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1763333055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="000E0CC7" w:rsidRPr="00472CD5">
        <w:rPr>
          <w:rFonts w:ascii="Arial" w:hAnsi="Arial" w:cs="Arial"/>
          <w:color w:val="000000" w:themeColor="text1"/>
          <w:lang w:val="en-US"/>
        </w:rPr>
        <w:t>Auto-immune diseases</w:t>
      </w:r>
    </w:p>
    <w:p w14:paraId="644D95CB" w14:textId="694F4FEB" w:rsidR="000E0CC7" w:rsidRPr="00472CD5" w:rsidRDefault="000E0CC7" w:rsidP="000E0CC7">
      <w:pPr>
        <w:pStyle w:val="Lijstalinea"/>
        <w:ind w:left="2136" w:firstLine="696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 xml:space="preserve">Please specify: 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015BF3B6" w14:textId="77777777" w:rsidR="00595311" w:rsidRPr="00472CD5" w:rsidRDefault="003363A7" w:rsidP="00595311">
      <w:pPr>
        <w:pStyle w:val="Lijstalinea"/>
        <w:spacing w:after="200"/>
        <w:ind w:left="2136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-13472143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hAnsi="Arial" w:cs="Arial"/>
          <w:color w:val="000000" w:themeColor="text1"/>
          <w:lang w:val="en-US"/>
        </w:rPr>
        <w:t xml:space="preserve"> I.V. drug use</w:t>
      </w:r>
    </w:p>
    <w:p w14:paraId="3FA147A3" w14:textId="77777777" w:rsidR="00595311" w:rsidRPr="00472CD5" w:rsidRDefault="003363A7" w:rsidP="00595311">
      <w:pPr>
        <w:pStyle w:val="Lijstalinea"/>
        <w:spacing w:after="200"/>
        <w:ind w:left="2136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1549256041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hAnsi="Arial" w:cs="Arial"/>
          <w:color w:val="000000" w:themeColor="text1"/>
          <w:lang w:val="en-US"/>
        </w:rPr>
        <w:t xml:space="preserve"> HIV</w:t>
      </w:r>
    </w:p>
    <w:p w14:paraId="29460CBD" w14:textId="1B2C2E5B" w:rsidR="00595311" w:rsidRPr="00472CD5" w:rsidRDefault="003363A7" w:rsidP="00595311">
      <w:pPr>
        <w:pStyle w:val="Lijstalinea"/>
        <w:spacing w:after="200"/>
        <w:ind w:left="2136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104339729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="0019307D" w:rsidRPr="00472CD5">
        <w:rPr>
          <w:rFonts w:ascii="Arial" w:hAnsi="Arial" w:cs="Arial"/>
          <w:color w:val="000000" w:themeColor="text1"/>
          <w:lang w:val="en-US"/>
        </w:rPr>
        <w:t>Cancer</w:t>
      </w:r>
    </w:p>
    <w:p w14:paraId="7F636967" w14:textId="4DE8036C" w:rsidR="00595311" w:rsidRPr="00472CD5" w:rsidRDefault="00595311" w:rsidP="00595311">
      <w:pPr>
        <w:pStyle w:val="Lijstalinea"/>
        <w:ind w:left="2136" w:firstLine="696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 xml:space="preserve">Please specify: 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23CF7DD8" w14:textId="77777777" w:rsidR="00595311" w:rsidRPr="00472CD5" w:rsidRDefault="003363A7" w:rsidP="00595311">
      <w:pPr>
        <w:pStyle w:val="Lijstalinea"/>
        <w:spacing w:after="200"/>
        <w:ind w:left="2136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314843877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hAnsi="Arial" w:cs="Arial"/>
          <w:color w:val="000000" w:themeColor="text1"/>
          <w:lang w:val="en-US"/>
        </w:rPr>
        <w:t xml:space="preserve"> Psychiatric disorder</w:t>
      </w:r>
    </w:p>
    <w:p w14:paraId="6A1B90D2" w14:textId="7938E934" w:rsidR="00595311" w:rsidRPr="00472CD5" w:rsidRDefault="00595311" w:rsidP="00595311">
      <w:pPr>
        <w:pStyle w:val="Lijstalinea"/>
        <w:ind w:left="2136" w:firstLine="696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 xml:space="preserve">Please specify: 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3E8FC1D3" w14:textId="77777777" w:rsidR="00595311" w:rsidRPr="00472CD5" w:rsidRDefault="003363A7" w:rsidP="00595311">
      <w:pPr>
        <w:pStyle w:val="Lijstalinea"/>
        <w:spacing w:after="200"/>
        <w:ind w:left="2136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187255970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hAnsi="Arial" w:cs="Arial"/>
          <w:color w:val="000000" w:themeColor="text1"/>
          <w:lang w:val="en-US"/>
        </w:rPr>
        <w:t xml:space="preserve"> Other</w:t>
      </w:r>
    </w:p>
    <w:p w14:paraId="2C0B86F5" w14:textId="17577A96" w:rsidR="00595311" w:rsidRPr="00472CD5" w:rsidRDefault="00595311" w:rsidP="00595311">
      <w:pPr>
        <w:pStyle w:val="Lijstalinea"/>
        <w:ind w:left="2136" w:firstLine="696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 xml:space="preserve">Please specify: 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noProof/>
          <w:color w:val="000000" w:themeColor="text1"/>
          <w:highlight w:val="lightGray"/>
          <w:lang w:val="en-GB"/>
        </w:rPr>
        <w:t> </w:t>
      </w:r>
      <w:r w:rsidR="0019307D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</w:rPr>
        <w:fldChar w:fldCharType="begin">
          <w:ffData>
            <w:name w:val="__Fieldmark__333_104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lang w:val="en-US"/>
        </w:rPr>
        <w:instrText>FORMTEXT</w:instrText>
      </w:r>
      <w:r w:rsidRPr="00472CD5">
        <w:rPr>
          <w:rFonts w:ascii="Arial" w:hAnsi="Arial" w:cs="Arial"/>
          <w:color w:val="000000" w:themeColor="text1"/>
        </w:rPr>
      </w:r>
      <w:r w:rsidRPr="00472CD5">
        <w:rPr>
          <w:rFonts w:ascii="Arial" w:hAnsi="Arial" w:cs="Arial"/>
          <w:color w:val="000000" w:themeColor="text1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US"/>
        </w:rPr>
        <w:t>     </w:t>
      </w:r>
      <w:r w:rsidRPr="00472CD5">
        <w:rPr>
          <w:rFonts w:ascii="Arial" w:hAnsi="Arial" w:cs="Arial"/>
          <w:color w:val="000000" w:themeColor="text1"/>
        </w:rPr>
        <w:fldChar w:fldCharType="end"/>
      </w:r>
    </w:p>
    <w:p w14:paraId="65F0B403" w14:textId="378FECD8" w:rsidR="00595311" w:rsidRPr="00472CD5" w:rsidRDefault="003363A7" w:rsidP="00595311">
      <w:pPr>
        <w:spacing w:line="276" w:lineRule="auto"/>
        <w:ind w:left="1416"/>
        <w:outlineLvl w:val="3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205572883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595311" w:rsidRPr="00472CD5">
        <w:rPr>
          <w:rFonts w:ascii="Arial" w:hAnsi="Arial" w:cs="Arial"/>
          <w:color w:val="000000" w:themeColor="text1"/>
          <w:lang w:val="en-US"/>
        </w:rPr>
        <w:t>No</w:t>
      </w:r>
      <w:r w:rsidR="00595311" w:rsidRPr="00472CD5">
        <w:rPr>
          <w:rFonts w:ascii="Arial" w:hAnsi="Arial" w:cs="Arial"/>
          <w:color w:val="000000" w:themeColor="text1"/>
          <w:lang w:val="en-US"/>
        </w:rPr>
        <w:br/>
      </w: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31839287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9531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595311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595311" w:rsidRPr="00472CD5">
        <w:rPr>
          <w:rFonts w:ascii="Arial" w:hAnsi="Arial" w:cs="Arial"/>
          <w:color w:val="000000" w:themeColor="text1"/>
          <w:lang w:val="en-US"/>
        </w:rPr>
        <w:t>Not known</w:t>
      </w:r>
    </w:p>
    <w:p w14:paraId="44017C7D" w14:textId="77777777" w:rsidR="00320692" w:rsidRPr="00472CD5" w:rsidRDefault="00320692" w:rsidP="00320692">
      <w:pPr>
        <w:rPr>
          <w:rFonts w:ascii="Arial" w:hAnsi="Arial" w:cs="Arial"/>
          <w:color w:val="000000" w:themeColor="text1"/>
          <w:lang w:val="en-GB"/>
        </w:rPr>
      </w:pPr>
    </w:p>
    <w:p w14:paraId="08118F1F" w14:textId="77777777" w:rsidR="0054433B" w:rsidRPr="00472CD5" w:rsidRDefault="0054433B" w:rsidP="0054433B">
      <w:pPr>
        <w:pStyle w:val="Lijstalinea"/>
        <w:numPr>
          <w:ilvl w:val="0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This pregnancy</w:t>
      </w:r>
    </w:p>
    <w:p w14:paraId="24AC4538" w14:textId="516E518D" w:rsidR="0054433B" w:rsidRPr="00472CD5" w:rsidRDefault="00320692" w:rsidP="0054433B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Final Estimated Date of Delivery (EDD) </w:t>
      </w:r>
      <w:r w:rsidR="002249E5" w:rsidRPr="00472CD5">
        <w:rPr>
          <w:rFonts w:ascii="Arial" w:hAnsi="Arial" w:cs="Arial"/>
          <w:bCs/>
          <w:color w:val="000000" w:themeColor="text1"/>
          <w:sz w:val="16"/>
          <w:szCs w:val="16"/>
          <w:lang w:val="en-GB"/>
        </w:rPr>
        <w:t xml:space="preserve">(Date </w:t>
      </w:r>
      <w:proofErr w:type="spellStart"/>
      <w:r w:rsidR="002249E5" w:rsidRPr="00472CD5">
        <w:rPr>
          <w:rFonts w:ascii="Arial" w:hAnsi="Arial" w:cs="Arial"/>
          <w:bCs/>
          <w:color w:val="000000" w:themeColor="text1"/>
          <w:sz w:val="16"/>
          <w:szCs w:val="16"/>
          <w:lang w:val="en-GB"/>
        </w:rPr>
        <w:t>Prévue</w:t>
      </w:r>
      <w:proofErr w:type="spellEnd"/>
      <w:r w:rsidR="002249E5" w:rsidRPr="00472CD5">
        <w:rPr>
          <w:rFonts w:ascii="Arial" w:hAnsi="Arial" w:cs="Arial"/>
          <w:bCs/>
          <w:color w:val="000000" w:themeColor="text1"/>
          <w:sz w:val="16"/>
          <w:szCs w:val="16"/>
          <w:lang w:val="en-GB"/>
        </w:rPr>
        <w:t xml:space="preserve"> </w:t>
      </w:r>
      <w:proofErr w:type="spellStart"/>
      <w:r w:rsidR="002249E5" w:rsidRPr="00472CD5">
        <w:rPr>
          <w:rFonts w:ascii="Arial" w:hAnsi="Arial" w:cs="Arial"/>
          <w:bCs/>
          <w:color w:val="000000" w:themeColor="text1"/>
          <w:sz w:val="16"/>
          <w:szCs w:val="16"/>
          <w:lang w:val="en-GB"/>
        </w:rPr>
        <w:t>d’Accouchement</w:t>
      </w:r>
      <w:proofErr w:type="spellEnd"/>
      <w:r w:rsidR="0019307D" w:rsidRPr="00472CD5">
        <w:rPr>
          <w:rFonts w:ascii="Arial" w:hAnsi="Arial" w:cs="Arial"/>
          <w:bCs/>
          <w:color w:val="000000" w:themeColor="text1"/>
          <w:sz w:val="16"/>
          <w:szCs w:val="16"/>
          <w:lang w:val="en-GB"/>
        </w:rPr>
        <w:t xml:space="preserve">/ due date / </w:t>
      </w:r>
      <w:proofErr w:type="spellStart"/>
      <w:r w:rsidR="0019307D" w:rsidRPr="00472CD5">
        <w:rPr>
          <w:rFonts w:ascii="Arial" w:hAnsi="Arial" w:cs="Arial"/>
          <w:bCs/>
          <w:color w:val="000000" w:themeColor="text1"/>
          <w:sz w:val="16"/>
          <w:szCs w:val="16"/>
          <w:lang w:val="en-GB"/>
        </w:rPr>
        <w:t>Verwachte</w:t>
      </w:r>
      <w:proofErr w:type="spellEnd"/>
      <w:r w:rsidR="0019307D" w:rsidRPr="00472CD5">
        <w:rPr>
          <w:rFonts w:ascii="Arial" w:hAnsi="Arial" w:cs="Arial"/>
          <w:bCs/>
          <w:color w:val="000000" w:themeColor="text1"/>
          <w:sz w:val="16"/>
          <w:szCs w:val="16"/>
          <w:lang w:val="en-GB"/>
        </w:rPr>
        <w:t xml:space="preserve"> </w:t>
      </w:r>
      <w:proofErr w:type="spellStart"/>
      <w:r w:rsidR="0019307D" w:rsidRPr="00472CD5">
        <w:rPr>
          <w:rFonts w:ascii="Arial" w:hAnsi="Arial" w:cs="Arial"/>
          <w:bCs/>
          <w:color w:val="000000" w:themeColor="text1"/>
          <w:sz w:val="16"/>
          <w:szCs w:val="16"/>
          <w:lang w:val="en-GB"/>
        </w:rPr>
        <w:t>VerlosDatum</w:t>
      </w:r>
      <w:proofErr w:type="spellEnd"/>
      <w:r w:rsidR="0019307D" w:rsidRPr="00472CD5">
        <w:rPr>
          <w:rFonts w:ascii="Arial" w:hAnsi="Arial" w:cs="Arial"/>
          <w:bCs/>
          <w:color w:val="000000" w:themeColor="text1"/>
          <w:sz w:val="16"/>
          <w:szCs w:val="16"/>
          <w:lang w:val="en-GB"/>
        </w:rPr>
        <w:t>)</w:t>
      </w:r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B61F64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>
              <w:default w:val="dd/mm/yy"/>
            </w:textInput>
          </w:ffData>
        </w:fldChar>
      </w:r>
      <w:r w:rsidR="00B61F64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B61F64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B61F64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B61F64" w:rsidRPr="00472CD5">
        <w:rPr>
          <w:rFonts w:ascii="Arial" w:hAnsi="Arial" w:cs="Arial"/>
          <w:noProof/>
          <w:color w:val="000000" w:themeColor="text1"/>
          <w:highlight w:val="lightGray"/>
          <w:lang w:val="en-GB"/>
        </w:rPr>
        <w:t>dd/mm/yy</w:t>
      </w:r>
      <w:r w:rsidR="00B61F64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049CC415" w14:textId="77777777" w:rsidR="0019307D" w:rsidRPr="00472CD5" w:rsidRDefault="0019307D" w:rsidP="0019307D">
      <w:pPr>
        <w:pStyle w:val="Lijstalinea"/>
        <w:ind w:left="1440"/>
        <w:rPr>
          <w:rFonts w:ascii="Arial" w:hAnsi="Arial" w:cs="Arial"/>
          <w:color w:val="000000" w:themeColor="text1"/>
          <w:lang w:val="en-GB"/>
        </w:rPr>
      </w:pPr>
    </w:p>
    <w:p w14:paraId="7FE84E94" w14:textId="77777777" w:rsidR="00320692" w:rsidRPr="00472CD5" w:rsidRDefault="00320692" w:rsidP="0054433B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as this pregnancy a multiple pregnancy? </w:t>
      </w:r>
    </w:p>
    <w:p w14:paraId="0E1B90C9" w14:textId="77777777" w:rsidR="00320692" w:rsidRPr="00472CD5" w:rsidRDefault="003363A7" w:rsidP="00FC7943">
      <w:pPr>
        <w:pStyle w:val="Lijstalinea"/>
        <w:ind w:left="708" w:firstLine="684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105080258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9214B4"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320692" w:rsidRPr="00472CD5">
        <w:rPr>
          <w:rFonts w:ascii="Arial" w:hAnsi="Arial" w:cs="Arial"/>
          <w:color w:val="000000" w:themeColor="text1"/>
          <w:lang w:val="en-GB"/>
        </w:rPr>
        <w:t>Yes</w:t>
      </w:r>
    </w:p>
    <w:p w14:paraId="528E1CCD" w14:textId="65D3912F" w:rsidR="00320692" w:rsidRPr="00472CD5" w:rsidRDefault="003363A7" w:rsidP="00FC7943">
      <w:pPr>
        <w:pStyle w:val="Lijstalinea"/>
        <w:ind w:left="1044" w:firstLine="348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198310880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2249E5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320692"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30F3BDA3" w14:textId="0D1B1D5E" w:rsidR="00320692" w:rsidRPr="00472CD5" w:rsidRDefault="00320692" w:rsidP="00FC7943">
      <w:pPr>
        <w:pStyle w:val="Lijstalinea"/>
        <w:ind w:left="1044" w:firstLine="34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If yes, specify number of </w:t>
      </w:r>
      <w:proofErr w:type="spellStart"/>
      <w:r w:rsidRPr="00472CD5">
        <w:rPr>
          <w:rFonts w:ascii="Arial" w:hAnsi="Arial" w:cs="Arial"/>
          <w:color w:val="000000" w:themeColor="text1"/>
          <w:lang w:val="en-GB"/>
        </w:rPr>
        <w:t>fetuses</w:t>
      </w:r>
      <w:proofErr w:type="spellEnd"/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64425A6A" w14:textId="77777777" w:rsidR="0019307D" w:rsidRPr="00472CD5" w:rsidRDefault="0019307D" w:rsidP="00320692">
      <w:pPr>
        <w:pStyle w:val="Lijstalinea"/>
        <w:ind w:left="1776" w:firstLine="348"/>
        <w:rPr>
          <w:rFonts w:ascii="Arial" w:hAnsi="Arial" w:cs="Arial"/>
          <w:color w:val="000000" w:themeColor="text1"/>
          <w:lang w:val="en-GB"/>
        </w:rPr>
      </w:pPr>
    </w:p>
    <w:p w14:paraId="11BEF5E7" w14:textId="47DB3FC3" w:rsidR="009214B4" w:rsidRPr="00472CD5" w:rsidRDefault="009214B4" w:rsidP="009214B4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Was placenta praevia diagnosed prior to delivery?</w:t>
      </w:r>
    </w:p>
    <w:p w14:paraId="6DBDE41B" w14:textId="02AB3606" w:rsidR="00FC7943" w:rsidRPr="00472CD5" w:rsidRDefault="003363A7" w:rsidP="00FC7943">
      <w:pPr>
        <w:pStyle w:val="Lijstalinea"/>
        <w:ind w:left="768" w:firstLine="684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66502003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9214B4"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E41AD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9214B4" w:rsidRPr="00472CD5">
        <w:rPr>
          <w:rFonts w:ascii="Arial" w:hAnsi="Arial" w:cs="Arial"/>
          <w:color w:val="000000" w:themeColor="text1"/>
          <w:lang w:val="en-GB"/>
        </w:rPr>
        <w:t>Yes</w:t>
      </w:r>
      <w:r w:rsidR="00FC7943" w:rsidRPr="00472CD5">
        <w:rPr>
          <w:rFonts w:ascii="Arial" w:hAnsi="Arial" w:cs="Arial"/>
          <w:color w:val="000000" w:themeColor="text1"/>
          <w:lang w:val="en-GB"/>
        </w:rPr>
        <w:t xml:space="preserve"> , </w:t>
      </w:r>
      <w:r w:rsidR="000C5024" w:rsidRPr="00472CD5">
        <w:rPr>
          <w:rFonts w:ascii="Arial" w:hAnsi="Arial" w:cs="Arial"/>
          <w:color w:val="000000" w:themeColor="text1"/>
          <w:lang w:val="en-GB"/>
        </w:rPr>
        <w:t xml:space="preserve">if yes </w:t>
      </w:r>
      <w:r w:rsidR="00FC7943" w:rsidRPr="00472CD5">
        <w:rPr>
          <w:rFonts w:ascii="Arial" w:hAnsi="Arial" w:cs="Arial"/>
          <w:color w:val="000000" w:themeColor="text1"/>
          <w:lang w:val="en-GB"/>
        </w:rPr>
        <w:t>please specify the grade</w:t>
      </w:r>
    </w:p>
    <w:p w14:paraId="181219B0" w14:textId="19C38732" w:rsidR="00BA037C" w:rsidRPr="00472CD5" w:rsidRDefault="00BA037C" w:rsidP="00FC7943">
      <w:pPr>
        <w:pStyle w:val="Lijstalinea"/>
        <w:ind w:left="708" w:firstLine="68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sdt>
        <w:sdtPr>
          <w:rPr>
            <w:rFonts w:ascii="Arial" w:hAnsi="Arial" w:cs="Arial"/>
            <w:color w:val="000000" w:themeColor="text1"/>
            <w:lang w:val="en-GB"/>
          </w:rPr>
          <w:id w:val="151064293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E41AD7" w:rsidRPr="00472CD5">
        <w:rPr>
          <w:rFonts w:ascii="Arial" w:hAnsi="Arial" w:cs="Arial"/>
          <w:color w:val="000000" w:themeColor="text1"/>
          <w:lang w:val="en-GB"/>
        </w:rPr>
        <w:t>G</w:t>
      </w:r>
      <w:r w:rsidR="00FC7943" w:rsidRPr="00472CD5">
        <w:rPr>
          <w:rFonts w:ascii="Arial" w:hAnsi="Arial" w:cs="Arial"/>
          <w:color w:val="000000" w:themeColor="text1"/>
          <w:lang w:val="en-GB"/>
        </w:rPr>
        <w:t>rade I Minor: lower edge of placenta inside the lower uterine segment</w:t>
      </w:r>
      <w:r w:rsidRPr="00472CD5">
        <w:rPr>
          <w:rFonts w:ascii="Arial" w:hAnsi="Arial" w:cs="Arial"/>
          <w:color w:val="000000" w:themeColor="text1"/>
          <w:lang w:val="en-GB"/>
        </w:rPr>
        <w:tab/>
      </w:r>
      <w:sdt>
        <w:sdtPr>
          <w:rPr>
            <w:rFonts w:ascii="Arial" w:hAnsi="Arial" w:cs="Arial"/>
            <w:color w:val="000000" w:themeColor="text1"/>
            <w:lang w:val="en-GB"/>
          </w:rPr>
          <w:id w:val="118911085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E41AD7" w:rsidRPr="00472CD5">
        <w:rPr>
          <w:rFonts w:ascii="Arial" w:hAnsi="Arial" w:cs="Arial"/>
          <w:color w:val="000000" w:themeColor="text1"/>
          <w:lang w:val="en-GB"/>
        </w:rPr>
        <w:t>G</w:t>
      </w:r>
      <w:r w:rsidR="00FC7943" w:rsidRPr="00472CD5">
        <w:rPr>
          <w:rFonts w:ascii="Arial" w:hAnsi="Arial" w:cs="Arial"/>
          <w:color w:val="000000" w:themeColor="text1"/>
          <w:lang w:val="en-GB"/>
        </w:rPr>
        <w:t xml:space="preserve">rade II </w:t>
      </w:r>
      <w:r w:rsidRPr="00472CD5">
        <w:rPr>
          <w:rFonts w:ascii="Arial" w:hAnsi="Arial" w:cs="Arial"/>
          <w:color w:val="000000" w:themeColor="text1"/>
          <w:lang w:val="en-GB"/>
        </w:rPr>
        <w:t>Marginal</w:t>
      </w:r>
      <w:r w:rsidR="00FC7943" w:rsidRPr="00472CD5">
        <w:rPr>
          <w:rFonts w:ascii="Arial" w:hAnsi="Arial" w:cs="Arial"/>
          <w:color w:val="000000" w:themeColor="text1"/>
          <w:lang w:val="en-GB"/>
        </w:rPr>
        <w:t xml:space="preserve">: lower edge of placenta reaching the internal </w:t>
      </w:r>
      <w:proofErr w:type="spellStart"/>
      <w:r w:rsidR="00FC7943" w:rsidRPr="00472CD5">
        <w:rPr>
          <w:rFonts w:ascii="Arial" w:hAnsi="Arial" w:cs="Arial"/>
          <w:color w:val="000000" w:themeColor="text1"/>
          <w:lang w:val="en-GB"/>
        </w:rPr>
        <w:t>os</w:t>
      </w:r>
      <w:proofErr w:type="spellEnd"/>
    </w:p>
    <w:p w14:paraId="74E714E2" w14:textId="003FF9DC" w:rsidR="00BA037C" w:rsidRPr="00472CD5" w:rsidRDefault="00BA037C" w:rsidP="00FC7943">
      <w:pPr>
        <w:pStyle w:val="Lijstalinea"/>
        <w:ind w:left="708" w:firstLine="68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sdt>
        <w:sdtPr>
          <w:rPr>
            <w:rFonts w:ascii="Arial" w:hAnsi="Arial" w:cs="Arial"/>
            <w:color w:val="000000" w:themeColor="text1"/>
            <w:lang w:val="en-GB"/>
          </w:rPr>
          <w:id w:val="-4807813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E41AD7" w:rsidRPr="00472CD5">
        <w:rPr>
          <w:rFonts w:ascii="Arial" w:hAnsi="Arial" w:cs="Arial"/>
          <w:color w:val="000000" w:themeColor="text1"/>
          <w:lang w:val="en-GB"/>
        </w:rPr>
        <w:t>G</w:t>
      </w:r>
      <w:r w:rsidR="00FC7943" w:rsidRPr="00472CD5">
        <w:rPr>
          <w:rFonts w:ascii="Arial" w:hAnsi="Arial" w:cs="Arial"/>
          <w:color w:val="000000" w:themeColor="text1"/>
          <w:lang w:val="en-GB"/>
        </w:rPr>
        <w:t xml:space="preserve">rade III </w:t>
      </w:r>
      <w:r w:rsidRPr="00472CD5">
        <w:rPr>
          <w:rFonts w:ascii="Arial" w:hAnsi="Arial" w:cs="Arial"/>
          <w:color w:val="000000" w:themeColor="text1"/>
          <w:lang w:val="en-GB"/>
        </w:rPr>
        <w:t>Partial</w:t>
      </w:r>
      <w:r w:rsidR="00FC7943" w:rsidRPr="00472CD5">
        <w:rPr>
          <w:rFonts w:ascii="Arial" w:hAnsi="Arial" w:cs="Arial"/>
          <w:color w:val="000000" w:themeColor="text1"/>
          <w:lang w:val="en-GB"/>
        </w:rPr>
        <w:t>: placenta partially covers the cervix</w:t>
      </w:r>
    </w:p>
    <w:p w14:paraId="324BCD3F" w14:textId="1F0578D0" w:rsidR="00BA037C" w:rsidRPr="00472CD5" w:rsidRDefault="00BA037C" w:rsidP="00FC7943">
      <w:pPr>
        <w:pStyle w:val="Lijstalinea"/>
        <w:ind w:left="708" w:firstLine="68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sdt>
        <w:sdtPr>
          <w:rPr>
            <w:rFonts w:ascii="Arial" w:hAnsi="Arial" w:cs="Arial"/>
            <w:color w:val="000000" w:themeColor="text1"/>
            <w:lang w:val="en-GB"/>
          </w:rPr>
          <w:id w:val="54418321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E41AD7" w:rsidRPr="00472CD5">
        <w:rPr>
          <w:rFonts w:ascii="Arial" w:hAnsi="Arial" w:cs="Arial"/>
          <w:color w:val="000000" w:themeColor="text1"/>
          <w:lang w:val="en-GB"/>
        </w:rPr>
        <w:t>G</w:t>
      </w:r>
      <w:r w:rsidR="00FC7943" w:rsidRPr="00472CD5">
        <w:rPr>
          <w:rFonts w:ascii="Arial" w:hAnsi="Arial" w:cs="Arial"/>
          <w:color w:val="000000" w:themeColor="text1"/>
          <w:lang w:val="en-GB"/>
        </w:rPr>
        <w:t>rade IV C</w:t>
      </w:r>
      <w:r w:rsidRPr="00472CD5">
        <w:rPr>
          <w:rFonts w:ascii="Arial" w:hAnsi="Arial" w:cs="Arial"/>
          <w:color w:val="000000" w:themeColor="text1"/>
          <w:lang w:val="en-GB"/>
        </w:rPr>
        <w:t>omplete</w:t>
      </w:r>
      <w:r w:rsidR="00FC7943" w:rsidRPr="00472CD5">
        <w:rPr>
          <w:rFonts w:ascii="Arial" w:hAnsi="Arial" w:cs="Arial"/>
          <w:color w:val="000000" w:themeColor="text1"/>
          <w:lang w:val="en-GB"/>
        </w:rPr>
        <w:t>: placenta completely covers the cervix</w:t>
      </w:r>
    </w:p>
    <w:p w14:paraId="35DFA157" w14:textId="447AE130" w:rsidR="009214B4" w:rsidRPr="00472CD5" w:rsidRDefault="003363A7" w:rsidP="00FC7943">
      <w:pPr>
        <w:pStyle w:val="Lijstalinea"/>
        <w:ind w:left="768" w:firstLine="684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MS Gothic" w:eastAsia="MS Gothic" w:hAnsi="MS Gothic" w:cs="Arial"/>
            <w:color w:val="000000" w:themeColor="text1"/>
            <w:lang w:val="en-GB"/>
          </w:rPr>
          <w:id w:val="400097089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06842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F06842" w:rsidRPr="00472CD5">
        <w:rPr>
          <w:rFonts w:ascii="MS Gothic" w:eastAsia="MS Gothic" w:hAnsi="MS Gothic" w:cs="Arial"/>
          <w:color w:val="000000" w:themeColor="text1"/>
          <w:lang w:val="en-GB"/>
        </w:rPr>
        <w:t xml:space="preserve"> </w:t>
      </w:r>
      <w:r w:rsidR="009214B4"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4D8C066B" w14:textId="77777777" w:rsidR="00FC7943" w:rsidRPr="00472CD5" w:rsidRDefault="00FC7943" w:rsidP="00FC7943">
      <w:pPr>
        <w:pStyle w:val="Lijstalinea"/>
        <w:ind w:left="768" w:firstLine="684"/>
        <w:rPr>
          <w:rFonts w:ascii="Arial" w:hAnsi="Arial" w:cs="Arial"/>
          <w:color w:val="000000" w:themeColor="text1"/>
          <w:lang w:val="en-GB"/>
        </w:rPr>
      </w:pPr>
    </w:p>
    <w:p w14:paraId="4D8D8AE9" w14:textId="0B3B33F6" w:rsidR="009214B4" w:rsidRPr="00472CD5" w:rsidRDefault="009214B4" w:rsidP="009214B4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as </w:t>
      </w:r>
      <w:r w:rsidR="00E41AD7" w:rsidRPr="00472CD5">
        <w:rPr>
          <w:rFonts w:ascii="Arial" w:hAnsi="Arial" w:cs="Arial"/>
          <w:color w:val="000000" w:themeColor="text1"/>
          <w:lang w:val="en-GB"/>
        </w:rPr>
        <w:t xml:space="preserve">abnormal </w:t>
      </w:r>
      <w:r w:rsidRPr="00472CD5">
        <w:rPr>
          <w:rFonts w:ascii="Arial" w:hAnsi="Arial" w:cs="Arial"/>
          <w:color w:val="000000" w:themeColor="text1"/>
          <w:lang w:val="en-GB"/>
        </w:rPr>
        <w:t>placental in</w:t>
      </w:r>
      <w:r w:rsidR="00E41AD7" w:rsidRPr="00472CD5">
        <w:rPr>
          <w:rFonts w:ascii="Arial" w:hAnsi="Arial" w:cs="Arial"/>
          <w:color w:val="000000" w:themeColor="text1"/>
          <w:lang w:val="en-GB"/>
        </w:rPr>
        <w:t>sertion</w:t>
      </w:r>
      <w:r w:rsidRPr="00472CD5">
        <w:rPr>
          <w:rFonts w:ascii="Arial" w:hAnsi="Arial" w:cs="Arial"/>
          <w:color w:val="000000" w:themeColor="text1"/>
          <w:lang w:val="en-GB"/>
        </w:rPr>
        <w:t xml:space="preserve"> diagnosed prior to delivery? </w:t>
      </w:r>
    </w:p>
    <w:p w14:paraId="4A16DCAB" w14:textId="5AD77229" w:rsidR="00CC0BF3" w:rsidRPr="00472CD5" w:rsidRDefault="003363A7" w:rsidP="009214B4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57821054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CC0BF3"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E41AD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9214B4" w:rsidRPr="00472CD5">
        <w:rPr>
          <w:rFonts w:ascii="Arial" w:hAnsi="Arial" w:cs="Arial"/>
          <w:color w:val="000000" w:themeColor="text1"/>
          <w:lang w:val="en-GB"/>
        </w:rPr>
        <w:t>Yes</w:t>
      </w:r>
      <w:r w:rsidR="00CC0BF3" w:rsidRPr="00472CD5">
        <w:rPr>
          <w:rFonts w:ascii="Arial" w:hAnsi="Arial" w:cs="Arial"/>
          <w:color w:val="000000" w:themeColor="text1"/>
          <w:lang w:val="en-GB"/>
        </w:rPr>
        <w:t xml:space="preserve"> </w:t>
      </w:r>
    </w:p>
    <w:p w14:paraId="6A1C65A8" w14:textId="77777777" w:rsidR="009214B4" w:rsidRPr="00472CD5" w:rsidRDefault="003363A7" w:rsidP="00CC0BF3">
      <w:pPr>
        <w:pStyle w:val="Lijstalinea"/>
        <w:ind w:left="2148" w:firstLine="684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129988011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CC0BF3"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CC0BF3" w:rsidRPr="00472CD5">
        <w:rPr>
          <w:rFonts w:ascii="Arial" w:hAnsi="Arial" w:cs="Arial"/>
          <w:color w:val="000000" w:themeColor="text1"/>
          <w:lang w:val="en-GB"/>
        </w:rPr>
        <w:t xml:space="preserve">Placenta </w:t>
      </w:r>
      <w:proofErr w:type="spellStart"/>
      <w:r w:rsidR="00CC0BF3" w:rsidRPr="00472CD5">
        <w:rPr>
          <w:rFonts w:ascii="Arial" w:hAnsi="Arial" w:cs="Arial"/>
          <w:color w:val="000000" w:themeColor="text1"/>
          <w:lang w:val="en-GB"/>
        </w:rPr>
        <w:t>accreta</w:t>
      </w:r>
      <w:proofErr w:type="spellEnd"/>
    </w:p>
    <w:p w14:paraId="5E74E08E" w14:textId="77777777" w:rsidR="00CC0BF3" w:rsidRPr="00472CD5" w:rsidRDefault="003363A7" w:rsidP="00CC0BF3">
      <w:pPr>
        <w:pStyle w:val="Lijstalinea"/>
        <w:ind w:left="2148" w:firstLine="684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170755784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CC0BF3"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CC0BF3" w:rsidRPr="00472CD5">
        <w:rPr>
          <w:rFonts w:ascii="Arial" w:hAnsi="Arial" w:cs="Arial"/>
          <w:color w:val="000000" w:themeColor="text1"/>
          <w:lang w:val="en-GB"/>
        </w:rPr>
        <w:t>Placenta increta</w:t>
      </w:r>
    </w:p>
    <w:p w14:paraId="44D79176" w14:textId="4698355A" w:rsidR="00CC0BF3" w:rsidRPr="00472CD5" w:rsidRDefault="003363A7" w:rsidP="00CC0BF3">
      <w:pPr>
        <w:pStyle w:val="Lijstalinea"/>
        <w:ind w:left="2148" w:firstLine="684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685744069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790AE1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CC0BF3" w:rsidRPr="00472CD5">
        <w:rPr>
          <w:rFonts w:ascii="Arial" w:hAnsi="Arial" w:cs="Arial"/>
          <w:color w:val="000000" w:themeColor="text1"/>
          <w:lang w:val="en-GB"/>
        </w:rPr>
        <w:t xml:space="preserve">Placenta </w:t>
      </w:r>
      <w:proofErr w:type="spellStart"/>
      <w:r w:rsidR="00CC0BF3" w:rsidRPr="00472CD5">
        <w:rPr>
          <w:rFonts w:ascii="Arial" w:hAnsi="Arial" w:cs="Arial"/>
          <w:color w:val="000000" w:themeColor="text1"/>
          <w:lang w:val="en-GB"/>
        </w:rPr>
        <w:t>percreta</w:t>
      </w:r>
      <w:proofErr w:type="spellEnd"/>
    </w:p>
    <w:p w14:paraId="1CF42899" w14:textId="0FDF0806" w:rsidR="009214B4" w:rsidRPr="00472CD5" w:rsidRDefault="003363A7" w:rsidP="00CC0BF3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MS Gothic" w:eastAsia="MS Gothic" w:hAnsi="MS Gothic" w:cs="Arial"/>
            <w:color w:val="000000" w:themeColor="text1"/>
            <w:lang w:val="en-GB"/>
          </w:rPr>
          <w:id w:val="-1666549871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CC0BF3"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9214B4"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7A4376CA" w14:textId="77777777" w:rsidR="00FC7943" w:rsidRPr="00472CD5" w:rsidRDefault="00FC7943" w:rsidP="00CC0BF3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</w:p>
    <w:p w14:paraId="1B4C1657" w14:textId="3E1A5B90" w:rsidR="005F7258" w:rsidRPr="00472CD5" w:rsidRDefault="005F7258" w:rsidP="005F725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Were there any other problems in this pregnancy?</w:t>
      </w:r>
    </w:p>
    <w:p w14:paraId="0ADD85F3" w14:textId="2701A825" w:rsidR="005F7258" w:rsidRPr="00472CD5" w:rsidRDefault="003363A7" w:rsidP="005F7258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157586795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790AE1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5F7258" w:rsidRPr="00472CD5">
        <w:rPr>
          <w:rFonts w:ascii="Arial" w:hAnsi="Arial" w:cs="Arial"/>
          <w:color w:val="000000" w:themeColor="text1"/>
          <w:lang w:val="en-GB"/>
        </w:rPr>
        <w:t>Yes</w:t>
      </w:r>
      <w:r w:rsidR="00D7095A" w:rsidRPr="00472CD5">
        <w:rPr>
          <w:rFonts w:ascii="Arial" w:hAnsi="Arial" w:cs="Arial"/>
          <w:color w:val="000000" w:themeColor="text1"/>
          <w:lang w:val="en-GB"/>
        </w:rPr>
        <w:t xml:space="preserve">, please specify </w:t>
      </w:r>
    </w:p>
    <w:p w14:paraId="7E406F1F" w14:textId="77777777" w:rsidR="00D7095A" w:rsidRPr="00472CD5" w:rsidRDefault="003363A7" w:rsidP="00D7095A">
      <w:pPr>
        <w:pStyle w:val="Lijstalinea"/>
        <w:spacing w:line="276" w:lineRule="auto"/>
        <w:ind w:left="2112" w:firstLine="696"/>
        <w:outlineLvl w:val="3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1567944627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7095A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Ovarian hyperstimulation syndrome</w:t>
      </w:r>
    </w:p>
    <w:p w14:paraId="08F3EEE0" w14:textId="77777777" w:rsidR="00D7095A" w:rsidRPr="00472CD5" w:rsidRDefault="003363A7" w:rsidP="00D7095A">
      <w:pPr>
        <w:pStyle w:val="Lijstalinea"/>
        <w:ind w:left="2832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149270582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7095A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Hyperemesis requiring admission</w:t>
      </w:r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1901866588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7095A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Dehydration requiring admission</w:t>
      </w:r>
    </w:p>
    <w:p w14:paraId="111FCF89" w14:textId="2192A3AC" w:rsidR="00D7095A" w:rsidRPr="00472CD5" w:rsidRDefault="003363A7" w:rsidP="00D7095A">
      <w:pPr>
        <w:pStyle w:val="Lijstalinea"/>
        <w:ind w:left="2832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91177327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7095A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Gestational diabetes</w:t>
      </w:r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MT" w:hAnsi="ArialMT"/>
            <w:color w:val="000000" w:themeColor="text1"/>
            <w:sz w:val="20"/>
            <w:szCs w:val="20"/>
            <w:lang w:val="en-US"/>
          </w:rPr>
          <w:id w:val="-632863637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7095A" w:rsidRPr="00472CD5">
            <w:rPr>
              <w:rFonts w:ascii="Segoe UI Symbol" w:hAnsi="Segoe UI Symbol" w:cs="Segoe UI Symbol"/>
              <w:color w:val="000000" w:themeColor="text1"/>
              <w:sz w:val="20"/>
              <w:szCs w:val="20"/>
              <w:lang w:val="en-US"/>
            </w:rPr>
            <w:t>☐</w:t>
          </w:r>
        </w:sdtContent>
      </w:sdt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</w:t>
      </w:r>
      <w:r w:rsidR="00E41AD7" w:rsidRPr="00472CD5">
        <w:rPr>
          <w:rFonts w:ascii="ArialMT" w:hAnsi="ArialMT"/>
          <w:color w:val="000000" w:themeColor="text1"/>
          <w:sz w:val="20"/>
          <w:szCs w:val="20"/>
          <w:lang w:val="en-US"/>
        </w:rPr>
        <w:t>Late miscarriage/ extremely premature delivery</w:t>
      </w:r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(16-24 weeks)</w:t>
      </w:r>
    </w:p>
    <w:p w14:paraId="0C696B2D" w14:textId="72AF3A6D" w:rsidR="00D7095A" w:rsidRPr="00472CD5" w:rsidRDefault="003363A7" w:rsidP="00D7095A">
      <w:pPr>
        <w:pStyle w:val="Lijstalinea"/>
        <w:ind w:left="2832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ArialMT" w:hAnsi="ArialMT"/>
            <w:color w:val="000000" w:themeColor="text1"/>
            <w:sz w:val="20"/>
            <w:szCs w:val="20"/>
            <w:lang w:val="en-US"/>
          </w:rPr>
          <w:id w:val="78728755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7095A" w:rsidRPr="00472CD5">
            <w:rPr>
              <w:rFonts w:ascii="Segoe UI Symbol" w:hAnsi="Segoe UI Symbol" w:cs="Segoe UI Symbol"/>
              <w:color w:val="000000" w:themeColor="text1"/>
              <w:sz w:val="20"/>
              <w:szCs w:val="20"/>
              <w:lang w:val="en-US"/>
            </w:rPr>
            <w:t>☐</w:t>
          </w:r>
        </w:sdtContent>
      </w:sdt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</w:t>
      </w:r>
      <w:r w:rsidR="00E41AD7" w:rsidRPr="00472CD5">
        <w:rPr>
          <w:rFonts w:ascii="ArialMT" w:hAnsi="ArialMT"/>
          <w:color w:val="000000" w:themeColor="text1"/>
          <w:sz w:val="20"/>
          <w:szCs w:val="20"/>
          <w:lang w:val="en-US"/>
        </w:rPr>
        <w:t>Premature delivery</w:t>
      </w:r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(24-37 weeks)</w:t>
      </w:r>
    </w:p>
    <w:p w14:paraId="43415DDC" w14:textId="77777777" w:rsidR="00D7095A" w:rsidRPr="00472CD5" w:rsidRDefault="003363A7" w:rsidP="00D7095A">
      <w:pPr>
        <w:pStyle w:val="Lijstalinea"/>
        <w:ind w:left="2832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163336815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7095A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Premature rupture of membranes</w:t>
      </w:r>
    </w:p>
    <w:p w14:paraId="3DBAA9D2" w14:textId="77777777" w:rsidR="00D7095A" w:rsidRPr="00472CD5" w:rsidRDefault="003363A7" w:rsidP="00D7095A">
      <w:pPr>
        <w:pStyle w:val="Lijstalinea"/>
        <w:ind w:left="2832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59008115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7095A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Pre-eclampsia</w:t>
      </w:r>
    </w:p>
    <w:p w14:paraId="3D11C285" w14:textId="77777777" w:rsidR="00D7095A" w:rsidRPr="00472CD5" w:rsidRDefault="003363A7" w:rsidP="00D7095A">
      <w:pPr>
        <w:pStyle w:val="Lijstalinea"/>
        <w:ind w:left="2832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297882088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7095A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Eclampsia</w:t>
      </w:r>
    </w:p>
    <w:p w14:paraId="6D602B00" w14:textId="77777777" w:rsidR="00D7095A" w:rsidRPr="00472CD5" w:rsidRDefault="003363A7" w:rsidP="00D7095A">
      <w:pPr>
        <w:pStyle w:val="Lijstalinea"/>
        <w:ind w:left="2832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197216103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7095A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Severe infection e.g. pyelonephritis</w:t>
      </w:r>
    </w:p>
    <w:p w14:paraId="1D5E922B" w14:textId="77777777" w:rsidR="00D7095A" w:rsidRPr="00472CD5" w:rsidRDefault="003363A7" w:rsidP="00D7095A">
      <w:pPr>
        <w:pStyle w:val="Lijstalinea"/>
        <w:ind w:left="2832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51627458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7095A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Surgical procedure in pregnancy</w:t>
      </w:r>
    </w:p>
    <w:p w14:paraId="501A3624" w14:textId="77777777" w:rsidR="00D7095A" w:rsidRPr="00472CD5" w:rsidRDefault="003363A7" w:rsidP="00D7095A">
      <w:pPr>
        <w:pStyle w:val="Lijstalinea"/>
        <w:ind w:left="2832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111366821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7095A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Antepartum </w:t>
      </w:r>
      <w:proofErr w:type="spellStart"/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>haemorrhage</w:t>
      </w:r>
      <w:proofErr w:type="spellEnd"/>
    </w:p>
    <w:p w14:paraId="189BD79A" w14:textId="7F3F937C" w:rsidR="00D7095A" w:rsidRPr="00472CD5" w:rsidRDefault="003363A7" w:rsidP="00D7095A">
      <w:pPr>
        <w:pStyle w:val="Lijstalinea"/>
        <w:ind w:left="2832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290437468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7095A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Placenta </w:t>
      </w:r>
      <w:proofErr w:type="spellStart"/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>praevia</w:t>
      </w:r>
      <w:proofErr w:type="spellEnd"/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154092890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7095A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Significant placental abruption</w:t>
      </w:r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93987968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7095A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Post-partum </w:t>
      </w:r>
      <w:proofErr w:type="spellStart"/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>haemorrhage</w:t>
      </w:r>
      <w:proofErr w:type="spellEnd"/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</w:t>
      </w:r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-97730099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7095A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Puerperal psychosis</w:t>
      </w:r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559224389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7095A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Thrombotic event</w:t>
      </w:r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-153017040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7095A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Amniotic fluid embolism</w:t>
      </w:r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39918619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7095A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Stillbirth</w:t>
      </w:r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199601497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7095A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Baby with a major congenital abnormality</w:t>
      </w:r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-174903814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7095A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Small for gestational age (SGA) infant</w:t>
      </w:r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56422701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7095A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7095A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Large for gestational age (LGA) infant</w:t>
      </w:r>
    </w:p>
    <w:p w14:paraId="2DAADE3A" w14:textId="6714CF00" w:rsidR="00D7095A" w:rsidRPr="00472CD5" w:rsidRDefault="00D7095A" w:rsidP="00D7095A">
      <w:pPr>
        <w:pStyle w:val="Lijstalinea"/>
        <w:ind w:left="2832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Arial" w:hAnsi="Arial" w:cs="Arial"/>
            <w:color w:val="000000" w:themeColor="text1"/>
            <w:lang w:val="en-GB"/>
          </w:rPr>
          <w:id w:val="39123177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Other: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30734E8E" w14:textId="23315AFF" w:rsidR="005F7258" w:rsidRPr="00472CD5" w:rsidRDefault="003363A7" w:rsidP="005F7258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MS Gothic" w:eastAsia="MS Gothic" w:hAnsi="MS Gothic" w:cs="Arial"/>
            <w:color w:val="000000" w:themeColor="text1"/>
            <w:lang w:val="en-GB"/>
          </w:rPr>
          <w:id w:val="2055188365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790AE1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5F7258"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18B0DFA4" w14:textId="1DA5F105" w:rsidR="00790AE1" w:rsidRPr="00472CD5" w:rsidRDefault="003363A7" w:rsidP="005F7258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MS Gothic" w:eastAsia="MS Gothic" w:hAnsi="MS Gothic" w:cs="Arial"/>
            <w:color w:val="000000" w:themeColor="text1"/>
            <w:lang w:val="en-GB"/>
          </w:rPr>
          <w:id w:val="-2027008249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790AE1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790AE1" w:rsidRPr="00472CD5">
        <w:rPr>
          <w:rFonts w:ascii="Arial" w:hAnsi="Arial" w:cs="Arial"/>
          <w:color w:val="000000" w:themeColor="text1"/>
          <w:lang w:val="en-GB"/>
        </w:rPr>
        <w:t xml:space="preserve"> Not known</w:t>
      </w:r>
    </w:p>
    <w:p w14:paraId="021C2071" w14:textId="77777777" w:rsidR="00D7095A" w:rsidRPr="00472CD5" w:rsidRDefault="00D7095A" w:rsidP="005F7258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</w:p>
    <w:p w14:paraId="36A6C2AD" w14:textId="77704910" w:rsidR="005F7258" w:rsidRPr="00472CD5" w:rsidRDefault="005F7258" w:rsidP="005F725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Were any fibroids noted on ultrasound scans in this pregnancy?</w:t>
      </w:r>
    </w:p>
    <w:p w14:paraId="4B810DAA" w14:textId="77777777" w:rsidR="00D7095A" w:rsidRPr="00472CD5" w:rsidRDefault="003363A7" w:rsidP="00D7095A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114728493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F7258"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5F7258" w:rsidRPr="00472CD5">
        <w:rPr>
          <w:rFonts w:ascii="Arial" w:hAnsi="Arial" w:cs="Arial"/>
          <w:color w:val="000000" w:themeColor="text1"/>
          <w:lang w:val="en-GB"/>
        </w:rPr>
        <w:t>Yes</w:t>
      </w:r>
      <w:r w:rsidR="00D7095A" w:rsidRPr="00472CD5">
        <w:rPr>
          <w:rFonts w:ascii="Arial" w:hAnsi="Arial" w:cs="Arial"/>
          <w:color w:val="000000" w:themeColor="text1"/>
          <w:lang w:val="en-GB"/>
        </w:rPr>
        <w:t xml:space="preserve">, </w:t>
      </w:r>
    </w:p>
    <w:p w14:paraId="64115F46" w14:textId="0BE9DFC4" w:rsidR="00D7095A" w:rsidRPr="00472CD5" w:rsidRDefault="00D7095A" w:rsidP="00D7095A">
      <w:pPr>
        <w:pStyle w:val="Lijstalinea"/>
        <w:ind w:left="2148" w:firstLine="68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If yes, number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2D6BD5AD" w14:textId="509857DC" w:rsidR="00D7095A" w:rsidRPr="00472CD5" w:rsidRDefault="00D7095A" w:rsidP="00D7095A">
      <w:pPr>
        <w:pStyle w:val="Lijstalinea"/>
        <w:ind w:left="2148" w:firstLine="68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If yes, what was the maximum diameter recorded?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Text3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>mm</w:t>
      </w:r>
    </w:p>
    <w:p w14:paraId="55596A84" w14:textId="77777777" w:rsidR="00F36107" w:rsidRPr="00472CD5" w:rsidRDefault="003363A7" w:rsidP="00F36107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MS Gothic" w:eastAsia="MS Gothic" w:hAnsi="MS Gothic" w:cs="Arial"/>
            <w:color w:val="000000" w:themeColor="text1"/>
            <w:lang w:val="en-GB"/>
          </w:rPr>
          <w:id w:val="14856209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F7258"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5F7258"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570FD467" w14:textId="263A2245" w:rsidR="00F36107" w:rsidRPr="00472CD5" w:rsidRDefault="003363A7" w:rsidP="00F36107">
      <w:pPr>
        <w:pStyle w:val="Lijstalinea"/>
        <w:ind w:left="1440" w:firstLine="684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71570232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36107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F36107" w:rsidRPr="00472CD5">
        <w:rPr>
          <w:rFonts w:ascii="Arial" w:hAnsi="Arial" w:cs="Arial"/>
          <w:color w:val="000000" w:themeColor="text1"/>
          <w:lang w:val="en-US"/>
        </w:rPr>
        <w:t xml:space="preserve"> Not known</w:t>
      </w:r>
    </w:p>
    <w:p w14:paraId="1F417029" w14:textId="77777777" w:rsidR="00D7095A" w:rsidRPr="00472CD5" w:rsidRDefault="00D7095A" w:rsidP="00F36107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</w:p>
    <w:p w14:paraId="052FC3A5" w14:textId="352CA497" w:rsidR="005F7258" w:rsidRPr="00472CD5" w:rsidRDefault="005F7258" w:rsidP="005F725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as the woman prescribed any anti-coagulants/ antiplatelet agents during pregnancy? </w:t>
      </w:r>
    </w:p>
    <w:p w14:paraId="5CB028B2" w14:textId="77777777" w:rsidR="005F7258" w:rsidRPr="00472CD5" w:rsidRDefault="003363A7" w:rsidP="005F7258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-186396811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F7258"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5F7258" w:rsidRPr="00472CD5">
        <w:rPr>
          <w:rFonts w:ascii="Arial" w:hAnsi="Arial" w:cs="Arial"/>
          <w:color w:val="000000" w:themeColor="text1"/>
          <w:lang w:val="en-GB"/>
        </w:rPr>
        <w:t>Yes</w:t>
      </w:r>
    </w:p>
    <w:p w14:paraId="110D0150" w14:textId="48A4AAEC" w:rsidR="00F36107" w:rsidRPr="00472CD5" w:rsidRDefault="003363A7" w:rsidP="00F36107">
      <w:pPr>
        <w:pStyle w:val="Lijstalinea"/>
        <w:ind w:left="1776" w:firstLine="348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Arial" w:hAnsi="Arial" w:cs="Arial"/>
            <w:color w:val="000000" w:themeColor="text1"/>
            <w:lang w:val="en-GB"/>
          </w:rPr>
          <w:id w:val="309143771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5F7258"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5F7258"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703E0E2E" w14:textId="7C963739" w:rsidR="002A6146" w:rsidRPr="00472CD5" w:rsidRDefault="003363A7" w:rsidP="002A6146">
      <w:pPr>
        <w:pStyle w:val="Lijstalinea"/>
        <w:ind w:left="1440" w:firstLine="684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4665089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2A6146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2A6146" w:rsidRPr="00472CD5">
        <w:rPr>
          <w:rFonts w:ascii="Arial" w:hAnsi="Arial" w:cs="Arial"/>
          <w:color w:val="000000" w:themeColor="text1"/>
          <w:lang w:val="en-US"/>
        </w:rPr>
        <w:t xml:space="preserve"> Not known</w:t>
      </w:r>
    </w:p>
    <w:p w14:paraId="5F744E48" w14:textId="57C4A657" w:rsidR="005F7258" w:rsidRPr="00472CD5" w:rsidRDefault="005F7258" w:rsidP="00D7095A">
      <w:pPr>
        <w:pStyle w:val="Lijstalinea"/>
        <w:ind w:left="142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If yes, specify the anti-coagulant regime and anti-platelet agent </w:t>
      </w:r>
      <w:r w:rsidRPr="00472CD5">
        <w:rPr>
          <w:rFonts w:ascii="Arial" w:hAnsi="Arial" w:cs="Arial"/>
          <w:i/>
          <w:iCs/>
          <w:color w:val="000000" w:themeColor="text1"/>
          <w:lang w:val="en-GB"/>
        </w:rPr>
        <w:t>(tick all that apply)</w:t>
      </w:r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</w:p>
    <w:p w14:paraId="2E2E3FAF" w14:textId="2C42F5F3" w:rsidR="005F7258" w:rsidRPr="00472CD5" w:rsidRDefault="005F7258" w:rsidP="005F7258">
      <w:pPr>
        <w:pStyle w:val="Lijstalinea"/>
        <w:ind w:left="1428" w:firstLine="696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r w:rsidR="00710ED1"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"/>
            <w:enabled/>
            <w:calcOnExit w:val="0"/>
            <w:checkBox>
              <w:sizeAuto/>
              <w:default w:val="0"/>
            </w:checkBox>
          </w:ffData>
        </w:fldChar>
      </w:r>
      <w:bookmarkStart w:id="4" w:name="Check1"/>
      <w:r w:rsidR="00710ED1"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="00710ED1"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4"/>
      <w:r w:rsidR="00710ED1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LMWH prophylactic dose</w:t>
      </w:r>
    </w:p>
    <w:p w14:paraId="10AA384A" w14:textId="1777BA30" w:rsidR="005F7258" w:rsidRPr="00472CD5" w:rsidRDefault="005F7258" w:rsidP="005F7258">
      <w:pPr>
        <w:pStyle w:val="Lijstalinea"/>
        <w:ind w:left="1428" w:firstLine="696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r w:rsidR="00710ED1"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2"/>
            <w:enabled/>
            <w:calcOnExit w:val="0"/>
            <w:checkBox>
              <w:sizeAuto/>
              <w:default w:val="0"/>
            </w:checkBox>
          </w:ffData>
        </w:fldChar>
      </w:r>
      <w:bookmarkStart w:id="5" w:name="Check2"/>
      <w:r w:rsidR="00710ED1"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="00710ED1"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5"/>
      <w:r w:rsidR="00710ED1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LMWH therapeutic dose</w:t>
      </w:r>
    </w:p>
    <w:p w14:paraId="1C67021A" w14:textId="69B8A6FF" w:rsidR="005F7258" w:rsidRPr="00472CD5" w:rsidRDefault="005F7258" w:rsidP="005F7258">
      <w:pPr>
        <w:pStyle w:val="Lijstalinea"/>
        <w:ind w:left="1428" w:firstLine="696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r w:rsidR="00710ED1"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3"/>
            <w:enabled/>
            <w:calcOnExit w:val="0"/>
            <w:checkBox>
              <w:sizeAuto/>
              <w:default w:val="0"/>
            </w:checkBox>
          </w:ffData>
        </w:fldChar>
      </w:r>
      <w:bookmarkStart w:id="6" w:name="Check3"/>
      <w:r w:rsidR="00710ED1"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="00710ED1"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6"/>
      <w:r w:rsidR="00710ED1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Warfarin</w:t>
      </w:r>
    </w:p>
    <w:p w14:paraId="58AAE73D" w14:textId="62E7E32B" w:rsidR="005F7258" w:rsidRPr="00472CD5" w:rsidRDefault="005F7258" w:rsidP="005F7258">
      <w:pPr>
        <w:pStyle w:val="Lijstalinea"/>
        <w:ind w:left="1428" w:firstLine="696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r w:rsidR="00710ED1"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4"/>
            <w:enabled/>
            <w:calcOnExit w:val="0"/>
            <w:checkBox>
              <w:sizeAuto/>
              <w:default w:val="0"/>
            </w:checkBox>
          </w:ffData>
        </w:fldChar>
      </w:r>
      <w:bookmarkStart w:id="7" w:name="Check4"/>
      <w:r w:rsidR="00710ED1"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="00710ED1"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7"/>
      <w:r w:rsidR="00710ED1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Aspirin</w:t>
      </w:r>
    </w:p>
    <w:p w14:paraId="4935BAAD" w14:textId="221338CC" w:rsidR="005F7258" w:rsidRPr="00472CD5" w:rsidRDefault="005F7258" w:rsidP="005F7258">
      <w:pPr>
        <w:pStyle w:val="Lijstalinea"/>
        <w:ind w:left="1428" w:firstLine="696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r w:rsidR="00710ED1"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5"/>
            <w:enabled/>
            <w:calcOnExit w:val="0"/>
            <w:checkBox>
              <w:sizeAuto/>
              <w:default w:val="0"/>
            </w:checkBox>
          </w:ffData>
        </w:fldChar>
      </w:r>
      <w:bookmarkStart w:id="8" w:name="Check5"/>
      <w:r w:rsidR="00710ED1"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="00710ED1"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8"/>
      <w:r w:rsidR="00710ED1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Clopidogrel</w:t>
      </w:r>
    </w:p>
    <w:p w14:paraId="5E50DE7D" w14:textId="6B9F9801" w:rsidR="005F7258" w:rsidRPr="00472CD5" w:rsidRDefault="005F7258" w:rsidP="00710ED1">
      <w:pPr>
        <w:pStyle w:val="Lijstalinea"/>
        <w:ind w:left="1428" w:firstLine="696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r w:rsidR="00710ED1"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6"/>
            <w:enabled/>
            <w:calcOnExit w:val="0"/>
            <w:checkBox>
              <w:sizeAuto/>
              <w:default w:val="0"/>
            </w:checkBox>
          </w:ffData>
        </w:fldChar>
      </w:r>
      <w:bookmarkStart w:id="9" w:name="Check6"/>
      <w:r w:rsidR="00710ED1"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="00710ED1"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9"/>
      <w:r w:rsidR="00710ED1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 xml:space="preserve">Other </w:t>
      </w:r>
    </w:p>
    <w:p w14:paraId="0547F93C" w14:textId="122E3AF5" w:rsidR="005F7258" w:rsidRPr="00472CD5" w:rsidRDefault="005F7258" w:rsidP="00710ED1">
      <w:pPr>
        <w:pStyle w:val="Lijstalinea"/>
        <w:ind w:left="2136" w:firstLine="696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If other, please specify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112D1277" w14:textId="77777777" w:rsidR="00710ED1" w:rsidRPr="00472CD5" w:rsidRDefault="005F7258" w:rsidP="005F7258">
      <w:pPr>
        <w:pStyle w:val="Lijstalinea"/>
        <w:ind w:left="1428" w:firstLine="696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If yes,</w:t>
      </w:r>
      <w:r w:rsidR="00710ED1" w:rsidRPr="00472CD5">
        <w:rPr>
          <w:rFonts w:ascii="Arial" w:hAnsi="Arial" w:cs="Arial"/>
          <w:color w:val="000000" w:themeColor="text1"/>
          <w:lang w:val="en-GB"/>
        </w:rPr>
        <w:t xml:space="preserve"> when was the last dose given prior to birth?</w:t>
      </w:r>
    </w:p>
    <w:p w14:paraId="2DAC3316" w14:textId="0E73D2D9" w:rsidR="005F7258" w:rsidRPr="00472CD5" w:rsidRDefault="00710ED1" w:rsidP="00710ED1">
      <w:pPr>
        <w:pStyle w:val="Lijstalinea"/>
        <w:ind w:left="2136" w:firstLine="696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Anti-coagulant: </w:t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7"/>
            <w:enabled/>
            <w:calcOnExit w:val="0"/>
            <w:checkBox>
              <w:sizeAuto/>
              <w:default w:val="0"/>
            </w:checkBox>
          </w:ffData>
        </w:fldChar>
      </w:r>
      <w:bookmarkStart w:id="10" w:name="Check7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0"/>
      <w:r w:rsidRPr="00472CD5">
        <w:rPr>
          <w:rFonts w:ascii="Arial" w:hAnsi="Arial" w:cs="Arial"/>
          <w:color w:val="000000" w:themeColor="text1"/>
          <w:lang w:val="en-GB"/>
        </w:rPr>
        <w:t xml:space="preserve"> &lt;24 hours </w:t>
      </w:r>
      <w:r w:rsidRPr="00472CD5">
        <w:rPr>
          <w:rFonts w:ascii="Arial" w:hAnsi="Arial" w:cs="Arial"/>
          <w:color w:val="000000" w:themeColor="text1"/>
          <w:lang w:val="en-GB"/>
        </w:rPr>
        <w:tab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8"/>
            <w:enabled/>
            <w:calcOnExit w:val="0"/>
            <w:checkBox>
              <w:sizeAuto/>
              <w:default w:val="0"/>
            </w:checkBox>
          </w:ffData>
        </w:fldChar>
      </w:r>
      <w:bookmarkStart w:id="11" w:name="Check8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1"/>
      <w:r w:rsidRPr="00472CD5">
        <w:rPr>
          <w:rFonts w:ascii="Arial" w:hAnsi="Arial" w:cs="Arial"/>
          <w:color w:val="000000" w:themeColor="text1"/>
          <w:lang w:val="en-GB"/>
        </w:rPr>
        <w:t xml:space="preserve"> 1-7 days</w:t>
      </w:r>
      <w:r w:rsidRPr="00472CD5">
        <w:rPr>
          <w:rFonts w:ascii="Arial" w:hAnsi="Arial" w:cs="Arial"/>
          <w:color w:val="000000" w:themeColor="text1"/>
          <w:lang w:val="en-GB"/>
        </w:rPr>
        <w:tab/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9"/>
            <w:enabled/>
            <w:calcOnExit w:val="0"/>
            <w:checkBox>
              <w:sizeAuto/>
              <w:default w:val="0"/>
            </w:checkBox>
          </w:ffData>
        </w:fldChar>
      </w:r>
      <w:bookmarkStart w:id="12" w:name="Check9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2"/>
      <w:r w:rsidRPr="00472CD5">
        <w:rPr>
          <w:rFonts w:ascii="Arial" w:hAnsi="Arial" w:cs="Arial"/>
          <w:color w:val="000000" w:themeColor="text1"/>
          <w:lang w:val="en-GB"/>
        </w:rPr>
        <w:t xml:space="preserve"> &gt;7 days</w:t>
      </w:r>
    </w:p>
    <w:p w14:paraId="52CDED5B" w14:textId="18995AF4" w:rsidR="00710ED1" w:rsidRPr="00472CD5" w:rsidRDefault="00710ED1" w:rsidP="00710ED1">
      <w:pPr>
        <w:pStyle w:val="Lijstalinea"/>
        <w:ind w:left="2136" w:firstLine="696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Anti-platelet agent: </w:t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0"/>
            <w:enabled/>
            <w:calcOnExit w:val="0"/>
            <w:checkBox>
              <w:sizeAuto/>
              <w:default w:val="0"/>
            </w:checkBox>
          </w:ffData>
        </w:fldChar>
      </w:r>
      <w:bookmarkStart w:id="13" w:name="Check10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3"/>
      <w:r w:rsidRPr="00472CD5">
        <w:rPr>
          <w:rFonts w:ascii="Arial" w:hAnsi="Arial" w:cs="Arial"/>
          <w:color w:val="000000" w:themeColor="text1"/>
          <w:lang w:val="en-GB"/>
        </w:rPr>
        <w:t>&lt;24 hours</w:t>
      </w:r>
      <w:r w:rsidRPr="00472CD5">
        <w:rPr>
          <w:rFonts w:ascii="Arial" w:hAnsi="Arial" w:cs="Arial"/>
          <w:color w:val="000000" w:themeColor="text1"/>
          <w:lang w:val="en-GB"/>
        </w:rPr>
        <w:tab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"/>
            <w:enabled/>
            <w:calcOnExit w:val="0"/>
            <w:checkBox>
              <w:sizeAuto/>
              <w:default w:val="0"/>
            </w:checkBox>
          </w:ffData>
        </w:fldChar>
      </w:r>
      <w:bookmarkStart w:id="14" w:name="Check11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4"/>
      <w:r w:rsidRPr="00472CD5">
        <w:rPr>
          <w:rFonts w:ascii="Arial" w:hAnsi="Arial" w:cs="Arial"/>
          <w:color w:val="000000" w:themeColor="text1"/>
          <w:lang w:val="en-GB"/>
        </w:rPr>
        <w:t xml:space="preserve"> 1-7 days </w:t>
      </w:r>
      <w:r w:rsidRPr="00472CD5">
        <w:rPr>
          <w:rFonts w:ascii="Arial" w:hAnsi="Arial" w:cs="Arial"/>
          <w:color w:val="000000" w:themeColor="text1"/>
          <w:lang w:val="en-GB"/>
        </w:rPr>
        <w:tab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"/>
            <w:enabled/>
            <w:calcOnExit w:val="0"/>
            <w:checkBox>
              <w:sizeAuto/>
              <w:default w:val="0"/>
            </w:checkBox>
          </w:ffData>
        </w:fldChar>
      </w:r>
      <w:bookmarkStart w:id="15" w:name="Check12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5"/>
      <w:r w:rsidRPr="00472CD5">
        <w:rPr>
          <w:rFonts w:ascii="Arial" w:hAnsi="Arial" w:cs="Arial"/>
          <w:color w:val="000000" w:themeColor="text1"/>
          <w:lang w:val="en-GB"/>
        </w:rPr>
        <w:t xml:space="preserve"> &gt;7 days</w:t>
      </w:r>
    </w:p>
    <w:p w14:paraId="442A8139" w14:textId="77777777" w:rsidR="005F7258" w:rsidRPr="00472CD5" w:rsidRDefault="005F7258" w:rsidP="005F7258">
      <w:pPr>
        <w:pStyle w:val="Lijstalinea"/>
        <w:ind w:left="1428" w:firstLine="696"/>
        <w:rPr>
          <w:rFonts w:ascii="Arial" w:hAnsi="Arial" w:cs="Arial"/>
          <w:color w:val="000000" w:themeColor="text1"/>
          <w:lang w:val="en-GB"/>
        </w:rPr>
      </w:pPr>
    </w:p>
    <w:p w14:paraId="0CB2F526" w14:textId="77777777" w:rsidR="005F7258" w:rsidRPr="00472CD5" w:rsidRDefault="005F7258" w:rsidP="005F7258">
      <w:pPr>
        <w:pStyle w:val="Lijstalinea"/>
        <w:ind w:left="1440"/>
        <w:rPr>
          <w:rFonts w:ascii="Arial" w:hAnsi="Arial" w:cs="Arial"/>
          <w:color w:val="000000" w:themeColor="text1"/>
          <w:lang w:val="en-GB"/>
        </w:rPr>
      </w:pPr>
    </w:p>
    <w:p w14:paraId="0732712E" w14:textId="39632C3E" w:rsidR="005F7258" w:rsidRPr="00472CD5" w:rsidRDefault="00710ED1" w:rsidP="005F7258">
      <w:pPr>
        <w:pStyle w:val="Lijstalinea"/>
        <w:numPr>
          <w:ilvl w:val="0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Delivery</w:t>
      </w:r>
    </w:p>
    <w:p w14:paraId="313F7389" w14:textId="271D77FB" w:rsidR="00583858" w:rsidRPr="00472CD5" w:rsidRDefault="00583858" w:rsidP="00B61F64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Duration of pregnancy in number of completed weeks and days: …w … d</w:t>
      </w:r>
    </w:p>
    <w:p w14:paraId="47B0A1CF" w14:textId="47D42941" w:rsidR="00790AE1" w:rsidRPr="00472CD5" w:rsidRDefault="00790AE1" w:rsidP="00B61F64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What was the planned mode of delivery?</w:t>
      </w:r>
    </w:p>
    <w:p w14:paraId="05426696" w14:textId="77777777" w:rsidR="00790AE1" w:rsidRPr="00472CD5" w:rsidRDefault="003363A7" w:rsidP="00790AE1">
      <w:pPr>
        <w:pStyle w:val="Lijstalinea"/>
        <w:spacing w:line="276" w:lineRule="auto"/>
        <w:ind w:left="1208" w:firstLine="208"/>
        <w:outlineLvl w:val="3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1644240639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790AE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790AE1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790AE1" w:rsidRPr="00472CD5">
        <w:rPr>
          <w:rFonts w:ascii="Arial" w:hAnsi="Arial" w:cs="Arial"/>
          <w:color w:val="000000" w:themeColor="text1"/>
          <w:lang w:val="en-US"/>
        </w:rPr>
        <w:t>Vaginal</w:t>
      </w:r>
    </w:p>
    <w:p w14:paraId="5F6644F5" w14:textId="77777777" w:rsidR="00790AE1" w:rsidRPr="00472CD5" w:rsidRDefault="003363A7" w:rsidP="00790AE1">
      <w:pPr>
        <w:pStyle w:val="Lijstalinea"/>
        <w:spacing w:line="276" w:lineRule="auto"/>
        <w:ind w:left="1416"/>
        <w:outlineLvl w:val="3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67808550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790AE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790AE1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790AE1" w:rsidRPr="00472CD5">
        <w:rPr>
          <w:rFonts w:ascii="Arial" w:hAnsi="Arial" w:cs="Arial"/>
          <w:color w:val="000000" w:themeColor="text1"/>
          <w:lang w:val="en-US"/>
        </w:rPr>
        <w:t>Caesarean section</w:t>
      </w:r>
    </w:p>
    <w:p w14:paraId="1927B597" w14:textId="3BA09BF9" w:rsidR="00790AE1" w:rsidRPr="00472CD5" w:rsidRDefault="00790AE1" w:rsidP="00790AE1">
      <w:pPr>
        <w:pStyle w:val="Lijstalinea"/>
        <w:numPr>
          <w:ilvl w:val="0"/>
          <w:numId w:val="23"/>
        </w:numPr>
        <w:spacing w:after="0" w:line="276" w:lineRule="auto"/>
        <w:outlineLvl w:val="3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iCs/>
          <w:color w:val="000000" w:themeColor="text1"/>
          <w:lang w:val="en-US"/>
        </w:rPr>
        <w:t xml:space="preserve">Indication: </w:t>
      </w:r>
      <w:r w:rsidR="00D7095A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="00D7095A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D7095A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D7095A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D7095A" w:rsidRPr="00472CD5">
        <w:rPr>
          <w:noProof/>
          <w:color w:val="000000" w:themeColor="text1"/>
          <w:highlight w:val="lightGray"/>
          <w:lang w:val="en-GB"/>
        </w:rPr>
        <w:t> </w:t>
      </w:r>
      <w:r w:rsidR="00D7095A" w:rsidRPr="00472CD5">
        <w:rPr>
          <w:noProof/>
          <w:color w:val="000000" w:themeColor="text1"/>
          <w:highlight w:val="lightGray"/>
          <w:lang w:val="en-GB"/>
        </w:rPr>
        <w:t> </w:t>
      </w:r>
      <w:r w:rsidR="00D7095A" w:rsidRPr="00472CD5">
        <w:rPr>
          <w:noProof/>
          <w:color w:val="000000" w:themeColor="text1"/>
          <w:highlight w:val="lightGray"/>
          <w:lang w:val="en-GB"/>
        </w:rPr>
        <w:t> </w:t>
      </w:r>
      <w:r w:rsidR="00D7095A" w:rsidRPr="00472CD5">
        <w:rPr>
          <w:noProof/>
          <w:color w:val="000000" w:themeColor="text1"/>
          <w:highlight w:val="lightGray"/>
          <w:lang w:val="en-GB"/>
        </w:rPr>
        <w:t> </w:t>
      </w:r>
      <w:r w:rsidR="00D7095A" w:rsidRPr="00472CD5">
        <w:rPr>
          <w:noProof/>
          <w:color w:val="000000" w:themeColor="text1"/>
          <w:highlight w:val="lightGray"/>
          <w:lang w:val="en-GB"/>
        </w:rPr>
        <w:t> </w:t>
      </w:r>
      <w:r w:rsidR="00D7095A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57627FBB" w14:textId="391271A9" w:rsidR="00F36107" w:rsidRPr="00472CD5" w:rsidRDefault="00F36107" w:rsidP="00790AE1">
      <w:pPr>
        <w:pStyle w:val="Lijstalinea"/>
        <w:numPr>
          <w:ilvl w:val="0"/>
          <w:numId w:val="23"/>
        </w:numPr>
        <w:spacing w:after="0" w:line="276" w:lineRule="auto"/>
        <w:outlineLvl w:val="3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iCs/>
          <w:color w:val="000000" w:themeColor="text1"/>
        </w:rPr>
        <w:t xml:space="preserve">Go </w:t>
      </w:r>
      <w:proofErr w:type="spellStart"/>
      <w:r w:rsidRPr="00472CD5">
        <w:rPr>
          <w:rFonts w:ascii="Arial" w:hAnsi="Arial" w:cs="Arial"/>
          <w:iCs/>
          <w:color w:val="000000" w:themeColor="text1"/>
        </w:rPr>
        <w:t>to</w:t>
      </w:r>
      <w:proofErr w:type="spellEnd"/>
      <w:r w:rsidRPr="00472CD5">
        <w:rPr>
          <w:rFonts w:ascii="Arial" w:hAnsi="Arial" w:cs="Arial"/>
          <w:iCs/>
          <w:color w:val="000000" w:themeColor="text1"/>
        </w:rPr>
        <w:t xml:space="preserve"> </w:t>
      </w:r>
      <w:proofErr w:type="spellStart"/>
      <w:r w:rsidRPr="00472CD5">
        <w:rPr>
          <w:rFonts w:ascii="Arial" w:hAnsi="Arial" w:cs="Arial"/>
          <w:iCs/>
          <w:color w:val="000000" w:themeColor="text1"/>
        </w:rPr>
        <w:t>section</w:t>
      </w:r>
      <w:proofErr w:type="spellEnd"/>
      <w:r w:rsidRPr="00472CD5">
        <w:rPr>
          <w:rFonts w:ascii="Arial" w:hAnsi="Arial" w:cs="Arial"/>
          <w:iCs/>
          <w:color w:val="000000" w:themeColor="text1"/>
        </w:rPr>
        <w:t xml:space="preserve"> 5.3</w:t>
      </w:r>
    </w:p>
    <w:p w14:paraId="139F239C" w14:textId="77777777" w:rsidR="000C5024" w:rsidRPr="00472CD5" w:rsidRDefault="000C5024" w:rsidP="000C5024">
      <w:pPr>
        <w:pStyle w:val="Lijstalinea"/>
        <w:spacing w:after="0" w:line="276" w:lineRule="auto"/>
        <w:ind w:left="2136"/>
        <w:outlineLvl w:val="3"/>
        <w:rPr>
          <w:rFonts w:ascii="Arial" w:hAnsi="Arial" w:cs="Arial"/>
          <w:color w:val="000000" w:themeColor="text1"/>
          <w:lang w:val="en-US"/>
        </w:rPr>
      </w:pPr>
    </w:p>
    <w:p w14:paraId="06EDCA4C" w14:textId="0959803C" w:rsidR="00790AE1" w:rsidRPr="00472CD5" w:rsidRDefault="00790AE1" w:rsidP="00B61F64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Was delivery induced?</w:t>
      </w:r>
    </w:p>
    <w:p w14:paraId="29ECEA87" w14:textId="24B0143F" w:rsidR="00790AE1" w:rsidRPr="00472CD5" w:rsidRDefault="003363A7" w:rsidP="00D7095A">
      <w:pPr>
        <w:pStyle w:val="Lijstalinea"/>
        <w:spacing w:line="276" w:lineRule="auto"/>
        <w:ind w:left="862" w:firstLine="554"/>
        <w:outlineLvl w:val="3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-1143500589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790AE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790AE1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790AE1" w:rsidRPr="00472CD5">
        <w:rPr>
          <w:rFonts w:ascii="Arial" w:hAnsi="Arial" w:cs="Arial"/>
          <w:color w:val="000000" w:themeColor="text1"/>
          <w:lang w:val="en-US"/>
        </w:rPr>
        <w:t>Yes</w:t>
      </w:r>
      <w:r w:rsidR="00D7095A" w:rsidRPr="00472CD5">
        <w:rPr>
          <w:rFonts w:ascii="Arial" w:hAnsi="Arial" w:cs="Arial"/>
          <w:color w:val="000000" w:themeColor="text1"/>
          <w:lang w:val="en-US"/>
        </w:rPr>
        <w:t xml:space="preserve">, If yes: </w:t>
      </w:r>
      <w:r w:rsidR="00790AE1" w:rsidRPr="00472CD5">
        <w:rPr>
          <w:rFonts w:ascii="Arial" w:hAnsi="Arial" w:cs="Arial"/>
          <w:color w:val="000000" w:themeColor="text1"/>
          <w:lang w:val="en-US"/>
        </w:rPr>
        <w:t xml:space="preserve">Please specify the reason for induction: </w:t>
      </w:r>
      <w:r w:rsidR="00D7095A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="00D7095A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D7095A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D7095A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D7095A" w:rsidRPr="00472CD5">
        <w:rPr>
          <w:noProof/>
          <w:color w:val="000000" w:themeColor="text1"/>
          <w:highlight w:val="lightGray"/>
          <w:lang w:val="en-GB"/>
        </w:rPr>
        <w:t> </w:t>
      </w:r>
      <w:r w:rsidR="00D7095A" w:rsidRPr="00472CD5">
        <w:rPr>
          <w:noProof/>
          <w:color w:val="000000" w:themeColor="text1"/>
          <w:highlight w:val="lightGray"/>
          <w:lang w:val="en-GB"/>
        </w:rPr>
        <w:t> </w:t>
      </w:r>
      <w:r w:rsidR="00D7095A" w:rsidRPr="00472CD5">
        <w:rPr>
          <w:noProof/>
          <w:color w:val="000000" w:themeColor="text1"/>
          <w:highlight w:val="lightGray"/>
          <w:lang w:val="en-GB"/>
        </w:rPr>
        <w:t> </w:t>
      </w:r>
      <w:r w:rsidR="00D7095A" w:rsidRPr="00472CD5">
        <w:rPr>
          <w:noProof/>
          <w:color w:val="000000" w:themeColor="text1"/>
          <w:highlight w:val="lightGray"/>
          <w:lang w:val="en-GB"/>
        </w:rPr>
        <w:t> </w:t>
      </w:r>
      <w:r w:rsidR="00D7095A" w:rsidRPr="00472CD5">
        <w:rPr>
          <w:noProof/>
          <w:color w:val="000000" w:themeColor="text1"/>
          <w:highlight w:val="lightGray"/>
          <w:lang w:val="en-GB"/>
        </w:rPr>
        <w:t> </w:t>
      </w:r>
      <w:r w:rsidR="00D7095A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4999279B" w14:textId="528F6926" w:rsidR="00790AE1" w:rsidRPr="00472CD5" w:rsidRDefault="003363A7" w:rsidP="00790AE1">
      <w:pPr>
        <w:pStyle w:val="Lijstalinea"/>
        <w:spacing w:line="276" w:lineRule="auto"/>
        <w:ind w:left="862" w:firstLine="554"/>
        <w:outlineLvl w:val="3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160152771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790AE1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790AE1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790AE1" w:rsidRPr="00472CD5">
        <w:rPr>
          <w:rFonts w:ascii="Arial" w:hAnsi="Arial" w:cs="Arial"/>
          <w:color w:val="000000" w:themeColor="text1"/>
          <w:lang w:val="en-US"/>
        </w:rPr>
        <w:t>No</w:t>
      </w:r>
    </w:p>
    <w:p w14:paraId="62C1A614" w14:textId="77777777" w:rsidR="00EF01DB" w:rsidRPr="00472CD5" w:rsidRDefault="00EF01DB" w:rsidP="00790AE1">
      <w:pPr>
        <w:pStyle w:val="Lijstalinea"/>
        <w:spacing w:line="276" w:lineRule="auto"/>
        <w:ind w:left="862" w:firstLine="554"/>
        <w:outlineLvl w:val="3"/>
        <w:rPr>
          <w:rFonts w:ascii="Arial" w:hAnsi="Arial" w:cs="Arial"/>
          <w:color w:val="000000" w:themeColor="text1"/>
          <w:lang w:val="en-US"/>
        </w:rPr>
      </w:pPr>
    </w:p>
    <w:p w14:paraId="15E534A3" w14:textId="7CBCA267" w:rsidR="00B61F64" w:rsidRPr="00472CD5" w:rsidRDefault="00710ED1" w:rsidP="00B61F64">
      <w:pPr>
        <w:pStyle w:val="Lijstalinea"/>
        <w:numPr>
          <w:ilvl w:val="1"/>
          <w:numId w:val="12"/>
        </w:numPr>
        <w:rPr>
          <w:rFonts w:ascii="Arial" w:hAnsi="Arial" w:cs="Arial"/>
          <w:i/>
          <w:iCs/>
          <w:color w:val="000000" w:themeColor="text1"/>
          <w:sz w:val="16"/>
          <w:szCs w:val="16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Did the woman labo</w:t>
      </w:r>
      <w:r w:rsidR="00D7095A" w:rsidRPr="00472CD5">
        <w:rPr>
          <w:rFonts w:ascii="Arial" w:hAnsi="Arial" w:cs="Arial"/>
          <w:color w:val="000000" w:themeColor="text1"/>
          <w:lang w:val="en-GB"/>
        </w:rPr>
        <w:t>u</w:t>
      </w:r>
      <w:r w:rsidRPr="00472CD5">
        <w:rPr>
          <w:rFonts w:ascii="Arial" w:hAnsi="Arial" w:cs="Arial"/>
          <w:color w:val="000000" w:themeColor="text1"/>
          <w:lang w:val="en-GB"/>
        </w:rPr>
        <w:t xml:space="preserve">r? </w:t>
      </w:r>
      <w:r w:rsidR="00D7095A" w:rsidRPr="00472CD5">
        <w:rPr>
          <w:rFonts w:ascii="Arial" w:hAnsi="Arial" w:cs="Arial"/>
          <w:i/>
          <w:iCs/>
          <w:color w:val="000000" w:themeColor="text1"/>
          <w:sz w:val="16"/>
          <w:szCs w:val="16"/>
          <w:lang w:val="en-GB"/>
        </w:rPr>
        <w:t>(defined as having had continuous, progressive contractions that caused cervical changes (effacement, dilatation)</w:t>
      </w:r>
    </w:p>
    <w:p w14:paraId="331C59B2" w14:textId="14114F57" w:rsidR="00B61F64" w:rsidRPr="00472CD5" w:rsidRDefault="003363A7" w:rsidP="00D7095A">
      <w:pPr>
        <w:pStyle w:val="Lijstalinea"/>
        <w:ind w:left="708" w:firstLine="684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MS Gothic" w:eastAsia="MS Gothic" w:hAnsi="MS Gothic" w:cs="Arial"/>
            <w:color w:val="000000" w:themeColor="text1"/>
            <w:lang w:val="en-GB"/>
          </w:rPr>
          <w:id w:val="150955529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AE7CDE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E41AD7" w:rsidRPr="00472CD5">
        <w:rPr>
          <w:rFonts w:ascii="MS Gothic" w:eastAsia="MS Gothic" w:hAnsi="MS Gothic" w:cs="Arial"/>
          <w:color w:val="000000" w:themeColor="text1"/>
          <w:lang w:val="en-GB"/>
        </w:rPr>
        <w:t xml:space="preserve"> </w:t>
      </w:r>
      <w:r w:rsidR="00B61F64" w:rsidRPr="00472CD5">
        <w:rPr>
          <w:rFonts w:ascii="Arial" w:hAnsi="Arial" w:cs="Arial"/>
          <w:color w:val="000000" w:themeColor="text1"/>
          <w:lang w:val="en-GB"/>
        </w:rPr>
        <w:t>Yes</w:t>
      </w:r>
    </w:p>
    <w:p w14:paraId="50CDE030" w14:textId="3E09ABD1" w:rsidR="00B61F64" w:rsidRPr="00472CD5" w:rsidRDefault="003363A7" w:rsidP="00D7095A">
      <w:pPr>
        <w:pStyle w:val="Lijstalinea"/>
        <w:ind w:left="708" w:firstLine="684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MS Gothic" w:eastAsia="MS Gothic" w:hAnsi="MS Gothic" w:cs="Arial"/>
            <w:color w:val="000000" w:themeColor="text1"/>
            <w:lang w:val="en-GB"/>
          </w:rPr>
          <w:id w:val="-113240617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013EF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E41AD7" w:rsidRPr="00472CD5">
        <w:rPr>
          <w:rFonts w:ascii="MS Gothic" w:eastAsia="MS Gothic" w:hAnsi="MS Gothic" w:cs="Arial"/>
          <w:color w:val="000000" w:themeColor="text1"/>
          <w:lang w:val="en-GB"/>
        </w:rPr>
        <w:t xml:space="preserve"> </w:t>
      </w:r>
      <w:r w:rsidR="00B61F64"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59124564" w14:textId="3B1AD77F" w:rsidR="00B61F64" w:rsidRPr="00472CD5" w:rsidRDefault="00B61F64" w:rsidP="00D7095A">
      <w:pPr>
        <w:pStyle w:val="Lijstalinea"/>
        <w:ind w:left="708" w:firstLine="68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If yes, what was the date/time of onset of labour? </w:t>
      </w:r>
      <w:r w:rsidR="00D64955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>
              <w:default w:val="dd/mm/yy hh:mm"/>
            </w:textInput>
          </w:ffData>
        </w:fldChar>
      </w:r>
      <w:r w:rsidR="00D64955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D64955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D64955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D64955" w:rsidRPr="00472CD5">
        <w:rPr>
          <w:rFonts w:ascii="Arial" w:hAnsi="Arial" w:cs="Arial"/>
          <w:noProof/>
          <w:color w:val="000000" w:themeColor="text1"/>
          <w:highlight w:val="lightGray"/>
          <w:lang w:val="en-GB"/>
        </w:rPr>
        <w:t>dd/mm/yy hh:mm</w:t>
      </w:r>
      <w:r w:rsidR="00D64955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0FC9F603" w14:textId="77777777" w:rsidR="00D7095A" w:rsidRPr="00472CD5" w:rsidRDefault="00D7095A" w:rsidP="00D7095A">
      <w:pPr>
        <w:pStyle w:val="Lijstalinea"/>
        <w:ind w:left="708" w:firstLine="684"/>
        <w:rPr>
          <w:rFonts w:ascii="Arial" w:hAnsi="Arial" w:cs="Arial"/>
          <w:color w:val="000000" w:themeColor="text1"/>
          <w:lang w:val="en-GB"/>
        </w:rPr>
      </w:pPr>
    </w:p>
    <w:p w14:paraId="2C9704CE" w14:textId="77777777" w:rsidR="00D7095A" w:rsidRPr="00472CD5" w:rsidRDefault="00D7095A" w:rsidP="00710ED1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Did the membranes rupture prior to the CS? </w:t>
      </w:r>
    </w:p>
    <w:p w14:paraId="78EF66D0" w14:textId="3D74EF3A" w:rsidR="00AE7CDE" w:rsidRPr="00472CD5" w:rsidRDefault="003363A7" w:rsidP="00AE7CDE">
      <w:pPr>
        <w:spacing w:after="0" w:line="240" w:lineRule="auto"/>
        <w:ind w:left="1440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MS Gothic" w:eastAsia="MS Gothic" w:hAnsi="MS Gothic" w:cs="Arial"/>
            <w:color w:val="000000" w:themeColor="text1"/>
            <w:lang w:val="en-GB"/>
          </w:rPr>
          <w:id w:val="82864368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AE7CDE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AE7CDE" w:rsidRPr="00472CD5">
        <w:rPr>
          <w:rFonts w:ascii="Arial" w:hAnsi="Arial" w:cs="Arial"/>
          <w:color w:val="000000" w:themeColor="text1"/>
          <w:lang w:val="en-GB"/>
        </w:rPr>
        <w:t>Yes</w:t>
      </w:r>
    </w:p>
    <w:p w14:paraId="13483FE9" w14:textId="77777777" w:rsidR="00AE7CDE" w:rsidRPr="00472CD5" w:rsidRDefault="003363A7" w:rsidP="00AE7CDE">
      <w:pPr>
        <w:spacing w:after="0" w:line="240" w:lineRule="auto"/>
        <w:ind w:left="1440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MS Gothic" w:eastAsia="MS Gothic" w:hAnsi="MS Gothic" w:cs="Arial"/>
            <w:color w:val="000000" w:themeColor="text1"/>
            <w:lang w:val="en-GB"/>
          </w:rPr>
          <w:id w:val="-86420708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AE7CDE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AE7CDE"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5525C8B8" w14:textId="2EF9040D" w:rsidR="00D7095A" w:rsidRPr="00472CD5" w:rsidRDefault="00AE7CDE" w:rsidP="00AE7CDE">
      <w:pPr>
        <w:pStyle w:val="Lijstalinea"/>
        <w:spacing w:after="0" w:line="240" w:lineRule="auto"/>
        <w:ind w:left="1440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If yes, </w:t>
      </w:r>
      <w:r w:rsidR="00E41AD7" w:rsidRPr="00472CD5">
        <w:rPr>
          <w:rFonts w:ascii="Arial" w:hAnsi="Arial" w:cs="Arial"/>
          <w:color w:val="000000" w:themeColor="text1"/>
          <w:lang w:val="en-GB"/>
        </w:rPr>
        <w:t>w</w:t>
      </w:r>
      <w:r w:rsidR="00710ED1" w:rsidRPr="00472CD5">
        <w:rPr>
          <w:rFonts w:ascii="Arial" w:hAnsi="Arial" w:cs="Arial"/>
          <w:color w:val="000000" w:themeColor="text1"/>
          <w:lang w:val="en-GB"/>
        </w:rPr>
        <w:t xml:space="preserve">hat was the date and time of rupture of membranes? </w:t>
      </w:r>
    </w:p>
    <w:p w14:paraId="67880132" w14:textId="25922FE2" w:rsidR="00710ED1" w:rsidRPr="00472CD5" w:rsidRDefault="00D64955" w:rsidP="00AE7CDE">
      <w:pPr>
        <w:pStyle w:val="Lijstalinea"/>
        <w:spacing w:after="0" w:line="240" w:lineRule="auto"/>
        <w:ind w:left="1440" w:firstLine="68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>
              <w:default w:val="dd/mm/yy hh:mm"/>
            </w:textInput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rFonts w:ascii="Arial" w:hAnsi="Arial" w:cs="Arial"/>
          <w:noProof/>
          <w:color w:val="000000" w:themeColor="text1"/>
          <w:highlight w:val="lightGray"/>
          <w:lang w:val="en-GB"/>
        </w:rPr>
        <w:t>dd/mm/yy hh:mm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40BBF282" w14:textId="65F0A656" w:rsidR="00D7095A" w:rsidRPr="00472CD5" w:rsidRDefault="00D7095A" w:rsidP="00D7095A">
      <w:pPr>
        <w:pStyle w:val="Lijstalinea"/>
        <w:ind w:left="1440"/>
        <w:rPr>
          <w:rFonts w:ascii="Arial" w:hAnsi="Arial" w:cs="Arial"/>
          <w:color w:val="000000" w:themeColor="text1"/>
          <w:lang w:val="en-GB"/>
        </w:rPr>
      </w:pPr>
    </w:p>
    <w:p w14:paraId="56666858" w14:textId="044713E8" w:rsidR="00710ED1" w:rsidRPr="00472CD5" w:rsidRDefault="00710ED1" w:rsidP="00710ED1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What was the cervical dilation before the decision to perform CS?</w:t>
      </w:r>
      <w:r w:rsidR="00B61F64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B61F64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="00B61F64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B61F64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B61F64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B61F64" w:rsidRPr="00472CD5">
        <w:rPr>
          <w:noProof/>
          <w:color w:val="000000" w:themeColor="text1"/>
          <w:highlight w:val="lightGray"/>
          <w:lang w:val="en-GB"/>
        </w:rPr>
        <w:t> </w:t>
      </w:r>
      <w:r w:rsidR="00B61F64" w:rsidRPr="00472CD5">
        <w:rPr>
          <w:noProof/>
          <w:color w:val="000000" w:themeColor="text1"/>
          <w:highlight w:val="lightGray"/>
          <w:lang w:val="en-GB"/>
        </w:rPr>
        <w:t> </w:t>
      </w:r>
      <w:r w:rsidR="00B61F64" w:rsidRPr="00472CD5">
        <w:rPr>
          <w:noProof/>
          <w:color w:val="000000" w:themeColor="text1"/>
          <w:highlight w:val="lightGray"/>
          <w:lang w:val="en-GB"/>
        </w:rPr>
        <w:t> </w:t>
      </w:r>
      <w:r w:rsidR="00B61F64" w:rsidRPr="00472CD5">
        <w:rPr>
          <w:noProof/>
          <w:color w:val="000000" w:themeColor="text1"/>
          <w:highlight w:val="lightGray"/>
          <w:lang w:val="en-GB"/>
        </w:rPr>
        <w:t> </w:t>
      </w:r>
      <w:r w:rsidR="00B61F64" w:rsidRPr="00472CD5">
        <w:rPr>
          <w:noProof/>
          <w:color w:val="000000" w:themeColor="text1"/>
          <w:highlight w:val="lightGray"/>
          <w:lang w:val="en-GB"/>
        </w:rPr>
        <w:t> </w:t>
      </w:r>
      <w:r w:rsidR="00B61F64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  <w:r w:rsidR="00B61F64" w:rsidRPr="00472CD5">
        <w:rPr>
          <w:rFonts w:ascii="Arial" w:hAnsi="Arial" w:cs="Arial"/>
          <w:color w:val="000000" w:themeColor="text1"/>
          <w:lang w:val="en-GB"/>
        </w:rPr>
        <w:t>cm</w:t>
      </w:r>
    </w:p>
    <w:p w14:paraId="7A30BEDB" w14:textId="77777777" w:rsidR="00EF01DB" w:rsidRPr="00472CD5" w:rsidRDefault="00EF01DB" w:rsidP="00EF01DB">
      <w:pPr>
        <w:pStyle w:val="Lijstalinea"/>
        <w:ind w:left="1440"/>
        <w:rPr>
          <w:rFonts w:ascii="Arial" w:hAnsi="Arial" w:cs="Arial"/>
          <w:color w:val="000000" w:themeColor="text1"/>
          <w:lang w:val="en-GB"/>
        </w:rPr>
      </w:pPr>
    </w:p>
    <w:p w14:paraId="3588FA53" w14:textId="101B163C" w:rsidR="00710ED1" w:rsidRPr="00472CD5" w:rsidRDefault="00710ED1" w:rsidP="00710ED1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Was an instrumental delivery attempted prior to CS?</w:t>
      </w:r>
    </w:p>
    <w:p w14:paraId="401A46D7" w14:textId="3E9E3018" w:rsidR="00B61F64" w:rsidRPr="00472CD5" w:rsidRDefault="00B61F64" w:rsidP="00B61F64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3"/>
            <w:enabled/>
            <w:calcOnExit w:val="0"/>
            <w:checkBox>
              <w:sizeAuto/>
              <w:default w:val="0"/>
            </w:checkBox>
          </w:ffData>
        </w:fldChar>
      </w:r>
      <w:bookmarkStart w:id="16" w:name="Check13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6"/>
      <w:r w:rsidR="00E41AD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Yes</w:t>
      </w:r>
    </w:p>
    <w:p w14:paraId="18D58F85" w14:textId="55A7EDF2" w:rsidR="00B61F64" w:rsidRPr="00472CD5" w:rsidRDefault="00B61F64" w:rsidP="00B61F64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4"/>
            <w:enabled/>
            <w:calcOnExit w:val="0"/>
            <w:checkBox>
              <w:sizeAuto/>
              <w:default w:val="0"/>
            </w:checkBox>
          </w:ffData>
        </w:fldChar>
      </w:r>
      <w:bookmarkStart w:id="17" w:name="Check14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7"/>
      <w:r w:rsidR="00E41AD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086E8017" w14:textId="77777777" w:rsidR="00AE7CDE" w:rsidRPr="00472CD5" w:rsidRDefault="00AE7CDE" w:rsidP="00B61F64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6255AA2B" w14:textId="339AD562" w:rsidR="00D64955" w:rsidRPr="00472CD5" w:rsidRDefault="00D64955" w:rsidP="00710ED1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What was the indication for CS?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5B9577A0" w14:textId="76680356" w:rsidR="00EF01DB" w:rsidRPr="00472CD5" w:rsidRDefault="00EF01DB" w:rsidP="00EF01DB">
      <w:pPr>
        <w:pStyle w:val="Lijstalinea"/>
        <w:ind w:left="1416"/>
        <w:rPr>
          <w:rFonts w:ascii="ArialMT" w:hAnsi="ArialMT"/>
          <w:color w:val="000000" w:themeColor="text1"/>
          <w:sz w:val="20"/>
          <w:szCs w:val="20"/>
          <w:lang w:val="en-US"/>
        </w:rPr>
      </w:pPr>
    </w:p>
    <w:p w14:paraId="3711B2F2" w14:textId="575E66AA" w:rsidR="00EB0E75" w:rsidRPr="00472CD5" w:rsidRDefault="00710ED1" w:rsidP="00F75914">
      <w:pPr>
        <w:pStyle w:val="Lijstalinea"/>
        <w:numPr>
          <w:ilvl w:val="1"/>
          <w:numId w:val="12"/>
        </w:numPr>
        <w:ind w:left="1416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hat was the grade of urgency? </w:t>
      </w:r>
    </w:p>
    <w:p w14:paraId="6EDC4C70" w14:textId="41462108" w:rsidR="00D013EF" w:rsidRPr="00472CD5" w:rsidRDefault="003363A7" w:rsidP="00EB0E75">
      <w:pPr>
        <w:pStyle w:val="Lijstalinea"/>
        <w:ind w:left="1416"/>
        <w:rPr>
          <w:rFonts w:ascii="ArialMT" w:hAnsi="ArialMT"/>
          <w:color w:val="000000" w:themeColor="text1"/>
          <w:sz w:val="20"/>
          <w:szCs w:val="20"/>
          <w:lang w:val="en-US"/>
        </w:rPr>
      </w:pPr>
      <w:sdt>
        <w:sdtPr>
          <w:rPr>
            <w:rFonts w:ascii="MS Gothic" w:eastAsia="MS Gothic" w:hAnsi="MS Gothic" w:cs="Arial"/>
            <w:color w:val="000000" w:themeColor="text1"/>
            <w:lang w:val="en-GB"/>
          </w:rPr>
          <w:id w:val="-74510721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013EF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013EF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Category I </w:t>
      </w:r>
      <w:r w:rsidR="00D013EF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MS Gothic" w:eastAsia="MS Gothic" w:hAnsi="MS Gothic" w:cs="Arial"/>
            <w:color w:val="000000" w:themeColor="text1"/>
            <w:lang w:val="en-GB"/>
          </w:rPr>
          <w:id w:val="-717347581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013EF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013EF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Category II</w:t>
      </w:r>
      <w:r w:rsidR="00D013EF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MS Gothic" w:eastAsia="MS Gothic" w:hAnsi="MS Gothic" w:cs="Arial"/>
            <w:color w:val="000000" w:themeColor="text1"/>
            <w:lang w:val="en-GB"/>
          </w:rPr>
          <w:id w:val="1132127968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013EF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013EF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Category III </w:t>
      </w:r>
      <w:r w:rsidR="00D013EF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sdt>
        <w:sdtPr>
          <w:rPr>
            <w:rFonts w:ascii="MS Gothic" w:eastAsia="MS Gothic" w:hAnsi="MS Gothic" w:cs="Arial"/>
            <w:color w:val="000000" w:themeColor="text1"/>
            <w:lang w:val="en-GB"/>
          </w:rPr>
          <w:id w:val="171416273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D013EF" w:rsidRPr="00472CD5">
            <w:rPr>
              <w:rFonts w:ascii="MS Gothic" w:eastAsia="MS Gothic" w:hAnsi="MS Gothic" w:cs="Arial" w:hint="eastAsia"/>
              <w:color w:val="000000" w:themeColor="text1"/>
              <w:lang w:val="en-GB"/>
            </w:rPr>
            <w:t>☐</w:t>
          </w:r>
        </w:sdtContent>
      </w:sdt>
      <w:r w:rsidR="00D013EF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Category IV  </w:t>
      </w:r>
    </w:p>
    <w:p w14:paraId="3A6E03FA" w14:textId="0F55040A" w:rsidR="000C5024" w:rsidRPr="00472CD5" w:rsidRDefault="00FE06C2" w:rsidP="00EB0E75">
      <w:pPr>
        <w:pStyle w:val="Lijstalinea"/>
        <w:ind w:left="1416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bCs/>
          <w:noProof/>
          <w:color w:val="000000" w:themeColor="text1"/>
          <w:lang w:val="fr-CH" w:eastAsia="fr-CH"/>
        </w:rPr>
        <w:drawing>
          <wp:anchor distT="0" distB="0" distL="114300" distR="114300" simplePos="0" relativeHeight="251663360" behindDoc="0" locked="0" layoutInCell="1" allowOverlap="1" wp14:anchorId="34351940" wp14:editId="6F3DF666">
            <wp:simplePos x="0" y="0"/>
            <wp:positionH relativeFrom="page">
              <wp:posOffset>2105025</wp:posOffset>
            </wp:positionH>
            <wp:positionV relativeFrom="margin">
              <wp:posOffset>929005</wp:posOffset>
            </wp:positionV>
            <wp:extent cx="3495675" cy="1188720"/>
            <wp:effectExtent l="0" t="0" r="9525" b="0"/>
            <wp:wrapSquare wrapText="bothSides"/>
            <wp:docPr id="3" name="Afbeelding 1" descr="Afbeelding met schermafbeelding&#10;&#10;Automatisch gegenereerde beschrijvi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" name="FC85318.tmp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605" t="35961" r="12412" b="19206"/>
                    <a:stretch/>
                  </pic:blipFill>
                  <pic:spPr bwMode="auto">
                    <a:xfrm>
                      <a:off x="0" y="0"/>
                      <a:ext cx="3495675" cy="11887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 xmlns:oel="http://schemas.microsoft.com/office/2019/extlst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4B92C42" w14:textId="77777777" w:rsidR="00FE06C2" w:rsidRPr="00472CD5" w:rsidRDefault="00FE06C2" w:rsidP="00EB0E75">
      <w:pPr>
        <w:pStyle w:val="Lijstalinea"/>
        <w:ind w:left="1416"/>
        <w:rPr>
          <w:rFonts w:ascii="ArialMT" w:hAnsi="ArialMT"/>
          <w:color w:val="000000" w:themeColor="text1"/>
          <w:sz w:val="20"/>
          <w:szCs w:val="20"/>
          <w:lang w:val="en-US"/>
        </w:rPr>
      </w:pPr>
    </w:p>
    <w:p w14:paraId="6070A333" w14:textId="77777777" w:rsidR="00FE06C2" w:rsidRPr="00472CD5" w:rsidRDefault="00FE06C2" w:rsidP="00EB0E75">
      <w:pPr>
        <w:pStyle w:val="Lijstalinea"/>
        <w:ind w:left="1416"/>
        <w:rPr>
          <w:rFonts w:ascii="ArialMT" w:hAnsi="ArialMT"/>
          <w:color w:val="000000" w:themeColor="text1"/>
          <w:sz w:val="20"/>
          <w:szCs w:val="20"/>
          <w:lang w:val="en-US"/>
        </w:rPr>
      </w:pPr>
    </w:p>
    <w:p w14:paraId="7E9C740D" w14:textId="77777777" w:rsidR="00FE06C2" w:rsidRPr="00472CD5" w:rsidRDefault="00FE06C2" w:rsidP="00EB0E75">
      <w:pPr>
        <w:pStyle w:val="Lijstalinea"/>
        <w:ind w:left="1416"/>
        <w:rPr>
          <w:rFonts w:ascii="ArialMT" w:hAnsi="ArialMT"/>
          <w:color w:val="000000" w:themeColor="text1"/>
          <w:sz w:val="20"/>
          <w:szCs w:val="20"/>
          <w:lang w:val="en-US"/>
        </w:rPr>
      </w:pPr>
    </w:p>
    <w:p w14:paraId="48BF5D42" w14:textId="531D1D11" w:rsidR="000C5024" w:rsidRPr="00472CD5" w:rsidRDefault="000C5024" w:rsidP="00EB0E75">
      <w:pPr>
        <w:pStyle w:val="Lijstalinea"/>
        <w:ind w:left="1416"/>
        <w:rPr>
          <w:rFonts w:ascii="ArialMT" w:hAnsi="ArialMT"/>
          <w:color w:val="000000" w:themeColor="text1"/>
          <w:sz w:val="20"/>
          <w:szCs w:val="20"/>
          <w:lang w:val="en-US"/>
        </w:rPr>
      </w:pPr>
    </w:p>
    <w:p w14:paraId="7A818E0F" w14:textId="634D0C07" w:rsidR="00EB0E75" w:rsidRPr="00472CD5" w:rsidRDefault="00EB0E75" w:rsidP="00D013EF">
      <w:pPr>
        <w:pStyle w:val="Normaalweb"/>
        <w:ind w:left="1416"/>
        <w:rPr>
          <w:bCs/>
          <w:noProof/>
          <w:color w:val="000000" w:themeColor="text1"/>
          <w:lang w:val="en-US" w:eastAsia="nl-BE"/>
        </w:rPr>
      </w:pPr>
    </w:p>
    <w:p w14:paraId="1DD35138" w14:textId="77777777" w:rsidR="00FE06C2" w:rsidRPr="00472CD5" w:rsidRDefault="00FE06C2" w:rsidP="00D013EF">
      <w:pPr>
        <w:pStyle w:val="Normaalweb"/>
        <w:ind w:left="1416"/>
        <w:rPr>
          <w:bCs/>
          <w:noProof/>
          <w:color w:val="000000" w:themeColor="text1"/>
          <w:lang w:val="en-US" w:eastAsia="nl-BE"/>
        </w:rPr>
      </w:pPr>
    </w:p>
    <w:p w14:paraId="0D3C5779" w14:textId="29ADFE44" w:rsidR="002C7D18" w:rsidRPr="00472CD5" w:rsidRDefault="00710ED1" w:rsidP="002C7D1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hat was the grade of the most senior obstetrician scrubbed up &amp; operating for the CS? </w:t>
      </w:r>
    </w:p>
    <w:p w14:paraId="3DA77E13" w14:textId="77777777" w:rsidR="00F23EF4" w:rsidRPr="00472CD5" w:rsidRDefault="00F23EF4" w:rsidP="00F23EF4">
      <w:pPr>
        <w:ind w:left="2160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3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 xml:space="preserve"> Registrar (year 1-3) (assistant </w:t>
      </w:r>
      <w:proofErr w:type="spellStart"/>
      <w:r w:rsidRPr="00472CD5">
        <w:rPr>
          <w:rFonts w:ascii="Arial" w:hAnsi="Arial" w:cs="Arial"/>
          <w:color w:val="000000" w:themeColor="text1"/>
          <w:lang w:val="en-GB"/>
        </w:rPr>
        <w:t>en</w:t>
      </w:r>
      <w:proofErr w:type="spellEnd"/>
      <w:r w:rsidRPr="00472CD5">
        <w:rPr>
          <w:rFonts w:ascii="Arial" w:hAnsi="Arial" w:cs="Arial"/>
          <w:color w:val="000000" w:themeColor="text1"/>
          <w:lang w:val="en-GB"/>
        </w:rPr>
        <w:t xml:space="preserve"> formation 1</w:t>
      </w:r>
      <w:r w:rsidRPr="00472CD5">
        <w:rPr>
          <w:rFonts w:ascii="Arial" w:hAnsi="Arial" w:cs="Arial"/>
          <w:color w:val="000000" w:themeColor="text1"/>
          <w:vertAlign w:val="superscript"/>
          <w:lang w:val="en-GB"/>
        </w:rPr>
        <w:t>ère</w:t>
      </w:r>
      <w:r w:rsidRPr="00472CD5">
        <w:rPr>
          <w:rFonts w:ascii="Arial" w:hAnsi="Arial" w:cs="Arial"/>
          <w:color w:val="000000" w:themeColor="text1"/>
          <w:lang w:val="en-GB"/>
        </w:rPr>
        <w:t>-3</w:t>
      </w:r>
      <w:r w:rsidRPr="00472CD5">
        <w:rPr>
          <w:rFonts w:ascii="Arial" w:hAnsi="Arial" w:cs="Arial"/>
          <w:color w:val="000000" w:themeColor="text1"/>
          <w:vertAlign w:val="superscript"/>
          <w:lang w:val="en-GB"/>
        </w:rPr>
        <w:t>ème</w:t>
      </w:r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  <w:proofErr w:type="spellStart"/>
      <w:r w:rsidRPr="00472CD5">
        <w:rPr>
          <w:rFonts w:ascii="Arial" w:hAnsi="Arial" w:cs="Arial"/>
          <w:color w:val="000000" w:themeColor="text1"/>
          <w:lang w:val="en-GB"/>
        </w:rPr>
        <w:t>année</w:t>
      </w:r>
      <w:proofErr w:type="spellEnd"/>
      <w:r w:rsidRPr="00472CD5">
        <w:rPr>
          <w:rFonts w:ascii="Arial" w:hAnsi="Arial" w:cs="Arial"/>
          <w:color w:val="000000" w:themeColor="text1"/>
          <w:lang w:val="en-GB"/>
        </w:rPr>
        <w:t xml:space="preserve">…   assistant in </w:t>
      </w:r>
      <w:proofErr w:type="spellStart"/>
      <w:r w:rsidRPr="00472CD5">
        <w:rPr>
          <w:rFonts w:ascii="Arial" w:hAnsi="Arial" w:cs="Arial"/>
          <w:color w:val="000000" w:themeColor="text1"/>
          <w:lang w:val="en-GB"/>
        </w:rPr>
        <w:t>opleiding</w:t>
      </w:r>
      <w:proofErr w:type="spellEnd"/>
      <w:r w:rsidRPr="00472CD5">
        <w:rPr>
          <w:rFonts w:ascii="Arial" w:hAnsi="Arial" w:cs="Arial"/>
          <w:color w:val="000000" w:themeColor="text1"/>
          <w:lang w:val="en-GB"/>
        </w:rPr>
        <w:t>, ASO)</w:t>
      </w:r>
    </w:p>
    <w:p w14:paraId="5D9C7478" w14:textId="77777777" w:rsidR="00F23EF4" w:rsidRPr="00472CD5" w:rsidRDefault="00F23EF4" w:rsidP="00F23EF4">
      <w:pPr>
        <w:ind w:left="2160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3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 xml:space="preserve"> Registrar (year 4-5) (assistant </w:t>
      </w:r>
      <w:proofErr w:type="spellStart"/>
      <w:r w:rsidRPr="00472CD5">
        <w:rPr>
          <w:rFonts w:ascii="Arial" w:hAnsi="Arial" w:cs="Arial"/>
          <w:color w:val="000000" w:themeColor="text1"/>
          <w:lang w:val="en-GB"/>
        </w:rPr>
        <w:t>en</w:t>
      </w:r>
      <w:proofErr w:type="spellEnd"/>
      <w:r w:rsidRPr="00472CD5">
        <w:rPr>
          <w:rFonts w:ascii="Arial" w:hAnsi="Arial" w:cs="Arial"/>
          <w:color w:val="000000" w:themeColor="text1"/>
          <w:lang w:val="en-GB"/>
        </w:rPr>
        <w:t xml:space="preserve"> formation 4-5</w:t>
      </w:r>
      <w:r w:rsidRPr="00472CD5">
        <w:rPr>
          <w:rFonts w:ascii="Arial" w:hAnsi="Arial" w:cs="Arial"/>
          <w:color w:val="000000" w:themeColor="text1"/>
          <w:vertAlign w:val="superscript"/>
          <w:lang w:val="en-GB"/>
        </w:rPr>
        <w:t>ème</w:t>
      </w:r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  <w:proofErr w:type="spellStart"/>
      <w:r w:rsidRPr="00472CD5">
        <w:rPr>
          <w:rFonts w:ascii="Arial" w:hAnsi="Arial" w:cs="Arial"/>
          <w:color w:val="000000" w:themeColor="text1"/>
          <w:lang w:val="en-GB"/>
        </w:rPr>
        <w:t>année</w:t>
      </w:r>
      <w:proofErr w:type="spellEnd"/>
      <w:r w:rsidRPr="00472CD5">
        <w:rPr>
          <w:rFonts w:ascii="Arial" w:hAnsi="Arial" w:cs="Arial"/>
          <w:color w:val="000000" w:themeColor="text1"/>
          <w:lang w:val="en-GB"/>
        </w:rPr>
        <w:t xml:space="preserve">…   assistant in </w:t>
      </w:r>
      <w:proofErr w:type="spellStart"/>
      <w:r w:rsidRPr="00472CD5">
        <w:rPr>
          <w:rFonts w:ascii="Arial" w:hAnsi="Arial" w:cs="Arial"/>
          <w:color w:val="000000" w:themeColor="text1"/>
          <w:lang w:val="en-GB"/>
        </w:rPr>
        <w:t>opleiding</w:t>
      </w:r>
      <w:proofErr w:type="spellEnd"/>
      <w:r w:rsidRPr="00472CD5">
        <w:rPr>
          <w:rFonts w:ascii="Arial" w:hAnsi="Arial" w:cs="Arial"/>
          <w:color w:val="000000" w:themeColor="text1"/>
          <w:lang w:val="en-GB"/>
        </w:rPr>
        <w:t>, ASO)</w:t>
      </w:r>
    </w:p>
    <w:p w14:paraId="562D0A11" w14:textId="67841BBB" w:rsidR="00F23EF4" w:rsidRPr="00472CD5" w:rsidRDefault="00F23EF4" w:rsidP="00F23EF4">
      <w:pPr>
        <w:ind w:left="2160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3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 xml:space="preserve"> Junior resident/ fellow / junior consultant (1</w:t>
      </w:r>
      <w:r w:rsidRPr="00472CD5">
        <w:rPr>
          <w:rFonts w:ascii="Arial" w:hAnsi="Arial" w:cs="Arial"/>
          <w:color w:val="000000" w:themeColor="text1"/>
          <w:vertAlign w:val="superscript"/>
          <w:lang w:val="en-GB"/>
        </w:rPr>
        <w:t>st</w:t>
      </w:r>
      <w:r w:rsidRPr="00472CD5">
        <w:rPr>
          <w:rFonts w:ascii="Arial" w:hAnsi="Arial" w:cs="Arial"/>
          <w:color w:val="000000" w:themeColor="text1"/>
          <w:lang w:val="en-GB"/>
        </w:rPr>
        <w:t>-2</w:t>
      </w:r>
      <w:r w:rsidRPr="00472CD5">
        <w:rPr>
          <w:rFonts w:ascii="Arial" w:hAnsi="Arial" w:cs="Arial"/>
          <w:color w:val="000000" w:themeColor="text1"/>
          <w:vertAlign w:val="superscript"/>
          <w:lang w:val="en-GB"/>
        </w:rPr>
        <w:t>nd</w:t>
      </w:r>
      <w:r w:rsidRPr="00472CD5">
        <w:rPr>
          <w:rFonts w:ascii="Arial" w:hAnsi="Arial" w:cs="Arial"/>
          <w:color w:val="000000" w:themeColor="text1"/>
          <w:lang w:val="en-GB"/>
        </w:rPr>
        <w:t xml:space="preserve"> year post-graduation)</w:t>
      </w:r>
    </w:p>
    <w:p w14:paraId="18E80C4A" w14:textId="5BEF9259" w:rsidR="00F23EF4" w:rsidRPr="00472CD5" w:rsidRDefault="00F23EF4" w:rsidP="00F23EF4">
      <w:pPr>
        <w:ind w:left="2160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3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 xml:space="preserve"> Consultant (</w:t>
      </w:r>
      <w:proofErr w:type="spellStart"/>
      <w:r w:rsidRPr="00472CD5">
        <w:rPr>
          <w:rFonts w:ascii="Arial" w:hAnsi="Arial" w:cs="Arial"/>
          <w:color w:val="000000" w:themeColor="text1"/>
          <w:lang w:val="en-GB"/>
        </w:rPr>
        <w:t>résident</w:t>
      </w:r>
      <w:proofErr w:type="spellEnd"/>
      <w:r w:rsidRPr="00472CD5">
        <w:rPr>
          <w:rFonts w:ascii="Arial" w:hAnsi="Arial" w:cs="Arial"/>
          <w:color w:val="000000" w:themeColor="text1"/>
          <w:lang w:val="en-GB"/>
        </w:rPr>
        <w:t xml:space="preserve"> senior, </w:t>
      </w:r>
      <w:proofErr w:type="spellStart"/>
      <w:r w:rsidRPr="00472CD5">
        <w:rPr>
          <w:rFonts w:ascii="Arial" w:hAnsi="Arial" w:cs="Arial"/>
          <w:color w:val="000000" w:themeColor="text1"/>
          <w:lang w:val="en-GB"/>
        </w:rPr>
        <w:t>médecin</w:t>
      </w:r>
      <w:proofErr w:type="spellEnd"/>
      <w:r w:rsidRPr="00472CD5">
        <w:rPr>
          <w:rFonts w:ascii="Arial" w:hAnsi="Arial" w:cs="Arial"/>
          <w:color w:val="000000" w:themeColor="text1"/>
          <w:lang w:val="en-GB"/>
        </w:rPr>
        <w:t xml:space="preserve"> cadre, </w:t>
      </w:r>
      <w:proofErr w:type="spellStart"/>
      <w:r w:rsidRPr="00472CD5">
        <w:rPr>
          <w:rFonts w:ascii="Arial" w:hAnsi="Arial" w:cs="Arial"/>
          <w:color w:val="000000" w:themeColor="text1"/>
          <w:lang w:val="en-GB"/>
        </w:rPr>
        <w:t>staflid</w:t>
      </w:r>
      <w:proofErr w:type="spellEnd"/>
      <w:r w:rsidRPr="00472CD5">
        <w:rPr>
          <w:rFonts w:ascii="Arial" w:hAnsi="Arial" w:cs="Arial"/>
          <w:color w:val="000000" w:themeColor="text1"/>
          <w:lang w:val="en-GB"/>
        </w:rPr>
        <w:t>)</w:t>
      </w:r>
    </w:p>
    <w:p w14:paraId="192C2BC2" w14:textId="77777777" w:rsidR="00F23EF4" w:rsidRPr="00472CD5" w:rsidRDefault="00F23EF4" w:rsidP="00F23EF4">
      <w:pPr>
        <w:ind w:left="2160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3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 xml:space="preserve"> Senior / Specialist (</w:t>
      </w:r>
      <w:proofErr w:type="spellStart"/>
      <w:r w:rsidRPr="00472CD5">
        <w:rPr>
          <w:rFonts w:ascii="Arial" w:hAnsi="Arial" w:cs="Arial"/>
          <w:color w:val="000000" w:themeColor="text1"/>
          <w:lang w:val="en-GB"/>
        </w:rPr>
        <w:t>médecin</w:t>
      </w:r>
      <w:proofErr w:type="spellEnd"/>
      <w:r w:rsidRPr="00472CD5">
        <w:rPr>
          <w:rFonts w:ascii="Arial" w:hAnsi="Arial" w:cs="Arial"/>
          <w:color w:val="000000" w:themeColor="text1"/>
          <w:lang w:val="en-GB"/>
        </w:rPr>
        <w:t xml:space="preserve"> non </w:t>
      </w:r>
      <w:proofErr w:type="spellStart"/>
      <w:r w:rsidRPr="00472CD5">
        <w:rPr>
          <w:rFonts w:ascii="Arial" w:hAnsi="Arial" w:cs="Arial"/>
          <w:color w:val="000000" w:themeColor="text1"/>
          <w:lang w:val="en-GB"/>
        </w:rPr>
        <w:t>membre</w:t>
      </w:r>
      <w:proofErr w:type="spellEnd"/>
      <w:r w:rsidRPr="00472CD5">
        <w:rPr>
          <w:rFonts w:ascii="Arial" w:hAnsi="Arial" w:cs="Arial"/>
          <w:color w:val="000000" w:themeColor="text1"/>
          <w:lang w:val="en-GB"/>
        </w:rPr>
        <w:t xml:space="preserve"> de </w:t>
      </w:r>
      <w:proofErr w:type="spellStart"/>
      <w:r w:rsidRPr="00472CD5">
        <w:rPr>
          <w:rFonts w:ascii="Arial" w:hAnsi="Arial" w:cs="Arial"/>
          <w:color w:val="000000" w:themeColor="text1"/>
          <w:lang w:val="en-GB"/>
        </w:rPr>
        <w:t>l’équipe</w:t>
      </w:r>
      <w:proofErr w:type="spellEnd"/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  <w:proofErr w:type="spellStart"/>
      <w:r w:rsidRPr="00472CD5">
        <w:rPr>
          <w:rFonts w:ascii="Arial" w:hAnsi="Arial" w:cs="Arial"/>
          <w:color w:val="000000" w:themeColor="text1"/>
          <w:lang w:val="en-GB"/>
        </w:rPr>
        <w:t>hospitalière</w:t>
      </w:r>
      <w:proofErr w:type="spellEnd"/>
      <w:r w:rsidRPr="00472CD5">
        <w:rPr>
          <w:rFonts w:ascii="Arial" w:hAnsi="Arial" w:cs="Arial"/>
          <w:color w:val="000000" w:themeColor="text1"/>
          <w:lang w:val="en-GB"/>
        </w:rPr>
        <w:t>)</w:t>
      </w:r>
    </w:p>
    <w:p w14:paraId="0F07E9F8" w14:textId="77777777" w:rsidR="00F23EF4" w:rsidRPr="00472CD5" w:rsidRDefault="00F23EF4" w:rsidP="00EB0E75">
      <w:pPr>
        <w:ind w:left="2124"/>
        <w:rPr>
          <w:rFonts w:ascii="Arial" w:hAnsi="Arial" w:cs="Arial"/>
          <w:color w:val="000000" w:themeColor="text1"/>
          <w:lang w:val="en-GB"/>
        </w:rPr>
      </w:pPr>
    </w:p>
    <w:p w14:paraId="13002E4E" w14:textId="0C268DE0" w:rsidR="00EB0E75" w:rsidRPr="00472CD5" w:rsidRDefault="000C6FAE" w:rsidP="00EB0E75">
      <w:pPr>
        <w:pStyle w:val="Lijstalinea"/>
        <w:ind w:left="1440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If not a consultant, was the consult</w:t>
      </w:r>
      <w:r w:rsidR="00786621" w:rsidRPr="00472CD5">
        <w:rPr>
          <w:rFonts w:ascii="Arial" w:hAnsi="Arial" w:cs="Arial"/>
          <w:color w:val="000000" w:themeColor="text1"/>
          <w:lang w:val="en-GB"/>
        </w:rPr>
        <w:t xml:space="preserve">ant </w:t>
      </w:r>
      <w:r w:rsidRPr="00472CD5">
        <w:rPr>
          <w:rFonts w:ascii="Arial" w:hAnsi="Arial" w:cs="Arial"/>
          <w:color w:val="000000" w:themeColor="text1"/>
          <w:lang w:val="en-GB"/>
        </w:rPr>
        <w:t xml:space="preserve">present in the operating room at any time during the CS? </w:t>
      </w:r>
    </w:p>
    <w:p w14:paraId="3E0515E3" w14:textId="5228B1B2" w:rsidR="000C6FAE" w:rsidRPr="00472CD5" w:rsidRDefault="000C6FAE" w:rsidP="000C6FAE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6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E41AD7" w:rsidRPr="00472CD5">
        <w:rPr>
          <w:rFonts w:ascii="Arial" w:hAnsi="Arial" w:cs="Arial"/>
          <w:color w:val="000000" w:themeColor="text1"/>
          <w:lang w:val="en-GB"/>
        </w:rPr>
        <w:t xml:space="preserve"> Y</w:t>
      </w:r>
      <w:r w:rsidRPr="00472CD5">
        <w:rPr>
          <w:rFonts w:ascii="Arial" w:hAnsi="Arial" w:cs="Arial"/>
          <w:color w:val="000000" w:themeColor="text1"/>
          <w:lang w:val="en-GB"/>
        </w:rPr>
        <w:t>es</w:t>
      </w:r>
    </w:p>
    <w:p w14:paraId="6425848C" w14:textId="7E35CE8E" w:rsidR="000C6FAE" w:rsidRPr="00472CD5" w:rsidRDefault="00E41AD7" w:rsidP="000C6FAE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0C6FAE"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7"/>
            <w:enabled/>
            <w:calcOnExit w:val="0"/>
            <w:checkBox>
              <w:sizeAuto/>
              <w:default w:val="0"/>
            </w:checkBox>
          </w:ffData>
        </w:fldChar>
      </w:r>
      <w:r w:rsidR="000C6FAE"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="000C6FAE"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 xml:space="preserve"> N</w:t>
      </w:r>
      <w:r w:rsidR="000C6FAE" w:rsidRPr="00472CD5">
        <w:rPr>
          <w:rFonts w:ascii="Arial" w:hAnsi="Arial" w:cs="Arial"/>
          <w:color w:val="000000" w:themeColor="text1"/>
          <w:lang w:val="en-GB"/>
        </w:rPr>
        <w:t>o</w:t>
      </w:r>
    </w:p>
    <w:p w14:paraId="061834A3" w14:textId="2CB28A38" w:rsidR="00AE7CDE" w:rsidRPr="00472CD5" w:rsidRDefault="003363A7" w:rsidP="000C6FAE">
      <w:pPr>
        <w:pStyle w:val="Lijstalinea"/>
        <w:ind w:left="2124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1478035598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E06C2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0C6FAE" w:rsidRPr="00472CD5">
        <w:rPr>
          <w:rFonts w:ascii="Arial" w:hAnsi="Arial" w:cs="Arial"/>
          <w:color w:val="000000" w:themeColor="text1"/>
          <w:lang w:val="en-US"/>
        </w:rPr>
        <w:t xml:space="preserve"> Not recorded</w:t>
      </w:r>
    </w:p>
    <w:p w14:paraId="02FE596B" w14:textId="39B28FDF" w:rsidR="00FE06C2" w:rsidRPr="00472CD5" w:rsidRDefault="003363A7" w:rsidP="00FE06C2">
      <w:pPr>
        <w:pStyle w:val="Lijstalinea"/>
        <w:ind w:left="2124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676472119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E06C2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FE06C2" w:rsidRPr="00472CD5">
        <w:rPr>
          <w:rFonts w:ascii="Arial" w:hAnsi="Arial" w:cs="Arial"/>
          <w:color w:val="000000" w:themeColor="text1"/>
          <w:lang w:val="en-US"/>
        </w:rPr>
        <w:t xml:space="preserve"> Not applicable</w:t>
      </w:r>
    </w:p>
    <w:p w14:paraId="5332664B" w14:textId="77777777" w:rsidR="00FE06C2" w:rsidRPr="00472CD5" w:rsidRDefault="00FE06C2" w:rsidP="000C6FAE">
      <w:pPr>
        <w:pStyle w:val="Lijstalinea"/>
        <w:ind w:left="2124"/>
        <w:rPr>
          <w:rFonts w:ascii="Arial" w:hAnsi="Arial" w:cs="Arial"/>
          <w:color w:val="000000" w:themeColor="text1"/>
          <w:lang w:val="en-US"/>
        </w:rPr>
      </w:pPr>
    </w:p>
    <w:p w14:paraId="38206787" w14:textId="77777777" w:rsidR="000C6FAE" w:rsidRPr="00472CD5" w:rsidRDefault="000C6FAE" w:rsidP="000C6FAE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5AE76F80" w14:textId="2044A0A4" w:rsidR="000F5884" w:rsidRPr="00472CD5" w:rsidRDefault="000F5884" w:rsidP="000F5884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hat was the type of </w:t>
      </w:r>
      <w:r w:rsidR="002C7D18" w:rsidRPr="00472CD5">
        <w:rPr>
          <w:rFonts w:ascii="Arial" w:hAnsi="Arial" w:cs="Arial"/>
          <w:color w:val="000000" w:themeColor="text1"/>
          <w:lang w:val="en-GB"/>
        </w:rPr>
        <w:t>anaesthesia</w:t>
      </w:r>
      <w:r w:rsidRPr="00472CD5">
        <w:rPr>
          <w:rFonts w:ascii="Arial" w:hAnsi="Arial" w:cs="Arial"/>
          <w:color w:val="000000" w:themeColor="text1"/>
          <w:lang w:val="en-GB"/>
        </w:rPr>
        <w:t xml:space="preserve"> utilised? </w:t>
      </w:r>
    </w:p>
    <w:p w14:paraId="101422E0" w14:textId="7283AAD3" w:rsidR="002C7D18" w:rsidRPr="00472CD5" w:rsidRDefault="002C7D18" w:rsidP="002C7D1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2"/>
            <w:enabled/>
            <w:calcOnExit w:val="0"/>
            <w:checkBox>
              <w:sizeAuto/>
              <w:default w:val="0"/>
            </w:checkBox>
          </w:ffData>
        </w:fldChar>
      </w:r>
      <w:bookmarkStart w:id="18" w:name="Check122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8"/>
      <w:r w:rsidR="00CE063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Regional</w:t>
      </w:r>
    </w:p>
    <w:p w14:paraId="194427B4" w14:textId="1F78A5F7" w:rsidR="00F36107" w:rsidRPr="00472CD5" w:rsidRDefault="002C7D18" w:rsidP="00F36107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3"/>
            <w:enabled/>
            <w:calcOnExit w:val="0"/>
            <w:checkBox>
              <w:sizeAuto/>
              <w:default w:val="0"/>
            </w:checkBox>
          </w:ffData>
        </w:fldChar>
      </w:r>
      <w:bookmarkStart w:id="19" w:name="Check123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9"/>
      <w:r w:rsidR="00CE063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General</w:t>
      </w:r>
    </w:p>
    <w:p w14:paraId="634F8BD6" w14:textId="4E30788A" w:rsidR="00F36107" w:rsidRPr="00472CD5" w:rsidRDefault="003363A7" w:rsidP="00F36107">
      <w:pPr>
        <w:pStyle w:val="Lijstalinea"/>
        <w:ind w:left="2124"/>
        <w:rPr>
          <w:rFonts w:ascii="Arial" w:hAnsi="Arial" w:cs="Arial"/>
          <w:color w:val="000000" w:themeColor="text1"/>
        </w:rPr>
      </w:pPr>
      <w:sdt>
        <w:sdtPr>
          <w:rPr>
            <w:rFonts w:ascii="Arial" w:hAnsi="Arial" w:cs="Arial"/>
            <w:color w:val="000000" w:themeColor="text1"/>
          </w:rPr>
          <w:id w:val="-77060865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36107" w:rsidRPr="00472CD5">
            <w:rPr>
              <w:rFonts w:ascii="MS Gothic" w:eastAsia="MS Gothic" w:hAnsi="MS Gothic" w:cs="Arial" w:hint="eastAsia"/>
              <w:color w:val="000000" w:themeColor="text1"/>
            </w:rPr>
            <w:t>☐</w:t>
          </w:r>
        </w:sdtContent>
      </w:sdt>
      <w:r w:rsidR="00F36107" w:rsidRPr="00472CD5">
        <w:rPr>
          <w:rFonts w:ascii="Arial" w:hAnsi="Arial" w:cs="Arial"/>
          <w:color w:val="000000" w:themeColor="text1"/>
        </w:rPr>
        <w:t xml:space="preserve"> </w:t>
      </w:r>
      <w:proofErr w:type="spellStart"/>
      <w:r w:rsidR="00F36107" w:rsidRPr="00472CD5">
        <w:rPr>
          <w:rFonts w:ascii="Arial" w:hAnsi="Arial" w:cs="Arial"/>
          <w:color w:val="000000" w:themeColor="text1"/>
        </w:rPr>
        <w:t>Not</w:t>
      </w:r>
      <w:proofErr w:type="spellEnd"/>
      <w:r w:rsidR="00F36107" w:rsidRPr="00472CD5">
        <w:rPr>
          <w:rFonts w:ascii="Arial" w:hAnsi="Arial" w:cs="Arial"/>
          <w:color w:val="000000" w:themeColor="text1"/>
        </w:rPr>
        <w:t xml:space="preserve"> </w:t>
      </w:r>
      <w:proofErr w:type="spellStart"/>
      <w:r w:rsidR="00F36107" w:rsidRPr="00472CD5">
        <w:rPr>
          <w:rFonts w:ascii="Arial" w:hAnsi="Arial" w:cs="Arial"/>
          <w:color w:val="000000" w:themeColor="text1"/>
        </w:rPr>
        <w:t>known</w:t>
      </w:r>
      <w:proofErr w:type="spellEnd"/>
    </w:p>
    <w:p w14:paraId="348D1F73" w14:textId="77777777" w:rsidR="000C6FAE" w:rsidRPr="00472CD5" w:rsidRDefault="000C6FAE" w:rsidP="00F36107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637F1F50" w14:textId="77777777" w:rsidR="000F5884" w:rsidRPr="00472CD5" w:rsidRDefault="000F5884" w:rsidP="000F5884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hat type of uterine incision was used? </w:t>
      </w:r>
    </w:p>
    <w:p w14:paraId="1EE13A46" w14:textId="34EC514E" w:rsidR="000F5884" w:rsidRPr="00472CD5" w:rsidRDefault="000F5884" w:rsidP="000F5884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5"/>
            <w:enabled/>
            <w:calcOnExit w:val="0"/>
            <w:checkBox>
              <w:sizeAuto/>
              <w:default w:val="0"/>
            </w:checkBox>
          </w:ffData>
        </w:fldChar>
      </w:r>
      <w:bookmarkStart w:id="20" w:name="Check15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20"/>
      <w:r w:rsidR="00E41AD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Lower segment</w:t>
      </w:r>
    </w:p>
    <w:p w14:paraId="41854CB9" w14:textId="417EB4D6" w:rsidR="000F5884" w:rsidRPr="00472CD5" w:rsidRDefault="000F5884" w:rsidP="000F5884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6"/>
            <w:enabled/>
            <w:calcOnExit w:val="0"/>
            <w:checkBox>
              <w:sizeAuto/>
              <w:default w:val="0"/>
            </w:checkBox>
          </w:ffData>
        </w:fldChar>
      </w:r>
      <w:bookmarkStart w:id="21" w:name="Check16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21"/>
      <w:r w:rsidR="00E41AD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Classical</w:t>
      </w:r>
    </w:p>
    <w:p w14:paraId="4D994315" w14:textId="5DC3F444" w:rsidR="00F36107" w:rsidRPr="00472CD5" w:rsidRDefault="000F5884" w:rsidP="00F36107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7"/>
            <w:enabled/>
            <w:calcOnExit w:val="0"/>
            <w:checkBox>
              <w:sizeAuto/>
              <w:default w:val="0"/>
            </w:checkBox>
          </w:ffData>
        </w:fldChar>
      </w:r>
      <w:bookmarkStart w:id="22" w:name="Check17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22"/>
      <w:r w:rsidR="00E41AD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Other</w:t>
      </w:r>
    </w:p>
    <w:p w14:paraId="4DD3462B" w14:textId="24FC4609" w:rsidR="00F36107" w:rsidRPr="00472CD5" w:rsidRDefault="003363A7" w:rsidP="00F36107">
      <w:pPr>
        <w:pStyle w:val="Lijstalinea"/>
        <w:ind w:left="2124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2054044661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36107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F36107" w:rsidRPr="00472CD5">
        <w:rPr>
          <w:rFonts w:ascii="Arial" w:hAnsi="Arial" w:cs="Arial"/>
          <w:color w:val="000000" w:themeColor="text1"/>
          <w:lang w:val="en-US"/>
        </w:rPr>
        <w:t xml:space="preserve"> Not known</w:t>
      </w:r>
    </w:p>
    <w:p w14:paraId="7D179724" w14:textId="77777777" w:rsidR="000C6FAE" w:rsidRPr="00472CD5" w:rsidRDefault="000C6FAE" w:rsidP="00F36107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598F2FC7" w14:textId="433B5E78" w:rsidR="003837C4" w:rsidRPr="00472CD5" w:rsidRDefault="003837C4" w:rsidP="003837C4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ere there adhesions between the uterus and </w:t>
      </w:r>
      <w:r w:rsidR="003F5085" w:rsidRPr="00472CD5">
        <w:rPr>
          <w:rFonts w:ascii="Arial" w:hAnsi="Arial" w:cs="Arial"/>
          <w:color w:val="000000" w:themeColor="text1"/>
          <w:lang w:val="en-GB"/>
        </w:rPr>
        <w:t xml:space="preserve">the </w:t>
      </w:r>
      <w:r w:rsidRPr="00472CD5">
        <w:rPr>
          <w:rFonts w:ascii="Arial" w:hAnsi="Arial" w:cs="Arial"/>
          <w:color w:val="000000" w:themeColor="text1"/>
          <w:lang w:val="en-GB"/>
        </w:rPr>
        <w:t>abdominal wall noted?</w:t>
      </w:r>
    </w:p>
    <w:p w14:paraId="0F83E22C" w14:textId="68F7F5D3" w:rsidR="000F5884" w:rsidRPr="00472CD5" w:rsidRDefault="000F5884" w:rsidP="000F5884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8"/>
            <w:enabled/>
            <w:calcOnExit w:val="0"/>
            <w:checkBox>
              <w:sizeAuto/>
              <w:default w:val="0"/>
            </w:checkBox>
          </w:ffData>
        </w:fldChar>
      </w:r>
      <w:bookmarkStart w:id="23" w:name="Check18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23"/>
      <w:r w:rsidR="00E41AD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Yes</w:t>
      </w:r>
    </w:p>
    <w:p w14:paraId="6B4EB63E" w14:textId="0B9E8D5A" w:rsidR="000F5884" w:rsidRPr="00472CD5" w:rsidRDefault="000F5884" w:rsidP="000F5884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9"/>
            <w:enabled/>
            <w:calcOnExit w:val="0"/>
            <w:checkBox>
              <w:sizeAuto/>
              <w:default w:val="0"/>
            </w:checkBox>
          </w:ffData>
        </w:fldChar>
      </w:r>
      <w:bookmarkStart w:id="24" w:name="Check19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24"/>
      <w:r w:rsidR="00E41AD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75137B02" w14:textId="5CA1662C" w:rsidR="00D013EF" w:rsidRPr="00472CD5" w:rsidRDefault="00D013EF" w:rsidP="000F5884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8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E41AD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Not known</w:t>
      </w:r>
    </w:p>
    <w:p w14:paraId="24AA45A7" w14:textId="333EE3CC" w:rsidR="00F96C98" w:rsidRPr="00472CD5" w:rsidRDefault="00F96C98" w:rsidP="000F5884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703573F3" w14:textId="77777777" w:rsidR="00F96C98" w:rsidRPr="00472CD5" w:rsidRDefault="00F96C98" w:rsidP="00F96C9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Were any of the following damaged during CS? (</w:t>
      </w:r>
      <w:r w:rsidRPr="00472CD5">
        <w:rPr>
          <w:rFonts w:ascii="Arial" w:hAnsi="Arial" w:cs="Arial"/>
          <w:i/>
          <w:iCs/>
          <w:color w:val="000000" w:themeColor="text1"/>
          <w:lang w:val="en-GB"/>
        </w:rPr>
        <w:t>tick all that apply)</w:t>
      </w:r>
    </w:p>
    <w:p w14:paraId="4DAE2E08" w14:textId="36D993D5" w:rsidR="00F96C98" w:rsidRPr="00472CD5" w:rsidRDefault="00F96C98" w:rsidP="00F96C9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43"/>
            <w:enabled/>
            <w:calcOnExit w:val="0"/>
            <w:checkBox>
              <w:sizeAuto/>
              <w:default w:val="0"/>
            </w:checkBox>
          </w:ffData>
        </w:fldChar>
      </w:r>
      <w:bookmarkStart w:id="25" w:name="Check43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25"/>
      <w:r w:rsidR="00E41AD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 xml:space="preserve">Bladder </w:t>
      </w:r>
    </w:p>
    <w:p w14:paraId="2E28D361" w14:textId="540910CB" w:rsidR="00F96C98" w:rsidRPr="00472CD5" w:rsidRDefault="00F96C98" w:rsidP="00F96C9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44"/>
            <w:enabled/>
            <w:calcOnExit w:val="0"/>
            <w:checkBox>
              <w:sizeAuto/>
              <w:default w:val="0"/>
            </w:checkBox>
          </w:ffData>
        </w:fldChar>
      </w:r>
      <w:bookmarkStart w:id="26" w:name="Check44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26"/>
      <w:r w:rsidR="00E41AD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 xml:space="preserve">Bowel </w:t>
      </w:r>
    </w:p>
    <w:p w14:paraId="6F420E58" w14:textId="7AD62158" w:rsidR="00F96C98" w:rsidRPr="00472CD5" w:rsidRDefault="00F96C98" w:rsidP="00F96C9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45"/>
            <w:enabled/>
            <w:calcOnExit w:val="0"/>
            <w:checkBox>
              <w:sizeAuto/>
              <w:default w:val="0"/>
            </w:checkBox>
          </w:ffData>
        </w:fldChar>
      </w:r>
      <w:bookmarkStart w:id="27" w:name="Check45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27"/>
      <w:r w:rsidR="00E41AD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 xml:space="preserve">Other, specify: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74A2B479" w14:textId="77777777" w:rsidR="000C6FAE" w:rsidRPr="00472CD5" w:rsidRDefault="000C6FAE" w:rsidP="000F5884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075B7E01" w14:textId="7387952E" w:rsidR="000C6FAE" w:rsidRPr="00472CD5" w:rsidRDefault="003837C4" w:rsidP="00D64955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W</w:t>
      </w:r>
      <w:r w:rsidR="003F5085" w:rsidRPr="00472CD5">
        <w:rPr>
          <w:rFonts w:ascii="Arial" w:hAnsi="Arial" w:cs="Arial"/>
          <w:color w:val="000000" w:themeColor="text1"/>
          <w:lang w:val="en-GB"/>
        </w:rPr>
        <w:t>as</w:t>
      </w:r>
      <w:r w:rsidRPr="00472CD5">
        <w:rPr>
          <w:rFonts w:ascii="Arial" w:hAnsi="Arial" w:cs="Arial"/>
          <w:color w:val="000000" w:themeColor="text1"/>
          <w:lang w:val="en-GB"/>
        </w:rPr>
        <w:t xml:space="preserve"> any of the following </w:t>
      </w:r>
      <w:r w:rsidR="003F5085" w:rsidRPr="00472CD5">
        <w:rPr>
          <w:rFonts w:ascii="Arial" w:hAnsi="Arial" w:cs="Arial"/>
          <w:color w:val="000000" w:themeColor="text1"/>
          <w:lang w:val="en-GB"/>
        </w:rPr>
        <w:t xml:space="preserve">conditions </w:t>
      </w:r>
      <w:r w:rsidRPr="00472CD5">
        <w:rPr>
          <w:rFonts w:ascii="Arial" w:hAnsi="Arial" w:cs="Arial"/>
          <w:color w:val="000000" w:themeColor="text1"/>
          <w:lang w:val="en-GB"/>
        </w:rPr>
        <w:t xml:space="preserve">diagnosed intra-operatively </w:t>
      </w:r>
    </w:p>
    <w:p w14:paraId="61300572" w14:textId="0D04AC87" w:rsidR="003837C4" w:rsidRPr="00472CD5" w:rsidRDefault="003837C4" w:rsidP="000C6FAE">
      <w:pPr>
        <w:pStyle w:val="Lijstalinea"/>
        <w:ind w:left="1440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(i.e. not suspected pre-surgery)</w:t>
      </w:r>
      <w:r w:rsidR="00D64955" w:rsidRPr="00472CD5">
        <w:rPr>
          <w:rFonts w:ascii="Arial" w:hAnsi="Arial" w:cs="Arial"/>
          <w:color w:val="000000" w:themeColor="text1"/>
          <w:lang w:val="en-GB"/>
        </w:rPr>
        <w:t xml:space="preserve"> (</w:t>
      </w:r>
      <w:r w:rsidR="00D64955" w:rsidRPr="00472CD5">
        <w:rPr>
          <w:rFonts w:ascii="Arial" w:hAnsi="Arial" w:cs="Arial"/>
          <w:i/>
          <w:iCs/>
          <w:color w:val="000000" w:themeColor="text1"/>
          <w:lang w:val="en-GB"/>
        </w:rPr>
        <w:t>tick all that apply)</w:t>
      </w:r>
    </w:p>
    <w:p w14:paraId="410AF40B" w14:textId="4FED89BB" w:rsidR="000F5884" w:rsidRPr="00472CD5" w:rsidRDefault="000F5884" w:rsidP="000F5884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20"/>
            <w:enabled/>
            <w:calcOnExit w:val="0"/>
            <w:checkBox>
              <w:sizeAuto/>
              <w:default w:val="0"/>
            </w:checkBox>
          </w:ffData>
        </w:fldChar>
      </w:r>
      <w:bookmarkStart w:id="28" w:name="Check20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28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Uterine atony</w:t>
      </w:r>
    </w:p>
    <w:p w14:paraId="0250A6B0" w14:textId="651774ED" w:rsidR="000F5884" w:rsidRPr="00472CD5" w:rsidRDefault="000F5884" w:rsidP="000F5884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21"/>
            <w:enabled/>
            <w:calcOnExit w:val="0"/>
            <w:checkBox>
              <w:sizeAuto/>
              <w:default w:val="0"/>
            </w:checkBox>
          </w:ffData>
        </w:fldChar>
      </w:r>
      <w:bookmarkStart w:id="29" w:name="Check21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29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Uterine dehiscence</w:t>
      </w:r>
    </w:p>
    <w:p w14:paraId="142BCFD5" w14:textId="6FEFFF06" w:rsidR="000F5884" w:rsidRPr="00472CD5" w:rsidRDefault="000F5884" w:rsidP="000F5884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22"/>
            <w:enabled/>
            <w:calcOnExit w:val="0"/>
            <w:checkBox>
              <w:sizeAuto/>
              <w:default w:val="0"/>
            </w:checkBox>
          </w:ffData>
        </w:fldChar>
      </w:r>
      <w:bookmarkStart w:id="30" w:name="Check22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30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Uterine rupture</w:t>
      </w:r>
    </w:p>
    <w:p w14:paraId="22F835F1" w14:textId="0CCEADD8" w:rsidR="000F5884" w:rsidRPr="00472CD5" w:rsidRDefault="000F5884" w:rsidP="000F5884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23"/>
            <w:enabled/>
            <w:calcOnExit w:val="0"/>
            <w:checkBox>
              <w:sizeAuto/>
              <w:default w:val="0"/>
            </w:checkBox>
          </w:ffData>
        </w:fldChar>
      </w:r>
      <w:bookmarkStart w:id="31" w:name="Check23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31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Abruption</w:t>
      </w:r>
    </w:p>
    <w:p w14:paraId="398868A3" w14:textId="4F47B3EF" w:rsidR="000F5884" w:rsidRPr="00472CD5" w:rsidRDefault="000F5884" w:rsidP="000F5884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24"/>
            <w:enabled/>
            <w:calcOnExit w:val="0"/>
            <w:checkBox>
              <w:sizeAuto/>
              <w:default w:val="0"/>
            </w:checkBox>
          </w:ffData>
        </w:fldChar>
      </w:r>
      <w:bookmarkStart w:id="32" w:name="Check24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32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Placenta praevia</w:t>
      </w:r>
    </w:p>
    <w:p w14:paraId="114EB6F7" w14:textId="3967A8AD" w:rsidR="000F5884" w:rsidRPr="00472CD5" w:rsidRDefault="003363A7" w:rsidP="000F5884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MS Gothic" w:eastAsia="MS Gothic" w:hAnsi="MS Gothic" w:cs="Arial"/>
            <w:color w:val="000000" w:themeColor="text1"/>
            <w:lang w:val="en-GB"/>
          </w:rPr>
          <w:id w:val="-128133464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0F5884"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680B03" w:rsidRPr="00472CD5">
        <w:rPr>
          <w:rFonts w:ascii="MS Gothic" w:eastAsia="MS Gothic" w:hAnsi="MS Gothic" w:cs="Arial"/>
          <w:color w:val="000000" w:themeColor="text1"/>
          <w:lang w:val="en-GB"/>
        </w:rPr>
        <w:t xml:space="preserve"> </w:t>
      </w:r>
      <w:r w:rsidR="000F5884" w:rsidRPr="00472CD5">
        <w:rPr>
          <w:rFonts w:ascii="Arial" w:hAnsi="Arial" w:cs="Arial"/>
          <w:color w:val="000000" w:themeColor="text1"/>
          <w:lang w:val="en-GB"/>
        </w:rPr>
        <w:t xml:space="preserve">Placenta </w:t>
      </w:r>
      <w:proofErr w:type="spellStart"/>
      <w:r w:rsidR="000F5884" w:rsidRPr="00472CD5">
        <w:rPr>
          <w:rFonts w:ascii="Arial" w:hAnsi="Arial" w:cs="Arial"/>
          <w:color w:val="000000" w:themeColor="text1"/>
          <w:lang w:val="en-GB"/>
        </w:rPr>
        <w:t>accret</w:t>
      </w:r>
      <w:r w:rsidR="00DA63E9" w:rsidRPr="00472CD5">
        <w:rPr>
          <w:rFonts w:ascii="Arial" w:hAnsi="Arial" w:cs="Arial"/>
          <w:color w:val="000000" w:themeColor="text1"/>
          <w:lang w:val="en-GB"/>
        </w:rPr>
        <w:t>a</w:t>
      </w:r>
      <w:proofErr w:type="spellEnd"/>
    </w:p>
    <w:p w14:paraId="78018FCB" w14:textId="58BECAB7" w:rsidR="000F5884" w:rsidRPr="00472CD5" w:rsidRDefault="003363A7" w:rsidP="000F5884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MS Gothic" w:eastAsia="MS Gothic" w:hAnsi="MS Gothic" w:cs="Arial"/>
            <w:color w:val="000000" w:themeColor="text1"/>
            <w:lang w:val="en-GB"/>
          </w:rPr>
          <w:id w:val="-134138303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0F5884"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680B03" w:rsidRPr="00472CD5">
        <w:rPr>
          <w:rFonts w:ascii="MS Gothic" w:eastAsia="MS Gothic" w:hAnsi="MS Gothic" w:cs="Arial"/>
          <w:color w:val="000000" w:themeColor="text1"/>
          <w:lang w:val="en-GB"/>
        </w:rPr>
        <w:t xml:space="preserve"> </w:t>
      </w:r>
      <w:r w:rsidR="000F5884" w:rsidRPr="00472CD5">
        <w:rPr>
          <w:rFonts w:ascii="Arial" w:hAnsi="Arial" w:cs="Arial"/>
          <w:color w:val="000000" w:themeColor="text1"/>
          <w:lang w:val="en-GB"/>
        </w:rPr>
        <w:t>Placenta increta</w:t>
      </w:r>
    </w:p>
    <w:p w14:paraId="3D94ABF7" w14:textId="2A73AE77" w:rsidR="000D4D88" w:rsidRPr="00472CD5" w:rsidRDefault="003363A7" w:rsidP="002C7D1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MS Gothic" w:eastAsia="MS Gothic" w:hAnsi="MS Gothic" w:cs="Arial"/>
            <w:color w:val="000000" w:themeColor="text1"/>
            <w:lang w:val="en-GB"/>
          </w:rPr>
          <w:id w:val="-8190838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0F5884" w:rsidRPr="00472CD5">
            <w:rPr>
              <w:rFonts w:ascii="MS Gothic" w:eastAsia="MS Gothic" w:hAnsi="MS Gothic" w:cs="Arial"/>
              <w:color w:val="000000" w:themeColor="text1"/>
              <w:lang w:val="en-GB"/>
            </w:rPr>
            <w:t>☐</w:t>
          </w:r>
        </w:sdtContent>
      </w:sdt>
      <w:r w:rsidR="00680B03" w:rsidRPr="00472CD5">
        <w:rPr>
          <w:rFonts w:ascii="MS Gothic" w:eastAsia="MS Gothic" w:hAnsi="MS Gothic" w:cs="Arial"/>
          <w:color w:val="000000" w:themeColor="text1"/>
          <w:lang w:val="en-GB"/>
        </w:rPr>
        <w:t xml:space="preserve"> </w:t>
      </w:r>
      <w:r w:rsidR="000F5884" w:rsidRPr="00472CD5">
        <w:rPr>
          <w:rFonts w:ascii="Arial" w:hAnsi="Arial" w:cs="Arial"/>
          <w:color w:val="000000" w:themeColor="text1"/>
          <w:lang w:val="en-GB"/>
        </w:rPr>
        <w:t xml:space="preserve">Placenta </w:t>
      </w:r>
      <w:proofErr w:type="spellStart"/>
      <w:r w:rsidR="000F5884" w:rsidRPr="00472CD5">
        <w:rPr>
          <w:rFonts w:ascii="Arial" w:hAnsi="Arial" w:cs="Arial"/>
          <w:color w:val="000000" w:themeColor="text1"/>
          <w:lang w:val="en-GB"/>
        </w:rPr>
        <w:t>percreta</w:t>
      </w:r>
      <w:proofErr w:type="spellEnd"/>
    </w:p>
    <w:p w14:paraId="3F8EA35A" w14:textId="77777777" w:rsidR="000C6FAE" w:rsidRPr="00472CD5" w:rsidRDefault="000C6FAE" w:rsidP="002C7D1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701F6665" w14:textId="77777777" w:rsidR="000C6FAE" w:rsidRPr="00472CD5" w:rsidRDefault="000C6FAE" w:rsidP="000C6FAE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367FA8F8" w14:textId="77777777" w:rsidR="000C6FAE" w:rsidRPr="00472CD5" w:rsidRDefault="000C6FAE" w:rsidP="000C6FAE">
      <w:pPr>
        <w:pStyle w:val="Lijstalinea"/>
        <w:ind w:left="360"/>
        <w:rPr>
          <w:rFonts w:ascii="Arial" w:hAnsi="Arial" w:cs="Arial"/>
          <w:color w:val="000000" w:themeColor="text1"/>
          <w:lang w:val="en-GB"/>
        </w:rPr>
      </w:pPr>
    </w:p>
    <w:p w14:paraId="6CFAEBD3" w14:textId="5758735B" w:rsidR="003837C4" w:rsidRPr="00472CD5" w:rsidRDefault="003837C4" w:rsidP="003837C4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Did the woman have a primary post-partum haemorrhage? </w:t>
      </w:r>
    </w:p>
    <w:p w14:paraId="774E4279" w14:textId="3932071D" w:rsidR="00DA63E9" w:rsidRPr="00472CD5" w:rsidRDefault="00DA63E9" w:rsidP="00DA63E9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25"/>
            <w:enabled/>
            <w:calcOnExit w:val="0"/>
            <w:checkBox>
              <w:sizeAuto/>
              <w:default w:val="0"/>
            </w:checkBox>
          </w:ffData>
        </w:fldChar>
      </w:r>
      <w:bookmarkStart w:id="33" w:name="Check25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33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Yes</w:t>
      </w:r>
    </w:p>
    <w:p w14:paraId="050DF5C4" w14:textId="753CD130" w:rsidR="00DA63E9" w:rsidRPr="00472CD5" w:rsidRDefault="00DA63E9" w:rsidP="00DA63E9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26"/>
            <w:enabled/>
            <w:calcOnExit w:val="0"/>
            <w:checkBox>
              <w:sizeAuto/>
              <w:default w:val="0"/>
            </w:checkBox>
          </w:ffData>
        </w:fldChar>
      </w:r>
      <w:bookmarkStart w:id="34" w:name="Check26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34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4F2CAB68" w14:textId="5E526B0F" w:rsidR="002A6146" w:rsidRPr="00472CD5" w:rsidRDefault="003363A7" w:rsidP="002A6146">
      <w:pPr>
        <w:pStyle w:val="Lijstalinea"/>
        <w:ind w:left="1440" w:firstLine="684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203373389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2A6146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2A6146" w:rsidRPr="00472CD5">
        <w:rPr>
          <w:rFonts w:ascii="Arial" w:hAnsi="Arial" w:cs="Arial"/>
          <w:color w:val="000000" w:themeColor="text1"/>
          <w:lang w:val="en-US"/>
        </w:rPr>
        <w:t xml:space="preserve"> Not known</w:t>
      </w:r>
    </w:p>
    <w:p w14:paraId="1AE1FF09" w14:textId="77777777" w:rsidR="00F96C98" w:rsidRPr="00472CD5" w:rsidRDefault="00F96C98" w:rsidP="002A6146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</w:p>
    <w:p w14:paraId="5B207399" w14:textId="43EB026B" w:rsidR="00DA63E9" w:rsidRPr="00472CD5" w:rsidRDefault="00DA63E9" w:rsidP="00DA63E9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If yes, what was the estimated blood loss?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  <w:r w:rsidR="00031E1E" w:rsidRPr="00472CD5">
        <w:rPr>
          <w:rFonts w:ascii="Arial" w:hAnsi="Arial" w:cs="Arial"/>
          <w:color w:val="000000" w:themeColor="text1"/>
          <w:lang w:val="en-GB"/>
        </w:rPr>
        <w:t>ml</w:t>
      </w:r>
    </w:p>
    <w:p w14:paraId="3DD96A1D" w14:textId="01234227" w:rsidR="00DA63E9" w:rsidRPr="00472CD5" w:rsidRDefault="00DA63E9" w:rsidP="00DA63E9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What was the underlying cause</w:t>
      </w:r>
      <w:r w:rsidR="00F96C98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F96C98" w:rsidRPr="00472CD5">
        <w:rPr>
          <w:rFonts w:ascii="Arial" w:hAnsi="Arial" w:cs="Arial"/>
          <w:i/>
          <w:iCs/>
          <w:color w:val="000000" w:themeColor="text1"/>
          <w:lang w:val="en-GB"/>
        </w:rPr>
        <w:t>(tick all that apply)</w:t>
      </w:r>
      <w:r w:rsidRPr="00472CD5">
        <w:rPr>
          <w:rFonts w:ascii="Arial" w:hAnsi="Arial" w:cs="Arial"/>
          <w:color w:val="000000" w:themeColor="text1"/>
          <w:lang w:val="en-GB"/>
        </w:rPr>
        <w:t xml:space="preserve">? </w:t>
      </w:r>
    </w:p>
    <w:p w14:paraId="2758ADC4" w14:textId="23F47BC4" w:rsidR="00DA63E9" w:rsidRPr="00472CD5" w:rsidRDefault="00DA63E9" w:rsidP="00DA63E9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27"/>
            <w:enabled/>
            <w:calcOnExit w:val="0"/>
            <w:checkBox>
              <w:sizeAuto/>
              <w:default w:val="0"/>
            </w:checkBox>
          </w:ffData>
        </w:fldChar>
      </w:r>
      <w:bookmarkStart w:id="35" w:name="Check27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35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Uterine atony</w:t>
      </w:r>
    </w:p>
    <w:p w14:paraId="3A62C430" w14:textId="38A819D9" w:rsidR="00DA63E9" w:rsidRPr="00472CD5" w:rsidRDefault="00DA63E9" w:rsidP="00DA63E9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28"/>
            <w:enabled/>
            <w:calcOnExit w:val="0"/>
            <w:checkBox>
              <w:sizeAuto/>
              <w:default w:val="0"/>
            </w:checkBox>
          </w:ffData>
        </w:fldChar>
      </w:r>
      <w:bookmarkStart w:id="36" w:name="Check28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36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Uterine trauma</w:t>
      </w:r>
    </w:p>
    <w:p w14:paraId="72303196" w14:textId="1225367D" w:rsidR="00DA63E9" w:rsidRPr="00472CD5" w:rsidRDefault="00DA63E9" w:rsidP="00DA63E9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29"/>
            <w:enabled/>
            <w:calcOnExit w:val="0"/>
            <w:checkBox>
              <w:sizeAuto/>
              <w:default w:val="0"/>
            </w:checkBox>
          </w:ffData>
        </w:fldChar>
      </w:r>
      <w:bookmarkStart w:id="37" w:name="Check29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37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Rupture</w:t>
      </w:r>
    </w:p>
    <w:p w14:paraId="314D7888" w14:textId="2A838229" w:rsidR="00DA63E9" w:rsidRPr="00472CD5" w:rsidRDefault="00DA63E9" w:rsidP="00DA63E9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30"/>
            <w:enabled/>
            <w:calcOnExit w:val="0"/>
            <w:checkBox>
              <w:sizeAuto/>
              <w:default w:val="0"/>
            </w:checkBox>
          </w:ffData>
        </w:fldChar>
      </w:r>
      <w:bookmarkStart w:id="38" w:name="Check30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38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Uterine infection</w:t>
      </w:r>
    </w:p>
    <w:p w14:paraId="6B077AD3" w14:textId="78B7494A" w:rsidR="00DA63E9" w:rsidRPr="00472CD5" w:rsidRDefault="00DA63E9" w:rsidP="00DA63E9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31"/>
            <w:enabled/>
            <w:calcOnExit w:val="0"/>
            <w:checkBox>
              <w:sizeAuto/>
              <w:default w:val="0"/>
            </w:checkBox>
          </w:ffData>
        </w:fldChar>
      </w:r>
      <w:bookmarkStart w:id="39" w:name="Check31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39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Bleeding from uterine incision</w:t>
      </w:r>
    </w:p>
    <w:p w14:paraId="203402E1" w14:textId="4973C0C6" w:rsidR="00DA63E9" w:rsidRPr="00472CD5" w:rsidRDefault="00DA63E9" w:rsidP="00DA63E9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33"/>
            <w:enabled/>
            <w:calcOnExit w:val="0"/>
            <w:checkBox>
              <w:sizeAuto/>
              <w:default w:val="0"/>
            </w:checkBox>
          </w:ffData>
        </w:fldChar>
      </w:r>
      <w:bookmarkStart w:id="40" w:name="Check33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40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Coagulopathy</w:t>
      </w:r>
      <w:r w:rsidR="00F96C98" w:rsidRPr="00472CD5">
        <w:rPr>
          <w:rFonts w:ascii="Arial" w:hAnsi="Arial" w:cs="Arial"/>
          <w:color w:val="000000" w:themeColor="text1"/>
          <w:lang w:val="en-GB"/>
        </w:rPr>
        <w:t xml:space="preserve">, if yes please specify </w:t>
      </w:r>
      <w:r w:rsidR="00F96C98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="00F96C98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F96C98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F96C98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F96C98" w:rsidRPr="00472CD5">
        <w:rPr>
          <w:noProof/>
          <w:color w:val="000000" w:themeColor="text1"/>
          <w:highlight w:val="lightGray"/>
          <w:lang w:val="en-GB"/>
        </w:rPr>
        <w:t> </w:t>
      </w:r>
      <w:r w:rsidR="00F96C98" w:rsidRPr="00472CD5">
        <w:rPr>
          <w:noProof/>
          <w:color w:val="000000" w:themeColor="text1"/>
          <w:highlight w:val="lightGray"/>
          <w:lang w:val="en-GB"/>
        </w:rPr>
        <w:t> </w:t>
      </w:r>
      <w:r w:rsidR="00F96C98" w:rsidRPr="00472CD5">
        <w:rPr>
          <w:noProof/>
          <w:color w:val="000000" w:themeColor="text1"/>
          <w:highlight w:val="lightGray"/>
          <w:lang w:val="en-GB"/>
        </w:rPr>
        <w:t> </w:t>
      </w:r>
      <w:r w:rsidR="00F96C98" w:rsidRPr="00472CD5">
        <w:rPr>
          <w:noProof/>
          <w:color w:val="000000" w:themeColor="text1"/>
          <w:highlight w:val="lightGray"/>
          <w:lang w:val="en-GB"/>
        </w:rPr>
        <w:t> </w:t>
      </w:r>
      <w:r w:rsidR="00F96C98" w:rsidRPr="00472CD5">
        <w:rPr>
          <w:noProof/>
          <w:color w:val="000000" w:themeColor="text1"/>
          <w:highlight w:val="lightGray"/>
          <w:lang w:val="en-GB"/>
        </w:rPr>
        <w:t> </w:t>
      </w:r>
      <w:r w:rsidR="00F96C98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4681ABA1" w14:textId="2075275C" w:rsidR="00DA63E9" w:rsidRPr="00472CD5" w:rsidRDefault="00DA63E9" w:rsidP="00373FB3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32"/>
            <w:enabled/>
            <w:calcOnExit w:val="0"/>
            <w:checkBox>
              <w:sizeAuto/>
              <w:default w:val="0"/>
            </w:checkBox>
          </w:ffData>
        </w:fldChar>
      </w:r>
      <w:bookmarkStart w:id="41" w:name="Check32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41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 xml:space="preserve">Other: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6470DC26" w14:textId="38012F02" w:rsidR="00D013EF" w:rsidRPr="00472CD5" w:rsidRDefault="00D013EF" w:rsidP="00D013E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8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Not known</w:t>
      </w:r>
    </w:p>
    <w:p w14:paraId="7E78A764" w14:textId="77777777" w:rsidR="000C6FAE" w:rsidRPr="00472CD5" w:rsidRDefault="000C6FAE" w:rsidP="00D013E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579A0B7B" w14:textId="4F114B23" w:rsidR="003837C4" w:rsidRPr="00472CD5" w:rsidRDefault="003837C4" w:rsidP="003837C4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Did the woman decline blood products? </w:t>
      </w:r>
    </w:p>
    <w:p w14:paraId="657C5095" w14:textId="07328411" w:rsidR="002C7D18" w:rsidRPr="00472CD5" w:rsidRDefault="002C7D18" w:rsidP="002C7D1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4"/>
            <w:enabled/>
            <w:calcOnExit w:val="0"/>
            <w:checkBox>
              <w:sizeAuto/>
              <w:default w:val="0"/>
            </w:checkBox>
          </w:ffData>
        </w:fldChar>
      </w:r>
      <w:bookmarkStart w:id="42" w:name="Check124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42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 xml:space="preserve">Yes </w:t>
      </w:r>
    </w:p>
    <w:p w14:paraId="0A5726C0" w14:textId="6CA1687D" w:rsidR="002C7D18" w:rsidRPr="00472CD5" w:rsidRDefault="002C7D18" w:rsidP="002C7D1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5"/>
            <w:enabled/>
            <w:calcOnExit w:val="0"/>
            <w:checkBox>
              <w:sizeAuto/>
              <w:default w:val="0"/>
            </w:checkBox>
          </w:ffData>
        </w:fldChar>
      </w:r>
      <w:bookmarkStart w:id="43" w:name="Check125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43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32F6AD57" w14:textId="76E67A94" w:rsidR="002A6146" w:rsidRPr="00472CD5" w:rsidRDefault="003363A7" w:rsidP="002A6146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  <w:sdt>
        <w:sdtPr>
          <w:rPr>
            <w:rFonts w:ascii="Arial" w:hAnsi="Arial" w:cs="Arial"/>
            <w:color w:val="000000" w:themeColor="text1"/>
            <w:lang w:val="en-US"/>
          </w:rPr>
          <w:id w:val="202643894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2A6146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2A6146" w:rsidRPr="00472CD5">
        <w:rPr>
          <w:rFonts w:ascii="Arial" w:hAnsi="Arial" w:cs="Arial"/>
          <w:color w:val="000000" w:themeColor="text1"/>
          <w:lang w:val="en-US"/>
        </w:rPr>
        <w:t xml:space="preserve"> Not known</w:t>
      </w:r>
    </w:p>
    <w:p w14:paraId="4467A895" w14:textId="40AD930E" w:rsidR="002C7D18" w:rsidRPr="00472CD5" w:rsidRDefault="002C7D18" w:rsidP="002C7D1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If no, were blood products given? </w:t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6"/>
            <w:enabled/>
            <w:calcOnExit w:val="0"/>
            <w:checkBox>
              <w:sizeAuto/>
              <w:default w:val="0"/>
            </w:checkBox>
          </w:ffData>
        </w:fldChar>
      </w:r>
      <w:bookmarkStart w:id="44" w:name="Check126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44"/>
      <w:r w:rsidRPr="00472CD5">
        <w:rPr>
          <w:rFonts w:ascii="Arial" w:hAnsi="Arial" w:cs="Arial"/>
          <w:color w:val="000000" w:themeColor="text1"/>
          <w:lang w:val="en-GB"/>
        </w:rPr>
        <w:t xml:space="preserve">Yes </w:t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7"/>
            <w:enabled/>
            <w:calcOnExit w:val="0"/>
            <w:checkBox>
              <w:sizeAuto/>
              <w:default w:val="0"/>
            </w:checkBox>
          </w:ffData>
        </w:fldChar>
      </w:r>
      <w:bookmarkStart w:id="45" w:name="Check127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45"/>
      <w:r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7FCC31B1" w14:textId="77777777" w:rsidR="00472CD5" w:rsidRDefault="00F96C98" w:rsidP="002C7D1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If yes, </w:t>
      </w:r>
    </w:p>
    <w:p w14:paraId="5DEF6577" w14:textId="4037A8E2" w:rsidR="00F96C98" w:rsidRPr="00472CD5" w:rsidRDefault="00F96C98" w:rsidP="00472CD5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number of </w:t>
      </w:r>
      <w:r w:rsidR="00BA7D07" w:rsidRPr="00472CD5">
        <w:rPr>
          <w:rFonts w:ascii="Arial" w:hAnsi="Arial" w:cs="Arial"/>
          <w:color w:val="000000" w:themeColor="text1"/>
          <w:lang w:val="en-GB"/>
        </w:rPr>
        <w:t>packed red blood cells (</w:t>
      </w:r>
      <w:proofErr w:type="spellStart"/>
      <w:r w:rsidR="00BA7D07" w:rsidRPr="00472CD5">
        <w:rPr>
          <w:rFonts w:ascii="Arial" w:hAnsi="Arial" w:cs="Arial"/>
          <w:color w:val="000000" w:themeColor="text1"/>
          <w:lang w:val="en-GB"/>
        </w:rPr>
        <w:t>culots</w:t>
      </w:r>
      <w:proofErr w:type="spellEnd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proofErr w:type="spellStart"/>
      <w:r w:rsidR="00BA7D07" w:rsidRPr="00472CD5">
        <w:rPr>
          <w:rFonts w:ascii="Arial" w:hAnsi="Arial" w:cs="Arial"/>
          <w:color w:val="000000" w:themeColor="text1"/>
          <w:lang w:val="en-GB"/>
        </w:rPr>
        <w:t>erythrocytaires</w:t>
      </w:r>
      <w:proofErr w:type="spellEnd"/>
      <w:r w:rsidR="00472CD5">
        <w:rPr>
          <w:rFonts w:ascii="Arial" w:hAnsi="Arial" w:cs="Arial"/>
          <w:color w:val="000000" w:themeColor="text1"/>
          <w:lang w:val="en-GB"/>
        </w:rPr>
        <w:t>):</w:t>
      </w:r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>, number of other blood</w:t>
      </w:r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products: please specify</w:t>
      </w:r>
      <w:r w:rsidR="00472CD5">
        <w:rPr>
          <w:rFonts w:ascii="Arial" w:hAnsi="Arial" w:cs="Arial"/>
          <w:color w:val="000000" w:themeColor="text1"/>
          <w:lang w:val="en-GB"/>
        </w:rPr>
        <w:t>: ………….</w:t>
      </w:r>
    </w:p>
    <w:p w14:paraId="5B0BA8DE" w14:textId="77777777" w:rsidR="000C6FAE" w:rsidRPr="00472CD5" w:rsidRDefault="000C6FAE" w:rsidP="002C7D1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5D61A647" w14:textId="1E3E5AC3" w:rsidR="000C6FAE" w:rsidRPr="00472CD5" w:rsidRDefault="003F5085" w:rsidP="00472CD5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Does a major obstetric haemorrhage</w:t>
      </w:r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structured</w:t>
      </w:r>
      <w:r w:rsidRPr="00472CD5">
        <w:rPr>
          <w:rFonts w:ascii="Arial" w:hAnsi="Arial" w:cs="Arial"/>
          <w:color w:val="000000" w:themeColor="text1"/>
          <w:lang w:val="en-GB"/>
        </w:rPr>
        <w:t xml:space="preserve"> pathway exist in your hospital?</w:t>
      </w:r>
    </w:p>
    <w:p w14:paraId="1EACE15B" w14:textId="1736F7E5" w:rsidR="003F5085" w:rsidRPr="00472CD5" w:rsidRDefault="00FE06C2" w:rsidP="002A6146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4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3F5085" w:rsidRPr="00472CD5">
        <w:rPr>
          <w:rFonts w:ascii="Arial" w:hAnsi="Arial" w:cs="Arial"/>
          <w:color w:val="000000" w:themeColor="text1"/>
          <w:lang w:val="en-GB"/>
        </w:rPr>
        <w:t>Yes</w:t>
      </w:r>
    </w:p>
    <w:p w14:paraId="694E26A4" w14:textId="32D0B999" w:rsidR="003F5085" w:rsidRPr="00472CD5" w:rsidRDefault="00FE06C2" w:rsidP="002A6146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4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3F5085"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5EF74BFA" w14:textId="43D35AFD" w:rsidR="003F5085" w:rsidRPr="00472CD5" w:rsidRDefault="003F5085" w:rsidP="00FE06C2">
      <w:pPr>
        <w:pStyle w:val="Lijstalinea"/>
        <w:ind w:left="2148" w:firstLine="68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If yes</w:t>
      </w:r>
      <w:r w:rsidR="00BA7D07" w:rsidRPr="00472CD5">
        <w:rPr>
          <w:rFonts w:ascii="Arial" w:hAnsi="Arial" w:cs="Arial"/>
          <w:color w:val="000000" w:themeColor="text1"/>
          <w:lang w:val="en-GB"/>
        </w:rPr>
        <w:t>,</w:t>
      </w:r>
      <w:r w:rsidRPr="00472CD5">
        <w:rPr>
          <w:rFonts w:ascii="Arial" w:hAnsi="Arial" w:cs="Arial"/>
          <w:color w:val="000000" w:themeColor="text1"/>
          <w:lang w:val="en-GB"/>
        </w:rPr>
        <w:t xml:space="preserve"> was it activated in this case?</w:t>
      </w:r>
    </w:p>
    <w:p w14:paraId="18B67202" w14:textId="0C6CFF46" w:rsidR="003F5085" w:rsidRPr="00472CD5" w:rsidRDefault="00FE06C2" w:rsidP="00FE06C2">
      <w:pPr>
        <w:pStyle w:val="Lijstalinea"/>
        <w:ind w:left="2856" w:firstLine="68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4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3F5085" w:rsidRPr="00472CD5">
        <w:rPr>
          <w:rFonts w:ascii="Arial" w:hAnsi="Arial" w:cs="Arial"/>
          <w:color w:val="000000" w:themeColor="text1"/>
          <w:lang w:val="en-GB"/>
        </w:rPr>
        <w:t xml:space="preserve">Yes </w:t>
      </w:r>
    </w:p>
    <w:p w14:paraId="2AFB7B2C" w14:textId="4C89C7FE" w:rsidR="003F5085" w:rsidRPr="00472CD5" w:rsidRDefault="00FE06C2" w:rsidP="00FE06C2">
      <w:pPr>
        <w:pStyle w:val="Lijstalinea"/>
        <w:ind w:left="2856" w:firstLine="68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4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3F5085"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1E56869C" w14:textId="77777777" w:rsidR="00BA7D07" w:rsidRPr="00472CD5" w:rsidRDefault="00BA7D07" w:rsidP="003F5085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</w:p>
    <w:p w14:paraId="253AA061" w14:textId="177559A3" w:rsidR="003837C4" w:rsidRPr="00472CD5" w:rsidRDefault="003837C4" w:rsidP="003837C4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ere any of the following required during the CS? </w:t>
      </w:r>
      <w:r w:rsidR="00373FB3" w:rsidRPr="00472CD5">
        <w:rPr>
          <w:rFonts w:ascii="Arial" w:hAnsi="Arial" w:cs="Arial"/>
          <w:i/>
          <w:iCs/>
          <w:color w:val="000000" w:themeColor="text1"/>
          <w:lang w:val="en-GB"/>
        </w:rPr>
        <w:t>(tick all that apply)</w:t>
      </w:r>
    </w:p>
    <w:p w14:paraId="12AC3CAE" w14:textId="6B6B8C47" w:rsidR="00373FB3" w:rsidRPr="00472CD5" w:rsidRDefault="00373FB3" w:rsidP="00373FB3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36"/>
            <w:enabled/>
            <w:calcOnExit w:val="0"/>
            <w:checkBox>
              <w:sizeAuto/>
              <w:default w:val="0"/>
            </w:checkBox>
          </w:ffData>
        </w:fldChar>
      </w:r>
      <w:bookmarkStart w:id="46" w:name="Check36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46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Intra-uterine balloon</w:t>
      </w:r>
    </w:p>
    <w:p w14:paraId="265B39C2" w14:textId="436379DA" w:rsidR="00373FB3" w:rsidRPr="00472CD5" w:rsidRDefault="00373FB3" w:rsidP="00373FB3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37"/>
            <w:enabled/>
            <w:calcOnExit w:val="0"/>
            <w:checkBox>
              <w:sizeAuto/>
              <w:default w:val="0"/>
            </w:checkBox>
          </w:ffData>
        </w:fldChar>
      </w:r>
      <w:bookmarkStart w:id="47" w:name="Check37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47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Uterine packing</w:t>
      </w:r>
    </w:p>
    <w:p w14:paraId="5E9638B9" w14:textId="358B7DBD" w:rsidR="00373FB3" w:rsidRPr="00472CD5" w:rsidRDefault="00373FB3" w:rsidP="00373FB3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38"/>
            <w:enabled/>
            <w:calcOnExit w:val="0"/>
            <w:checkBox>
              <w:sizeAuto/>
              <w:default w:val="0"/>
            </w:checkBox>
          </w:ffData>
        </w:fldChar>
      </w:r>
      <w:bookmarkStart w:id="48" w:name="Check38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48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B-lynch or other brace suture</w:t>
      </w:r>
    </w:p>
    <w:p w14:paraId="0CC33D15" w14:textId="173DB668" w:rsidR="00373FB3" w:rsidRPr="00472CD5" w:rsidRDefault="00373FB3" w:rsidP="00373FB3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39"/>
            <w:enabled/>
            <w:calcOnExit w:val="0"/>
            <w:checkBox>
              <w:sizeAuto/>
              <w:default w:val="0"/>
            </w:checkBox>
          </w:ffData>
        </w:fldChar>
      </w:r>
      <w:bookmarkStart w:id="49" w:name="Check39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49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Hysterectomy</w:t>
      </w:r>
    </w:p>
    <w:p w14:paraId="2DDEAAE3" w14:textId="7B6971BF" w:rsidR="00373FB3" w:rsidRPr="00472CD5" w:rsidRDefault="00373FB3" w:rsidP="00373FB3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40"/>
            <w:enabled/>
            <w:calcOnExit w:val="0"/>
            <w:checkBox>
              <w:sizeAuto/>
              <w:default w:val="0"/>
            </w:checkBox>
          </w:ffData>
        </w:fldChar>
      </w:r>
      <w:bookmarkStart w:id="50" w:name="Check40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50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Drain insertion</w:t>
      </w:r>
    </w:p>
    <w:p w14:paraId="05806A93" w14:textId="2DDC6708" w:rsidR="00373FB3" w:rsidRPr="00472CD5" w:rsidRDefault="00373FB3" w:rsidP="00373FB3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42"/>
            <w:enabled/>
            <w:calcOnExit w:val="0"/>
            <w:checkBox>
              <w:sizeAuto/>
              <w:default w:val="0"/>
            </w:checkBox>
          </w:ffData>
        </w:fldChar>
      </w:r>
      <w:bookmarkStart w:id="51" w:name="Check42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51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Pelvic artery ligation</w:t>
      </w:r>
    </w:p>
    <w:p w14:paraId="2B2CAC46" w14:textId="2456B7F8" w:rsidR="00373FB3" w:rsidRPr="00472CD5" w:rsidRDefault="00373FB3" w:rsidP="00373FB3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41"/>
            <w:enabled/>
            <w:calcOnExit w:val="0"/>
            <w:checkBox>
              <w:sizeAuto/>
              <w:default w:val="0"/>
            </w:checkBox>
          </w:ffData>
        </w:fldChar>
      </w:r>
      <w:bookmarkStart w:id="52" w:name="Check41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52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Uterine artery ligation</w:t>
      </w:r>
    </w:p>
    <w:p w14:paraId="4D0F8479" w14:textId="6759E5FA" w:rsidR="000C5024" w:rsidRPr="00472CD5" w:rsidRDefault="000C5024" w:rsidP="00373FB3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58A7405E" w14:textId="5CFACAB5" w:rsidR="000C5024" w:rsidRPr="00472CD5" w:rsidRDefault="000C5024" w:rsidP="000C5024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as interventional radiology performed following CS? </w:t>
      </w:r>
      <w:r w:rsidRPr="00472CD5">
        <w:rPr>
          <w:rFonts w:ascii="Arial" w:hAnsi="Arial" w:cs="Arial"/>
          <w:i/>
          <w:iCs/>
          <w:color w:val="000000" w:themeColor="text1"/>
          <w:lang w:val="en-GB"/>
        </w:rPr>
        <w:t>(tick all that apply)</w:t>
      </w:r>
    </w:p>
    <w:p w14:paraId="235D402D" w14:textId="5D6F8020" w:rsidR="000C5024" w:rsidRPr="00472CD5" w:rsidRDefault="000C5024" w:rsidP="000C5024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36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Y</w:t>
      </w:r>
      <w:r w:rsidRPr="00472CD5">
        <w:rPr>
          <w:rFonts w:ascii="Arial" w:hAnsi="Arial" w:cs="Arial"/>
          <w:color w:val="000000" w:themeColor="text1"/>
          <w:lang w:val="en-GB"/>
        </w:rPr>
        <w:t>es</w:t>
      </w:r>
    </w:p>
    <w:p w14:paraId="4B73B2A6" w14:textId="19933A12" w:rsidR="000C5024" w:rsidRPr="00472CD5" w:rsidRDefault="000C5024" w:rsidP="000C5024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37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N</w:t>
      </w:r>
      <w:r w:rsidRPr="00472CD5">
        <w:rPr>
          <w:rFonts w:ascii="Arial" w:hAnsi="Arial" w:cs="Arial"/>
          <w:color w:val="000000" w:themeColor="text1"/>
          <w:lang w:val="en-GB"/>
        </w:rPr>
        <w:t>o</w:t>
      </w:r>
    </w:p>
    <w:p w14:paraId="22D9DEDB" w14:textId="77777777" w:rsidR="000C5024" w:rsidRPr="00472CD5" w:rsidRDefault="000C5024" w:rsidP="00373FB3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If yes, please specify </w:t>
      </w:r>
    </w:p>
    <w:p w14:paraId="7ED8A7B8" w14:textId="39E94469" w:rsidR="000C5024" w:rsidRPr="00472CD5" w:rsidRDefault="000C5024" w:rsidP="000C5024">
      <w:pPr>
        <w:pStyle w:val="Lijstalinea"/>
        <w:ind w:left="2124" w:firstLine="70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Date and time </w:t>
      </w:r>
      <w:r w:rsidR="00260065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>
              <w:default w:val="dd/mm/yy hh:mm"/>
            </w:textInput>
          </w:ffData>
        </w:fldChar>
      </w:r>
      <w:r w:rsidR="00260065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260065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260065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260065" w:rsidRPr="00472CD5">
        <w:rPr>
          <w:rFonts w:ascii="Arial" w:hAnsi="Arial" w:cs="Arial"/>
          <w:noProof/>
          <w:color w:val="000000" w:themeColor="text1"/>
          <w:highlight w:val="lightGray"/>
          <w:lang w:val="en-GB"/>
        </w:rPr>
        <w:t>dd/mm/yy hh:mm</w:t>
      </w:r>
      <w:r w:rsidR="00260065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44F238AD" w14:textId="1E81E6D3" w:rsidR="00260065" w:rsidRPr="00472CD5" w:rsidRDefault="00260065" w:rsidP="000C5024">
      <w:pPr>
        <w:pStyle w:val="Lijstalinea"/>
        <w:ind w:left="2124" w:firstLine="70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Procedure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7880F900" w14:textId="440127B0" w:rsidR="00260065" w:rsidRPr="00472CD5" w:rsidRDefault="00260065" w:rsidP="000C5024">
      <w:pPr>
        <w:pStyle w:val="Lijstalinea"/>
        <w:ind w:left="2124" w:firstLine="70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Procedure done by </w:t>
      </w:r>
    </w:p>
    <w:p w14:paraId="70329A8B" w14:textId="40279457" w:rsidR="00E67578" w:rsidRPr="00472CD5" w:rsidRDefault="00260065" w:rsidP="00E67578">
      <w:pPr>
        <w:pStyle w:val="Lijstalinea"/>
        <w:ind w:left="2832" w:firstLine="70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36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 xml:space="preserve"> vascular surgeon </w:t>
      </w:r>
    </w:p>
    <w:p w14:paraId="54B2BA38" w14:textId="77777777" w:rsidR="00E67578" w:rsidRPr="00472CD5" w:rsidRDefault="00260065" w:rsidP="00E67578">
      <w:pPr>
        <w:pStyle w:val="Lijstalinea"/>
        <w:ind w:left="2832" w:firstLine="70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36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 xml:space="preserve"> interventional radiologist </w:t>
      </w:r>
    </w:p>
    <w:p w14:paraId="5D87038F" w14:textId="1448B6C9" w:rsidR="00260065" w:rsidRPr="00472CD5" w:rsidRDefault="00260065" w:rsidP="00E67578">
      <w:pPr>
        <w:pStyle w:val="Lijstalinea"/>
        <w:ind w:left="2832" w:firstLine="70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36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 xml:space="preserve"> interventional radiologist in other hospital</w:t>
      </w:r>
    </w:p>
    <w:p w14:paraId="68B16269" w14:textId="77777777" w:rsidR="00260065" w:rsidRPr="00472CD5" w:rsidRDefault="00260065" w:rsidP="00260065">
      <w:pPr>
        <w:pStyle w:val="Lijstalinea"/>
        <w:ind w:left="2124" w:firstLine="708"/>
        <w:rPr>
          <w:rFonts w:ascii="Arial" w:hAnsi="Arial" w:cs="Arial"/>
          <w:color w:val="000000" w:themeColor="text1"/>
          <w:lang w:val="en-GB"/>
        </w:rPr>
      </w:pPr>
    </w:p>
    <w:p w14:paraId="0803924B" w14:textId="37228F35" w:rsidR="00F96C98" w:rsidRPr="003363A7" w:rsidRDefault="00F96C98" w:rsidP="00F96C9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What was the suture material used to close the rectus sheath?</w:t>
      </w:r>
      <w:r w:rsidR="006D6F64" w:rsidRPr="00472CD5">
        <w:rPr>
          <w:rFonts w:ascii="Arial" w:hAnsi="Arial" w:cs="Arial"/>
          <w:color w:val="000000" w:themeColor="text1"/>
          <w:lang w:val="en-GB"/>
        </w:rPr>
        <w:t xml:space="preserve"> (</w:t>
      </w:r>
      <w:proofErr w:type="spellStart"/>
      <w:r w:rsidR="006D6F64" w:rsidRPr="00472CD5">
        <w:rPr>
          <w:rFonts w:ascii="Arial" w:hAnsi="Arial" w:cs="Arial"/>
          <w:color w:val="000000" w:themeColor="text1"/>
          <w:lang w:val="en-GB"/>
        </w:rPr>
        <w:t>aponévrose</w:t>
      </w:r>
      <w:proofErr w:type="spellEnd"/>
      <w:r w:rsidR="006D6F64" w:rsidRPr="00472CD5">
        <w:rPr>
          <w:rFonts w:ascii="Arial" w:hAnsi="Arial" w:cs="Arial"/>
          <w:color w:val="000000" w:themeColor="text1"/>
          <w:lang w:val="en-GB"/>
        </w:rPr>
        <w:t xml:space="preserve"> des grands </w:t>
      </w:r>
      <w:r w:rsidR="006D6F64" w:rsidRPr="003363A7">
        <w:rPr>
          <w:rFonts w:ascii="Arial" w:hAnsi="Arial" w:cs="Arial"/>
          <w:color w:val="000000" w:themeColor="text1"/>
          <w:lang w:val="en-GB"/>
        </w:rPr>
        <w:t>droits</w:t>
      </w:r>
      <w:r w:rsidR="00E67578" w:rsidRPr="003363A7">
        <w:rPr>
          <w:rFonts w:ascii="Arial" w:hAnsi="Arial" w:cs="Arial"/>
          <w:color w:val="000000" w:themeColor="text1"/>
          <w:lang w:val="en-GB"/>
        </w:rPr>
        <w:t>, fascia</w:t>
      </w:r>
      <w:r w:rsidR="006D6F64" w:rsidRPr="003363A7">
        <w:rPr>
          <w:rFonts w:ascii="Arial" w:hAnsi="Arial" w:cs="Arial"/>
          <w:color w:val="000000" w:themeColor="text1"/>
          <w:lang w:val="en-GB"/>
        </w:rPr>
        <w:t>)</w:t>
      </w:r>
    </w:p>
    <w:p w14:paraId="0C0FF7F4" w14:textId="4573BB6B" w:rsidR="00F96C98" w:rsidRPr="00472CD5" w:rsidRDefault="00F96C98" w:rsidP="00F96C9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46"/>
            <w:enabled/>
            <w:calcOnExit w:val="0"/>
            <w:checkBox>
              <w:sizeAuto/>
              <w:default w:val="0"/>
            </w:checkBox>
          </w:ffData>
        </w:fldChar>
      </w:r>
      <w:bookmarkStart w:id="53" w:name="Check46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53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proofErr w:type="spellStart"/>
      <w:r w:rsidRPr="00472CD5">
        <w:rPr>
          <w:rFonts w:ascii="Arial" w:hAnsi="Arial" w:cs="Arial"/>
          <w:color w:val="000000" w:themeColor="text1"/>
          <w:lang w:val="en-GB"/>
        </w:rPr>
        <w:t>Vicryl</w:t>
      </w:r>
      <w:proofErr w:type="spellEnd"/>
      <w:r w:rsidRPr="00472CD5">
        <w:rPr>
          <w:rFonts w:ascii="Arial" w:hAnsi="Arial" w:cs="Arial"/>
          <w:color w:val="000000" w:themeColor="text1"/>
          <w:lang w:val="en-GB"/>
        </w:rPr>
        <w:t xml:space="preserve"> (or similar absorbable)</w:t>
      </w:r>
    </w:p>
    <w:p w14:paraId="5BA801AA" w14:textId="76FC3B16" w:rsidR="00F96C98" w:rsidRPr="00472CD5" w:rsidRDefault="00F96C98" w:rsidP="00F96C9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47"/>
            <w:enabled/>
            <w:calcOnExit w:val="0"/>
            <w:checkBox>
              <w:sizeAuto/>
              <w:default w:val="0"/>
            </w:checkBox>
          </w:ffData>
        </w:fldChar>
      </w:r>
      <w:bookmarkStart w:id="54" w:name="Check47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54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PDS (</w:t>
      </w:r>
      <w:proofErr w:type="spellStart"/>
      <w:r w:rsidRPr="00472CD5">
        <w:rPr>
          <w:rFonts w:ascii="Arial" w:hAnsi="Arial" w:cs="Arial"/>
          <w:color w:val="000000" w:themeColor="text1"/>
          <w:lang w:val="en-GB"/>
        </w:rPr>
        <w:t>longterm</w:t>
      </w:r>
      <w:proofErr w:type="spellEnd"/>
      <w:r w:rsidRPr="00472CD5">
        <w:rPr>
          <w:rFonts w:ascii="Arial" w:hAnsi="Arial" w:cs="Arial"/>
          <w:color w:val="000000" w:themeColor="text1"/>
          <w:lang w:val="en-GB"/>
        </w:rPr>
        <w:t xml:space="preserve"> absorbable)</w:t>
      </w:r>
    </w:p>
    <w:p w14:paraId="5754AF2C" w14:textId="3EA5BACE" w:rsidR="00F96C98" w:rsidRPr="00472CD5" w:rsidRDefault="00F96C98" w:rsidP="00F96C9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48"/>
            <w:enabled/>
            <w:calcOnExit w:val="0"/>
            <w:checkBox>
              <w:sizeAuto/>
              <w:default w:val="0"/>
            </w:checkBox>
          </w:ffData>
        </w:fldChar>
      </w:r>
      <w:bookmarkStart w:id="55" w:name="Check48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55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Nylon/</w:t>
      </w:r>
      <w:proofErr w:type="spellStart"/>
      <w:r w:rsidRPr="00472CD5">
        <w:rPr>
          <w:rFonts w:ascii="Arial" w:hAnsi="Arial" w:cs="Arial"/>
          <w:color w:val="000000" w:themeColor="text1"/>
          <w:lang w:val="en-GB"/>
        </w:rPr>
        <w:t>prolene</w:t>
      </w:r>
      <w:proofErr w:type="spellEnd"/>
      <w:r w:rsidRPr="00472CD5">
        <w:rPr>
          <w:rFonts w:ascii="Arial" w:hAnsi="Arial" w:cs="Arial"/>
          <w:color w:val="000000" w:themeColor="text1"/>
          <w:lang w:val="en-GB"/>
        </w:rPr>
        <w:t xml:space="preserve"> (non-absorbable)</w:t>
      </w:r>
    </w:p>
    <w:p w14:paraId="66D111B6" w14:textId="7A0F7919" w:rsidR="00F96C98" w:rsidRPr="00472CD5" w:rsidRDefault="00F96C98" w:rsidP="00F96C9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8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Not known</w:t>
      </w:r>
    </w:p>
    <w:p w14:paraId="23BD1DD6" w14:textId="77777777" w:rsidR="000C6FAE" w:rsidRPr="00472CD5" w:rsidRDefault="000C6FAE" w:rsidP="00373FB3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591FDCC1" w14:textId="77777777" w:rsidR="000C6FAE" w:rsidRPr="00472CD5" w:rsidRDefault="000C6FAE" w:rsidP="000C6FAE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hat was the estimated blood loss during CS?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>ml</w:t>
      </w:r>
    </w:p>
    <w:p w14:paraId="536FC841" w14:textId="0BA33EA7" w:rsidR="000C6FAE" w:rsidRPr="003363A7" w:rsidRDefault="000C6FAE" w:rsidP="003363A7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hat was the operating time of the CS?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>min</w:t>
      </w:r>
    </w:p>
    <w:p w14:paraId="64150303" w14:textId="77777777" w:rsidR="001102B9" w:rsidRPr="00472CD5" w:rsidRDefault="001102B9" w:rsidP="001102B9">
      <w:pPr>
        <w:rPr>
          <w:rFonts w:ascii="Arial" w:hAnsi="Arial" w:cs="Arial"/>
          <w:b/>
          <w:bCs/>
          <w:color w:val="000000" w:themeColor="text1"/>
          <w:lang w:val="en-GB"/>
        </w:rPr>
      </w:pPr>
    </w:p>
    <w:p w14:paraId="5A76BCF3" w14:textId="45114CC5" w:rsidR="003837C4" w:rsidRPr="00472CD5" w:rsidRDefault="000D4D88" w:rsidP="003837C4">
      <w:pPr>
        <w:pStyle w:val="Lijstalinea"/>
        <w:numPr>
          <w:ilvl w:val="0"/>
          <w:numId w:val="12"/>
        </w:numPr>
        <w:rPr>
          <w:rFonts w:ascii="Arial" w:hAnsi="Arial" w:cs="Arial"/>
          <w:b/>
          <w:bCs/>
          <w:color w:val="000000" w:themeColor="text1"/>
          <w:lang w:val="en-GB"/>
        </w:rPr>
      </w:pPr>
      <w:r w:rsidRPr="00472CD5">
        <w:rPr>
          <w:rFonts w:ascii="Arial" w:hAnsi="Arial" w:cs="Arial"/>
          <w:b/>
          <w:bCs/>
          <w:color w:val="000000" w:themeColor="text1"/>
          <w:lang w:val="en-GB"/>
        </w:rPr>
        <w:t xml:space="preserve">Re-exploration details </w:t>
      </w:r>
    </w:p>
    <w:p w14:paraId="3A7FF997" w14:textId="3961078D" w:rsidR="00786621" w:rsidRPr="00472CD5" w:rsidRDefault="00786621" w:rsidP="00786621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as the woman transferred to another hospital </w:t>
      </w:r>
      <w:r w:rsidR="00280F28" w:rsidRPr="00472CD5">
        <w:rPr>
          <w:rFonts w:ascii="Arial" w:hAnsi="Arial" w:cs="Arial"/>
          <w:color w:val="000000" w:themeColor="text1"/>
          <w:lang w:val="en-GB"/>
        </w:rPr>
        <w:t>before re-exploration?</w:t>
      </w:r>
    </w:p>
    <w:p w14:paraId="4690A19B" w14:textId="4FFEB917" w:rsidR="00786621" w:rsidRPr="00472CD5" w:rsidRDefault="00280F28" w:rsidP="00280F28">
      <w:pPr>
        <w:ind w:left="1416" w:firstLine="70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8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786621" w:rsidRPr="00472CD5">
        <w:rPr>
          <w:rFonts w:ascii="Arial" w:hAnsi="Arial" w:cs="Arial"/>
          <w:color w:val="000000" w:themeColor="text1"/>
          <w:lang w:val="en-GB"/>
        </w:rPr>
        <w:t>Yes (if yes, please provide details of transfer</w:t>
      </w:r>
      <w:r w:rsidRPr="00472CD5">
        <w:rPr>
          <w:rFonts w:ascii="Arial" w:hAnsi="Arial" w:cs="Arial"/>
          <w:color w:val="000000" w:themeColor="text1"/>
          <w:lang w:val="en-GB"/>
        </w:rPr>
        <w:t xml:space="preserve">: data, department and </w:t>
      </w:r>
      <w:r w:rsidR="00786621" w:rsidRPr="00472CD5">
        <w:rPr>
          <w:rFonts w:ascii="Arial" w:hAnsi="Arial" w:cs="Arial"/>
          <w:color w:val="000000" w:themeColor="text1"/>
          <w:lang w:val="en-GB"/>
        </w:rPr>
        <w:t>hospital in section 9)</w:t>
      </w:r>
    </w:p>
    <w:p w14:paraId="61824008" w14:textId="7074E83F" w:rsidR="00786621" w:rsidRPr="00472CD5" w:rsidRDefault="00280F28" w:rsidP="00786621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8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786621"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06D1D46B" w14:textId="77777777" w:rsidR="00786621" w:rsidRPr="00472CD5" w:rsidRDefault="00786621" w:rsidP="00786621">
      <w:pPr>
        <w:pStyle w:val="Lijstalinea"/>
        <w:ind w:left="1440"/>
        <w:rPr>
          <w:rFonts w:ascii="Arial" w:hAnsi="Arial" w:cs="Arial"/>
          <w:color w:val="000000" w:themeColor="text1"/>
          <w:lang w:val="en-GB"/>
        </w:rPr>
      </w:pPr>
    </w:p>
    <w:p w14:paraId="43BAFE2E" w14:textId="62AC4B4E" w:rsidR="000D4D88" w:rsidRPr="00472CD5" w:rsidRDefault="000D4D88" w:rsidP="000D4D8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Date and time of first re-exploration</w:t>
      </w:r>
      <w:r w:rsidR="001276BF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1276BF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>
              <w:default w:val="dd/mm/yy hh:mm"/>
            </w:textInput>
          </w:ffData>
        </w:fldChar>
      </w:r>
      <w:r w:rsidR="001276BF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1276BF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1276BF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1276BF" w:rsidRPr="00472CD5">
        <w:rPr>
          <w:rFonts w:ascii="Arial" w:hAnsi="Arial" w:cs="Arial"/>
          <w:noProof/>
          <w:color w:val="000000" w:themeColor="text1"/>
          <w:highlight w:val="lightGray"/>
          <w:lang w:val="en-GB"/>
        </w:rPr>
        <w:t>dd/mm/yy hh:mm</w:t>
      </w:r>
      <w:r w:rsidR="001276BF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54C23CFF" w14:textId="77777777" w:rsidR="00CC6503" w:rsidRPr="00472CD5" w:rsidRDefault="00CC6503" w:rsidP="00CC6503">
      <w:pPr>
        <w:pStyle w:val="Lijstalinea"/>
        <w:ind w:left="1440"/>
        <w:rPr>
          <w:rFonts w:ascii="Arial" w:hAnsi="Arial" w:cs="Arial"/>
          <w:color w:val="000000" w:themeColor="text1"/>
          <w:lang w:val="en-GB"/>
        </w:rPr>
      </w:pPr>
    </w:p>
    <w:p w14:paraId="379AA544" w14:textId="2739CF2B" w:rsidR="000D4D88" w:rsidRPr="00472CD5" w:rsidRDefault="000D4D88" w:rsidP="000D4D8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hat was the main clinical indication for the re-exploration? </w:t>
      </w:r>
    </w:p>
    <w:p w14:paraId="6FCD75EA" w14:textId="78D7235F" w:rsidR="001276BF" w:rsidRPr="00472CD5" w:rsidRDefault="001276BF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54"/>
            <w:enabled/>
            <w:calcOnExit w:val="0"/>
            <w:checkBox>
              <w:sizeAuto/>
              <w:default w:val="0"/>
            </w:checkBox>
          </w:ffData>
        </w:fldChar>
      </w:r>
      <w:bookmarkStart w:id="56" w:name="Check54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56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Suspected intra</w:t>
      </w:r>
      <w:r w:rsidR="00CC6503" w:rsidRPr="00472CD5">
        <w:rPr>
          <w:rFonts w:ascii="Arial" w:hAnsi="Arial" w:cs="Arial"/>
          <w:color w:val="000000" w:themeColor="text1"/>
          <w:lang w:val="en-GB"/>
        </w:rPr>
        <w:t>-</w:t>
      </w:r>
      <w:r w:rsidRPr="00472CD5">
        <w:rPr>
          <w:rFonts w:ascii="Arial" w:hAnsi="Arial" w:cs="Arial"/>
          <w:color w:val="000000" w:themeColor="text1"/>
          <w:lang w:val="en-GB"/>
        </w:rPr>
        <w:t xml:space="preserve">abdominal bleeding or haematoma </w:t>
      </w:r>
    </w:p>
    <w:p w14:paraId="5FBC9C8D" w14:textId="65473C09" w:rsidR="001276BF" w:rsidRPr="00472CD5" w:rsidRDefault="001276BF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55"/>
            <w:enabled/>
            <w:calcOnExit w:val="0"/>
            <w:checkBox>
              <w:sizeAuto/>
              <w:default w:val="0"/>
            </w:checkBox>
          </w:ffData>
        </w:fldChar>
      </w:r>
      <w:bookmarkStart w:id="57" w:name="Check55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57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 xml:space="preserve">Suspected </w:t>
      </w:r>
      <w:r w:rsidR="002C7D18" w:rsidRPr="00472CD5">
        <w:rPr>
          <w:rFonts w:ascii="Arial" w:hAnsi="Arial" w:cs="Arial"/>
          <w:color w:val="000000" w:themeColor="text1"/>
          <w:lang w:val="en-GB"/>
        </w:rPr>
        <w:t>intra</w:t>
      </w:r>
      <w:r w:rsidR="00CC6503" w:rsidRPr="00472CD5">
        <w:rPr>
          <w:rFonts w:ascii="Arial" w:hAnsi="Arial" w:cs="Arial"/>
          <w:color w:val="000000" w:themeColor="text1"/>
          <w:lang w:val="en-GB"/>
        </w:rPr>
        <w:t>-</w:t>
      </w:r>
      <w:r w:rsidR="002C7D18" w:rsidRPr="00472CD5">
        <w:rPr>
          <w:rFonts w:ascii="Arial" w:hAnsi="Arial" w:cs="Arial"/>
          <w:color w:val="000000" w:themeColor="text1"/>
          <w:lang w:val="en-GB"/>
        </w:rPr>
        <w:t>abdominal</w:t>
      </w:r>
      <w:r w:rsidRPr="00472CD5">
        <w:rPr>
          <w:rFonts w:ascii="Arial" w:hAnsi="Arial" w:cs="Arial"/>
          <w:color w:val="000000" w:themeColor="text1"/>
          <w:lang w:val="en-GB"/>
        </w:rPr>
        <w:t xml:space="preserve"> sepsis or collection </w:t>
      </w:r>
    </w:p>
    <w:p w14:paraId="03864EB5" w14:textId="68BE3D6C" w:rsidR="001276BF" w:rsidRPr="00472CD5" w:rsidRDefault="001276BF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56"/>
            <w:enabled/>
            <w:calcOnExit w:val="0"/>
            <w:checkBox>
              <w:sizeAuto/>
              <w:default w:val="0"/>
            </w:checkBox>
          </w:ffData>
        </w:fldChar>
      </w:r>
      <w:bookmarkStart w:id="58" w:name="Check56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58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 xml:space="preserve">Suspected bowel damage </w:t>
      </w:r>
    </w:p>
    <w:p w14:paraId="440FDA2B" w14:textId="1056B083" w:rsidR="001276BF" w:rsidRPr="00472CD5" w:rsidRDefault="001276BF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57"/>
            <w:enabled/>
            <w:calcOnExit w:val="0"/>
            <w:checkBox>
              <w:sizeAuto/>
              <w:default w:val="0"/>
            </w:checkBox>
          </w:ffData>
        </w:fldChar>
      </w:r>
      <w:bookmarkStart w:id="59" w:name="Check57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59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Suspected bowel obstruction</w:t>
      </w:r>
    </w:p>
    <w:p w14:paraId="79A0E0CD" w14:textId="116CA731" w:rsidR="001276BF" w:rsidRPr="00472CD5" w:rsidRDefault="001276BF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59"/>
            <w:enabled/>
            <w:calcOnExit w:val="0"/>
            <w:checkBox>
              <w:sizeAuto/>
              <w:default w:val="0"/>
            </w:checkBox>
          </w:ffData>
        </w:fldChar>
      </w:r>
      <w:bookmarkStart w:id="60" w:name="Check59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60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Suspected bladder damage</w:t>
      </w:r>
    </w:p>
    <w:p w14:paraId="6A4CC689" w14:textId="396C790D" w:rsidR="001276BF" w:rsidRPr="00472CD5" w:rsidRDefault="001276BF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58"/>
            <w:enabled/>
            <w:calcOnExit w:val="0"/>
            <w:checkBox>
              <w:sizeAuto/>
              <w:default w:val="0"/>
            </w:checkBox>
          </w:ffData>
        </w:fldChar>
      </w:r>
      <w:bookmarkStart w:id="61" w:name="Check58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61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Wound haematoma</w:t>
      </w:r>
    </w:p>
    <w:p w14:paraId="63B8821B" w14:textId="2D9B49D7" w:rsidR="001276BF" w:rsidRPr="00472CD5" w:rsidRDefault="001276BF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60"/>
            <w:enabled/>
            <w:calcOnExit w:val="0"/>
            <w:checkBox>
              <w:sizeAuto/>
              <w:default w:val="0"/>
            </w:checkBox>
          </w:ffData>
        </w:fldChar>
      </w:r>
      <w:bookmarkStart w:id="62" w:name="Check60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62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 xml:space="preserve">Wound sepsis or collection </w:t>
      </w:r>
    </w:p>
    <w:p w14:paraId="3255238A" w14:textId="537E4148" w:rsidR="00D64955" w:rsidRPr="00472CD5" w:rsidRDefault="001276BF" w:rsidP="00D64955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61"/>
            <w:enabled/>
            <w:calcOnExit w:val="0"/>
            <w:checkBox>
              <w:sizeAuto/>
              <w:default w:val="0"/>
            </w:checkBox>
          </w:ffData>
        </w:fldChar>
      </w:r>
      <w:bookmarkStart w:id="63" w:name="Check61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63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 xml:space="preserve">Other, specify: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21F80967" w14:textId="77777777" w:rsidR="00CC6503" w:rsidRPr="00472CD5" w:rsidRDefault="00CC6503" w:rsidP="00D64955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23DC4506" w14:textId="0E9F12E7" w:rsidR="000D4D88" w:rsidRPr="00472CD5" w:rsidRDefault="000D4D88" w:rsidP="000D4D8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hat symptoms were reported by the woman before the re-exploration? </w:t>
      </w:r>
    </w:p>
    <w:p w14:paraId="07A4EBBB" w14:textId="2656300E" w:rsidR="001276BF" w:rsidRPr="00472CD5" w:rsidRDefault="001276BF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62"/>
            <w:enabled/>
            <w:calcOnExit w:val="0"/>
            <w:checkBox>
              <w:sizeAuto/>
              <w:default w:val="0"/>
            </w:checkBox>
          </w:ffData>
        </w:fldChar>
      </w:r>
      <w:bookmarkStart w:id="64" w:name="Check62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64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None</w:t>
      </w:r>
    </w:p>
    <w:p w14:paraId="245326C8" w14:textId="0440003F" w:rsidR="001276BF" w:rsidRPr="00472CD5" w:rsidRDefault="001276BF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63"/>
            <w:enabled/>
            <w:calcOnExit w:val="0"/>
            <w:checkBox>
              <w:sizeAuto/>
              <w:default w:val="0"/>
            </w:checkBox>
          </w:ffData>
        </w:fldChar>
      </w:r>
      <w:bookmarkStart w:id="65" w:name="Check63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65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 xml:space="preserve">Abdominal pain </w:t>
      </w:r>
    </w:p>
    <w:p w14:paraId="7C2788EE" w14:textId="620C12F4" w:rsidR="001276BF" w:rsidRPr="00472CD5" w:rsidRDefault="001276BF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65"/>
            <w:enabled/>
            <w:calcOnExit w:val="0"/>
            <w:checkBox>
              <w:sizeAuto/>
              <w:default w:val="0"/>
            </w:checkBox>
          </w:ffData>
        </w:fldChar>
      </w:r>
      <w:bookmarkStart w:id="66" w:name="Check65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66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 xml:space="preserve">Vaginal bleeding </w:t>
      </w:r>
    </w:p>
    <w:p w14:paraId="68E61932" w14:textId="69A10A11" w:rsidR="001276BF" w:rsidRPr="00472CD5" w:rsidRDefault="001276BF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64"/>
            <w:enabled/>
            <w:calcOnExit w:val="0"/>
            <w:checkBox>
              <w:sizeAuto/>
              <w:default w:val="0"/>
            </w:checkBox>
          </w:ffData>
        </w:fldChar>
      </w:r>
      <w:bookmarkStart w:id="67" w:name="Check64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67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Fever</w:t>
      </w:r>
    </w:p>
    <w:p w14:paraId="61BF191A" w14:textId="5935378D" w:rsidR="001276BF" w:rsidRPr="00472CD5" w:rsidRDefault="001276BF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66"/>
            <w:enabled/>
            <w:calcOnExit w:val="0"/>
            <w:checkBox>
              <w:sizeAuto/>
              <w:default w:val="0"/>
            </w:checkBox>
          </w:ffData>
        </w:fldChar>
      </w:r>
      <w:bookmarkStart w:id="68" w:name="Check66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68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Vomiting</w:t>
      </w:r>
    </w:p>
    <w:p w14:paraId="1FFF1ED8" w14:textId="5A17AC2E" w:rsidR="001276BF" w:rsidRPr="00472CD5" w:rsidRDefault="001276BF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67"/>
            <w:enabled/>
            <w:calcOnExit w:val="0"/>
            <w:checkBox>
              <w:sizeAuto/>
              <w:default w:val="0"/>
            </w:checkBox>
          </w:ffData>
        </w:fldChar>
      </w:r>
      <w:bookmarkStart w:id="69" w:name="Check67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69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Signs of hypotension (e.g. dizziness)</w:t>
      </w:r>
    </w:p>
    <w:p w14:paraId="2B67C872" w14:textId="3AB558AD" w:rsidR="002C7D18" w:rsidRPr="00472CD5" w:rsidRDefault="002C7D18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8"/>
            <w:enabled/>
            <w:calcOnExit w:val="0"/>
            <w:checkBox>
              <w:sizeAuto/>
              <w:default w:val="0"/>
            </w:checkBox>
          </w:ffData>
        </w:fldChar>
      </w:r>
      <w:bookmarkStart w:id="70" w:name="Check128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70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Signs of wound infection</w:t>
      </w:r>
    </w:p>
    <w:p w14:paraId="00E7496D" w14:textId="293A3FFB" w:rsidR="001276BF" w:rsidRPr="00472CD5" w:rsidRDefault="001276BF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68"/>
            <w:enabled/>
            <w:calcOnExit w:val="0"/>
            <w:checkBox>
              <w:sizeAuto/>
              <w:default w:val="0"/>
            </w:checkBox>
          </w:ffData>
        </w:fldChar>
      </w:r>
      <w:bookmarkStart w:id="71" w:name="Check68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71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 xml:space="preserve">Other, specify: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678DE473" w14:textId="342C7967" w:rsidR="00F36107" w:rsidRPr="00472CD5" w:rsidRDefault="00F36107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8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Not known</w:t>
      </w:r>
    </w:p>
    <w:p w14:paraId="271EBC98" w14:textId="77777777" w:rsidR="00CC6503" w:rsidRPr="00472CD5" w:rsidRDefault="00CC6503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7EB87E1A" w14:textId="7E661763" w:rsidR="000D4D88" w:rsidRPr="00472CD5" w:rsidRDefault="000D4D88" w:rsidP="000D4D8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as the woman started on antibiotics before the re-exploration? </w:t>
      </w:r>
    </w:p>
    <w:p w14:paraId="2D9C2568" w14:textId="67334009" w:rsidR="001276BF" w:rsidRPr="00472CD5" w:rsidRDefault="001276BF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70"/>
            <w:enabled/>
            <w:calcOnExit w:val="0"/>
            <w:checkBox>
              <w:sizeAuto/>
              <w:default w:val="0"/>
            </w:checkBox>
          </w:ffData>
        </w:fldChar>
      </w:r>
      <w:bookmarkStart w:id="72" w:name="Check70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72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Yes</w:t>
      </w:r>
    </w:p>
    <w:p w14:paraId="76EC5392" w14:textId="11899C06" w:rsidR="001276BF" w:rsidRPr="00472CD5" w:rsidRDefault="001276BF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69"/>
            <w:enabled/>
            <w:calcOnExit w:val="0"/>
            <w:checkBox>
              <w:sizeAuto/>
              <w:default w:val="0"/>
            </w:checkBox>
          </w:ffData>
        </w:fldChar>
      </w:r>
      <w:bookmarkStart w:id="73" w:name="Check69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73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 xml:space="preserve">No </w:t>
      </w:r>
    </w:p>
    <w:p w14:paraId="0D839683" w14:textId="59078BC3" w:rsidR="00F36107" w:rsidRPr="00472CD5" w:rsidRDefault="00F36107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8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Not known</w:t>
      </w:r>
    </w:p>
    <w:p w14:paraId="319AE0D8" w14:textId="6135C904" w:rsidR="001276BF" w:rsidRPr="00472CD5" w:rsidRDefault="001276BF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If yes, please specify the date the antibiotics commenced </w:t>
      </w:r>
      <w:r w:rsidR="0007670A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>
              <w:default w:val="dd/mm/yy"/>
            </w:textInput>
          </w:ffData>
        </w:fldChar>
      </w:r>
      <w:r w:rsidR="0007670A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07670A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07670A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07670A" w:rsidRPr="00472CD5">
        <w:rPr>
          <w:rFonts w:ascii="Arial" w:hAnsi="Arial" w:cs="Arial"/>
          <w:noProof/>
          <w:color w:val="000000" w:themeColor="text1"/>
          <w:highlight w:val="lightGray"/>
          <w:lang w:val="en-GB"/>
        </w:rPr>
        <w:t>dd/mm/yy</w:t>
      </w:r>
      <w:r w:rsidR="0007670A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676D8853" w14:textId="4E1FB9FD" w:rsidR="00CC6503" w:rsidRPr="00472CD5" w:rsidRDefault="00CC6503" w:rsidP="001276BF">
      <w:pPr>
        <w:pStyle w:val="Lijstalinea"/>
        <w:ind w:left="2124"/>
        <w:rPr>
          <w:rFonts w:ascii="Arial" w:hAnsi="Arial" w:cs="Arial"/>
          <w:b/>
          <w:bCs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If yes, please specify type of antibiotics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4268E35D" w14:textId="77777777" w:rsidR="00CC6503" w:rsidRPr="00472CD5" w:rsidRDefault="00CC6503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3CF35968" w14:textId="3F04B827" w:rsidR="000D4D88" w:rsidRPr="00472CD5" w:rsidRDefault="000D4D88" w:rsidP="000D4D8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as any radiological abdominopelvic imaging carried out before re-exploration? </w:t>
      </w:r>
    </w:p>
    <w:p w14:paraId="33197361" w14:textId="0E687971" w:rsidR="001276BF" w:rsidRPr="00472CD5" w:rsidRDefault="0007670A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75"/>
            <w:enabled/>
            <w:calcOnExit w:val="0"/>
            <w:checkBox>
              <w:sizeAuto/>
              <w:default w:val="0"/>
            </w:checkBox>
          </w:ffData>
        </w:fldChar>
      </w:r>
      <w:bookmarkStart w:id="74" w:name="Check75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74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1276BF" w:rsidRPr="00472CD5">
        <w:rPr>
          <w:rFonts w:ascii="Arial" w:hAnsi="Arial" w:cs="Arial"/>
          <w:color w:val="000000" w:themeColor="text1"/>
          <w:lang w:val="en-GB"/>
        </w:rPr>
        <w:t>Yes</w:t>
      </w:r>
    </w:p>
    <w:p w14:paraId="4259AD00" w14:textId="4812A59E" w:rsidR="001276BF" w:rsidRPr="00472CD5" w:rsidRDefault="0007670A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76"/>
            <w:enabled/>
            <w:calcOnExit w:val="0"/>
            <w:checkBox>
              <w:sizeAuto/>
              <w:default w:val="0"/>
            </w:checkBox>
          </w:ffData>
        </w:fldChar>
      </w:r>
      <w:bookmarkStart w:id="75" w:name="Check76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75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1276BF" w:rsidRPr="00472CD5">
        <w:rPr>
          <w:rFonts w:ascii="Arial" w:hAnsi="Arial" w:cs="Arial"/>
          <w:color w:val="000000" w:themeColor="text1"/>
          <w:lang w:val="en-GB"/>
        </w:rPr>
        <w:t xml:space="preserve">No </w:t>
      </w:r>
    </w:p>
    <w:p w14:paraId="0E2365FE" w14:textId="61D87523" w:rsidR="00F36107" w:rsidRPr="00472CD5" w:rsidRDefault="00F36107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8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Not known</w:t>
      </w:r>
    </w:p>
    <w:p w14:paraId="7BC978B9" w14:textId="57F544D7" w:rsidR="001276BF" w:rsidRPr="00472CD5" w:rsidRDefault="001276BF" w:rsidP="001276BF">
      <w:pPr>
        <w:pStyle w:val="Lijstalinea"/>
        <w:ind w:left="2124"/>
        <w:rPr>
          <w:rFonts w:ascii="Arial" w:hAnsi="Arial" w:cs="Arial"/>
          <w:i/>
          <w:iCs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If yes, please specify </w:t>
      </w:r>
      <w:r w:rsidR="0007670A"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74"/>
            <w:enabled/>
            <w:calcOnExit w:val="0"/>
            <w:checkBox>
              <w:sizeAuto/>
              <w:default w:val="0"/>
            </w:checkBox>
          </w:ffData>
        </w:fldChar>
      </w:r>
      <w:bookmarkStart w:id="76" w:name="Check74"/>
      <w:r w:rsidR="0007670A"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="0007670A"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76"/>
      <w:r w:rsidRPr="00472CD5">
        <w:rPr>
          <w:rFonts w:ascii="Arial" w:hAnsi="Arial" w:cs="Arial"/>
          <w:color w:val="000000" w:themeColor="text1"/>
          <w:lang w:val="en-GB"/>
        </w:rPr>
        <w:t xml:space="preserve">CT scan </w:t>
      </w:r>
      <w:r w:rsidR="0007670A"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73"/>
            <w:enabled/>
            <w:calcOnExit w:val="0"/>
            <w:checkBox>
              <w:sizeAuto/>
              <w:default w:val="0"/>
            </w:checkBox>
          </w:ffData>
        </w:fldChar>
      </w:r>
      <w:bookmarkStart w:id="77" w:name="Check73"/>
      <w:r w:rsidR="0007670A"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="0007670A"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77"/>
      <w:r w:rsidRPr="00472CD5">
        <w:rPr>
          <w:rFonts w:ascii="Arial" w:hAnsi="Arial" w:cs="Arial"/>
          <w:color w:val="000000" w:themeColor="text1"/>
          <w:lang w:val="en-GB"/>
        </w:rPr>
        <w:t xml:space="preserve">US abdomen </w:t>
      </w:r>
      <w:r w:rsidR="0007670A"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72"/>
            <w:enabled/>
            <w:calcOnExit w:val="0"/>
            <w:checkBox>
              <w:sizeAuto/>
              <w:default w:val="0"/>
            </w:checkBox>
          </w:ffData>
        </w:fldChar>
      </w:r>
      <w:bookmarkStart w:id="78" w:name="Check72"/>
      <w:r w:rsidR="0007670A"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="0007670A"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78"/>
      <w:r w:rsidRPr="00472CD5">
        <w:rPr>
          <w:rFonts w:ascii="Arial" w:hAnsi="Arial" w:cs="Arial"/>
          <w:color w:val="000000" w:themeColor="text1"/>
          <w:lang w:val="en-GB"/>
        </w:rPr>
        <w:t xml:space="preserve">MRI </w:t>
      </w:r>
      <w:r w:rsidR="0007670A"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71"/>
            <w:enabled/>
            <w:calcOnExit w:val="0"/>
            <w:checkBox>
              <w:sizeAuto/>
              <w:default w:val="0"/>
            </w:checkBox>
          </w:ffData>
        </w:fldChar>
      </w:r>
      <w:bookmarkStart w:id="79" w:name="Check71"/>
      <w:r w:rsidR="0007670A"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="0007670A"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79"/>
      <w:r w:rsidR="0007670A" w:rsidRPr="00472CD5">
        <w:rPr>
          <w:rFonts w:ascii="Arial" w:hAnsi="Arial" w:cs="Arial"/>
          <w:color w:val="000000" w:themeColor="text1"/>
          <w:lang w:val="en-GB"/>
        </w:rPr>
        <w:t>IVU/IVP</w:t>
      </w:r>
      <w:r w:rsidR="00CC6503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CC6503" w:rsidRPr="00472CD5">
        <w:rPr>
          <w:rFonts w:ascii="Arial" w:hAnsi="Arial" w:cs="Arial"/>
          <w:i/>
          <w:iCs/>
          <w:color w:val="000000" w:themeColor="text1"/>
          <w:lang w:val="en-GB"/>
        </w:rPr>
        <w:t xml:space="preserve">(intravenous </w:t>
      </w:r>
      <w:proofErr w:type="spellStart"/>
      <w:r w:rsidR="00CC6503" w:rsidRPr="00472CD5">
        <w:rPr>
          <w:rFonts w:ascii="Arial" w:hAnsi="Arial" w:cs="Arial"/>
          <w:i/>
          <w:iCs/>
          <w:color w:val="000000" w:themeColor="text1"/>
          <w:lang w:val="en-GB"/>
        </w:rPr>
        <w:t>urogram</w:t>
      </w:r>
      <w:proofErr w:type="spellEnd"/>
      <w:r w:rsidR="00CC6503" w:rsidRPr="00472CD5">
        <w:rPr>
          <w:rFonts w:ascii="Arial" w:hAnsi="Arial" w:cs="Arial"/>
          <w:i/>
          <w:iCs/>
          <w:color w:val="000000" w:themeColor="text1"/>
          <w:lang w:val="en-GB"/>
        </w:rPr>
        <w:t>/pyelogram)</w:t>
      </w:r>
    </w:p>
    <w:p w14:paraId="775EC125" w14:textId="3FF2D426" w:rsidR="00CC6503" w:rsidRPr="00472CD5" w:rsidRDefault="00CC6503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If yes, please describe findings 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4EF5A754" w14:textId="77777777" w:rsidR="00CC6503" w:rsidRPr="00472CD5" w:rsidRDefault="00CC6503" w:rsidP="001276B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2AE158AE" w14:textId="0D648F3F" w:rsidR="000D4D88" w:rsidRPr="00472CD5" w:rsidRDefault="000D4D88" w:rsidP="000D4D8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What anaesthesia was used for re-exploration?</w:t>
      </w:r>
      <w:r w:rsidR="00CC6503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CC6503" w:rsidRPr="00472CD5">
        <w:rPr>
          <w:rFonts w:ascii="Arial" w:hAnsi="Arial" w:cs="Arial"/>
          <w:i/>
          <w:iCs/>
          <w:color w:val="000000" w:themeColor="text1"/>
          <w:sz w:val="16"/>
          <w:szCs w:val="16"/>
          <w:lang w:val="en-GB"/>
        </w:rPr>
        <w:t>(tick all that apply)</w:t>
      </w:r>
    </w:p>
    <w:p w14:paraId="7E07844B" w14:textId="3DF457C8" w:rsidR="0007670A" w:rsidRPr="00472CD5" w:rsidRDefault="0007670A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77"/>
            <w:enabled/>
            <w:calcOnExit w:val="0"/>
            <w:checkBox>
              <w:sizeAuto/>
              <w:default w:val="0"/>
            </w:checkBox>
          </w:ffData>
        </w:fldChar>
      </w:r>
      <w:bookmarkStart w:id="80" w:name="Check77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80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 xml:space="preserve">Local infiltration </w:t>
      </w:r>
    </w:p>
    <w:p w14:paraId="14805C65" w14:textId="6B7D38AE" w:rsidR="0007670A" w:rsidRPr="00472CD5" w:rsidRDefault="0007670A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79"/>
            <w:enabled/>
            <w:calcOnExit w:val="0"/>
            <w:checkBox>
              <w:sizeAuto/>
              <w:default w:val="0"/>
            </w:checkBox>
          </w:ffData>
        </w:fldChar>
      </w:r>
      <w:bookmarkStart w:id="81" w:name="Check79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81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 xml:space="preserve">Regional </w:t>
      </w:r>
    </w:p>
    <w:p w14:paraId="6F46FA7F" w14:textId="5D323DE4" w:rsidR="0007670A" w:rsidRPr="00472CD5" w:rsidRDefault="0007670A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78"/>
            <w:enabled/>
            <w:calcOnExit w:val="0"/>
            <w:checkBox>
              <w:sizeAuto/>
              <w:default w:val="0"/>
            </w:checkBox>
          </w:ffData>
        </w:fldChar>
      </w:r>
      <w:bookmarkStart w:id="82" w:name="Check78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82"/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General</w:t>
      </w:r>
    </w:p>
    <w:p w14:paraId="3C53EE25" w14:textId="7AE3CC24" w:rsidR="0077042A" w:rsidRPr="00472CD5" w:rsidRDefault="0077042A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0AC8527F" w14:textId="2BA68E59" w:rsidR="0077042A" w:rsidRPr="00472CD5" w:rsidRDefault="0077042A" w:rsidP="0077042A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ere any of the following problems reported during the anaesthetic? </w:t>
      </w:r>
      <w:r w:rsidRPr="00472CD5">
        <w:rPr>
          <w:rFonts w:ascii="Arial" w:hAnsi="Arial" w:cs="Arial"/>
          <w:i/>
          <w:iCs/>
          <w:color w:val="000000" w:themeColor="text1"/>
          <w:sz w:val="16"/>
          <w:szCs w:val="16"/>
          <w:lang w:val="en-GB"/>
        </w:rPr>
        <w:t>(tick all that apply)</w:t>
      </w:r>
    </w:p>
    <w:p w14:paraId="42117B0C" w14:textId="647E360C" w:rsidR="0077042A" w:rsidRPr="00472CD5" w:rsidRDefault="0077042A" w:rsidP="0077042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77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H</w:t>
      </w:r>
      <w:r w:rsidRPr="00472CD5">
        <w:rPr>
          <w:rFonts w:ascii="Arial" w:hAnsi="Arial" w:cs="Arial"/>
          <w:color w:val="000000" w:themeColor="text1"/>
          <w:lang w:val="en-GB"/>
        </w:rPr>
        <w:t xml:space="preserve">ypotension (BP&lt;90mmHg) </w:t>
      </w:r>
    </w:p>
    <w:p w14:paraId="33AA5BF1" w14:textId="58EC4EFD" w:rsidR="0077042A" w:rsidRPr="00472CD5" w:rsidRDefault="0077042A" w:rsidP="0077042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79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D</w:t>
      </w:r>
      <w:r w:rsidRPr="00472CD5">
        <w:rPr>
          <w:rFonts w:ascii="Arial" w:hAnsi="Arial" w:cs="Arial"/>
          <w:color w:val="000000" w:themeColor="text1"/>
          <w:lang w:val="en-GB"/>
        </w:rPr>
        <w:t>ifficult intubation</w:t>
      </w:r>
    </w:p>
    <w:p w14:paraId="29960B90" w14:textId="7C9F1793" w:rsidR="0077042A" w:rsidRPr="00472CD5" w:rsidRDefault="0077042A" w:rsidP="0077042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78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F</w:t>
      </w:r>
      <w:r w:rsidRPr="00472CD5">
        <w:rPr>
          <w:rFonts w:ascii="Arial" w:hAnsi="Arial" w:cs="Arial"/>
          <w:color w:val="000000" w:themeColor="text1"/>
          <w:lang w:val="en-GB"/>
        </w:rPr>
        <w:t>ailed intubation</w:t>
      </w:r>
    </w:p>
    <w:p w14:paraId="1F53F7BF" w14:textId="7E58502B" w:rsidR="0077042A" w:rsidRPr="00472CD5" w:rsidRDefault="0077042A" w:rsidP="0077042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78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N</w:t>
      </w:r>
      <w:r w:rsidRPr="00472CD5">
        <w:rPr>
          <w:rFonts w:ascii="Arial" w:hAnsi="Arial" w:cs="Arial"/>
          <w:color w:val="000000" w:themeColor="text1"/>
          <w:lang w:val="en-GB"/>
        </w:rPr>
        <w:t>one</w:t>
      </w:r>
    </w:p>
    <w:p w14:paraId="101B84F5" w14:textId="77777777" w:rsidR="0077042A" w:rsidRPr="00472CD5" w:rsidRDefault="0077042A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62B06AAF" w14:textId="77777777" w:rsidR="00CC6503" w:rsidRPr="00472CD5" w:rsidRDefault="00CC6503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1D4D6D33" w14:textId="352D3358" w:rsidR="000D4D88" w:rsidRPr="00472CD5" w:rsidRDefault="000D4D88" w:rsidP="000D4D8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hat was the grade of the most senior operation surgeon during the re-exploration? </w:t>
      </w:r>
    </w:p>
    <w:p w14:paraId="0E5F460C" w14:textId="6F2C91EC" w:rsidR="00CC6503" w:rsidRPr="003363A7" w:rsidRDefault="00CC6503" w:rsidP="00CC6503">
      <w:pPr>
        <w:ind w:left="2160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3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BA7D07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Registrar (year 1-3</w:t>
      </w:r>
      <w:r w:rsidRPr="003363A7">
        <w:rPr>
          <w:rFonts w:ascii="Arial" w:hAnsi="Arial" w:cs="Arial"/>
          <w:color w:val="000000" w:themeColor="text1"/>
          <w:lang w:val="en-GB"/>
        </w:rPr>
        <w:t xml:space="preserve">) (assistant </w:t>
      </w:r>
      <w:proofErr w:type="spellStart"/>
      <w:r w:rsidR="00BA7D07" w:rsidRPr="003363A7">
        <w:rPr>
          <w:rFonts w:ascii="Arial" w:hAnsi="Arial" w:cs="Arial"/>
          <w:color w:val="000000" w:themeColor="text1"/>
          <w:lang w:val="en-GB"/>
        </w:rPr>
        <w:t>en</w:t>
      </w:r>
      <w:proofErr w:type="spellEnd"/>
      <w:r w:rsidR="00BA7D07" w:rsidRPr="003363A7">
        <w:rPr>
          <w:rFonts w:ascii="Arial" w:hAnsi="Arial" w:cs="Arial"/>
          <w:color w:val="000000" w:themeColor="text1"/>
          <w:lang w:val="en-GB"/>
        </w:rPr>
        <w:t xml:space="preserve"> formation 1</w:t>
      </w:r>
      <w:r w:rsidR="00BA7D07" w:rsidRPr="003363A7">
        <w:rPr>
          <w:rFonts w:ascii="Arial" w:hAnsi="Arial" w:cs="Arial"/>
          <w:color w:val="000000" w:themeColor="text1"/>
          <w:vertAlign w:val="superscript"/>
          <w:lang w:val="en-GB"/>
        </w:rPr>
        <w:t>ère</w:t>
      </w:r>
      <w:r w:rsidR="00BA7D07" w:rsidRPr="003363A7">
        <w:rPr>
          <w:rFonts w:ascii="Arial" w:hAnsi="Arial" w:cs="Arial"/>
          <w:color w:val="000000" w:themeColor="text1"/>
          <w:lang w:val="en-GB"/>
        </w:rPr>
        <w:t>-3</w:t>
      </w:r>
      <w:r w:rsidR="00BA7D07" w:rsidRPr="003363A7">
        <w:rPr>
          <w:rFonts w:ascii="Arial" w:hAnsi="Arial" w:cs="Arial"/>
          <w:color w:val="000000" w:themeColor="text1"/>
          <w:vertAlign w:val="superscript"/>
          <w:lang w:val="en-GB"/>
        </w:rPr>
        <w:t>ème</w:t>
      </w:r>
      <w:r w:rsidR="00BA7D07" w:rsidRPr="003363A7">
        <w:rPr>
          <w:rFonts w:ascii="Arial" w:hAnsi="Arial" w:cs="Arial"/>
          <w:color w:val="000000" w:themeColor="text1"/>
          <w:lang w:val="en-GB"/>
        </w:rPr>
        <w:t xml:space="preserve"> </w:t>
      </w:r>
      <w:proofErr w:type="spellStart"/>
      <w:r w:rsidR="00BA7D07" w:rsidRPr="003363A7">
        <w:rPr>
          <w:rFonts w:ascii="Arial" w:hAnsi="Arial" w:cs="Arial"/>
          <w:color w:val="000000" w:themeColor="text1"/>
          <w:lang w:val="en-GB"/>
        </w:rPr>
        <w:t>année</w:t>
      </w:r>
      <w:proofErr w:type="spellEnd"/>
      <w:r w:rsidR="003363A7">
        <w:rPr>
          <w:rFonts w:ascii="Arial" w:hAnsi="Arial" w:cs="Arial"/>
          <w:color w:val="000000" w:themeColor="text1"/>
          <w:lang w:val="en-GB"/>
        </w:rPr>
        <w:t xml:space="preserve">, </w:t>
      </w:r>
      <w:r w:rsidRPr="003363A7">
        <w:rPr>
          <w:rFonts w:ascii="Arial" w:hAnsi="Arial" w:cs="Arial"/>
          <w:color w:val="000000" w:themeColor="text1"/>
          <w:lang w:val="en-GB"/>
        </w:rPr>
        <w:t xml:space="preserve">assistant in </w:t>
      </w:r>
      <w:proofErr w:type="spellStart"/>
      <w:r w:rsidRPr="003363A7">
        <w:rPr>
          <w:rFonts w:ascii="Arial" w:hAnsi="Arial" w:cs="Arial"/>
          <w:color w:val="000000" w:themeColor="text1"/>
          <w:lang w:val="en-GB"/>
        </w:rPr>
        <w:t>opleiding</w:t>
      </w:r>
      <w:proofErr w:type="spellEnd"/>
      <w:r w:rsidRPr="003363A7">
        <w:rPr>
          <w:rFonts w:ascii="Arial" w:hAnsi="Arial" w:cs="Arial"/>
          <w:color w:val="000000" w:themeColor="text1"/>
          <w:lang w:val="en-GB"/>
        </w:rPr>
        <w:t>, ASO)</w:t>
      </w:r>
    </w:p>
    <w:p w14:paraId="780EFEB1" w14:textId="6A68F2C6" w:rsidR="00CC6503" w:rsidRPr="003363A7" w:rsidRDefault="00CC6503" w:rsidP="00CC6503">
      <w:pPr>
        <w:ind w:left="2160"/>
        <w:rPr>
          <w:rFonts w:ascii="Arial" w:hAnsi="Arial" w:cs="Arial"/>
          <w:color w:val="000000" w:themeColor="text1"/>
          <w:lang w:val="en-GB"/>
        </w:rPr>
      </w:pPr>
      <w:r w:rsidRPr="003363A7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3"/>
            <w:enabled/>
            <w:calcOnExit w:val="0"/>
            <w:checkBox>
              <w:sizeAuto/>
              <w:default w:val="0"/>
            </w:checkBox>
          </w:ffData>
        </w:fldChar>
      </w:r>
      <w:r w:rsidRPr="003363A7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3363A7">
        <w:rPr>
          <w:rFonts w:ascii="Arial" w:hAnsi="Arial" w:cs="Arial"/>
          <w:color w:val="000000" w:themeColor="text1"/>
          <w:lang w:val="en-GB"/>
        </w:rPr>
      </w:r>
      <w:r w:rsidR="003363A7" w:rsidRPr="003363A7">
        <w:rPr>
          <w:rFonts w:ascii="Arial" w:hAnsi="Arial" w:cs="Arial"/>
          <w:color w:val="000000" w:themeColor="text1"/>
          <w:lang w:val="en-GB"/>
        </w:rPr>
        <w:fldChar w:fldCharType="separate"/>
      </w:r>
      <w:r w:rsidRPr="003363A7">
        <w:rPr>
          <w:rFonts w:ascii="Arial" w:hAnsi="Arial" w:cs="Arial"/>
          <w:color w:val="000000" w:themeColor="text1"/>
          <w:lang w:val="en-GB"/>
        </w:rPr>
        <w:fldChar w:fldCharType="end"/>
      </w:r>
      <w:r w:rsidR="00BA7D07" w:rsidRPr="003363A7">
        <w:rPr>
          <w:rFonts w:ascii="Arial" w:hAnsi="Arial" w:cs="Arial"/>
          <w:color w:val="000000" w:themeColor="text1"/>
          <w:lang w:val="en-GB"/>
        </w:rPr>
        <w:t xml:space="preserve"> </w:t>
      </w:r>
      <w:r w:rsidRPr="003363A7">
        <w:rPr>
          <w:rFonts w:ascii="Arial" w:hAnsi="Arial" w:cs="Arial"/>
          <w:color w:val="000000" w:themeColor="text1"/>
          <w:lang w:val="en-GB"/>
        </w:rPr>
        <w:t>Registrar (year 4-5)</w:t>
      </w:r>
      <w:r w:rsidR="00BA7D07" w:rsidRPr="003363A7">
        <w:rPr>
          <w:rFonts w:ascii="Arial" w:hAnsi="Arial" w:cs="Arial"/>
          <w:color w:val="000000" w:themeColor="text1"/>
          <w:lang w:val="en-GB"/>
        </w:rPr>
        <w:t xml:space="preserve"> (assistant </w:t>
      </w:r>
      <w:proofErr w:type="spellStart"/>
      <w:r w:rsidR="00BA7D07" w:rsidRPr="003363A7">
        <w:rPr>
          <w:rFonts w:ascii="Arial" w:hAnsi="Arial" w:cs="Arial"/>
          <w:color w:val="000000" w:themeColor="text1"/>
          <w:lang w:val="en-GB"/>
        </w:rPr>
        <w:t>en</w:t>
      </w:r>
      <w:proofErr w:type="spellEnd"/>
      <w:r w:rsidR="00BA7D07" w:rsidRPr="003363A7">
        <w:rPr>
          <w:rFonts w:ascii="Arial" w:hAnsi="Arial" w:cs="Arial"/>
          <w:color w:val="000000" w:themeColor="text1"/>
          <w:lang w:val="en-GB"/>
        </w:rPr>
        <w:t xml:space="preserve"> formation 4-5</w:t>
      </w:r>
      <w:r w:rsidR="00BA7D07" w:rsidRPr="003363A7">
        <w:rPr>
          <w:rFonts w:ascii="Arial" w:hAnsi="Arial" w:cs="Arial"/>
          <w:color w:val="000000" w:themeColor="text1"/>
          <w:vertAlign w:val="superscript"/>
          <w:lang w:val="en-GB"/>
        </w:rPr>
        <w:t>ème</w:t>
      </w:r>
      <w:r w:rsidR="00BA7D07" w:rsidRPr="003363A7">
        <w:rPr>
          <w:rFonts w:ascii="Arial" w:hAnsi="Arial" w:cs="Arial"/>
          <w:color w:val="000000" w:themeColor="text1"/>
          <w:lang w:val="en-GB"/>
        </w:rPr>
        <w:t xml:space="preserve"> </w:t>
      </w:r>
      <w:proofErr w:type="spellStart"/>
      <w:r w:rsidR="00BA7D07" w:rsidRPr="003363A7">
        <w:rPr>
          <w:rFonts w:ascii="Arial" w:hAnsi="Arial" w:cs="Arial"/>
          <w:color w:val="000000" w:themeColor="text1"/>
          <w:lang w:val="en-GB"/>
        </w:rPr>
        <w:t>année</w:t>
      </w:r>
      <w:proofErr w:type="spellEnd"/>
      <w:r w:rsidR="003363A7">
        <w:rPr>
          <w:rFonts w:ascii="Arial" w:hAnsi="Arial" w:cs="Arial"/>
          <w:color w:val="000000" w:themeColor="text1"/>
          <w:lang w:val="en-GB"/>
        </w:rPr>
        <w:t>,</w:t>
      </w:r>
      <w:r w:rsidR="00BA7D07" w:rsidRPr="003363A7">
        <w:rPr>
          <w:rFonts w:ascii="Arial" w:hAnsi="Arial" w:cs="Arial"/>
          <w:color w:val="000000" w:themeColor="text1"/>
          <w:lang w:val="en-GB"/>
        </w:rPr>
        <w:t xml:space="preserve"> assistant in </w:t>
      </w:r>
      <w:proofErr w:type="spellStart"/>
      <w:r w:rsidR="00BA7D07" w:rsidRPr="003363A7">
        <w:rPr>
          <w:rFonts w:ascii="Arial" w:hAnsi="Arial" w:cs="Arial"/>
          <w:color w:val="000000" w:themeColor="text1"/>
          <w:lang w:val="en-GB"/>
        </w:rPr>
        <w:t>opleiding</w:t>
      </w:r>
      <w:proofErr w:type="spellEnd"/>
      <w:r w:rsidR="00BA7D07" w:rsidRPr="003363A7">
        <w:rPr>
          <w:rFonts w:ascii="Arial" w:hAnsi="Arial" w:cs="Arial"/>
          <w:color w:val="000000" w:themeColor="text1"/>
          <w:lang w:val="en-GB"/>
        </w:rPr>
        <w:t>, ASO)</w:t>
      </w:r>
    </w:p>
    <w:p w14:paraId="724DBF50" w14:textId="1D0885DF" w:rsidR="00CC6503" w:rsidRPr="003363A7" w:rsidRDefault="00CC6503" w:rsidP="00CC6503">
      <w:pPr>
        <w:ind w:left="2160"/>
        <w:rPr>
          <w:rFonts w:ascii="Arial" w:hAnsi="Arial" w:cs="Arial"/>
          <w:color w:val="000000" w:themeColor="text1"/>
          <w:lang w:val="en-GB"/>
        </w:rPr>
      </w:pPr>
      <w:r w:rsidRPr="003363A7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3"/>
            <w:enabled/>
            <w:calcOnExit w:val="0"/>
            <w:checkBox>
              <w:sizeAuto/>
              <w:default w:val="0"/>
            </w:checkBox>
          </w:ffData>
        </w:fldChar>
      </w:r>
      <w:r w:rsidRPr="003363A7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3363A7">
        <w:rPr>
          <w:rFonts w:ascii="Arial" w:hAnsi="Arial" w:cs="Arial"/>
          <w:color w:val="000000" w:themeColor="text1"/>
          <w:lang w:val="en-GB"/>
        </w:rPr>
      </w:r>
      <w:r w:rsidR="003363A7" w:rsidRPr="003363A7">
        <w:rPr>
          <w:rFonts w:ascii="Arial" w:hAnsi="Arial" w:cs="Arial"/>
          <w:color w:val="000000" w:themeColor="text1"/>
          <w:lang w:val="en-GB"/>
        </w:rPr>
        <w:fldChar w:fldCharType="separate"/>
      </w:r>
      <w:r w:rsidRPr="003363A7">
        <w:rPr>
          <w:rFonts w:ascii="Arial" w:hAnsi="Arial" w:cs="Arial"/>
          <w:color w:val="000000" w:themeColor="text1"/>
          <w:lang w:val="en-GB"/>
        </w:rPr>
        <w:fldChar w:fldCharType="end"/>
      </w:r>
      <w:r w:rsidR="00BA7D07" w:rsidRPr="003363A7">
        <w:rPr>
          <w:rFonts w:ascii="Arial" w:hAnsi="Arial" w:cs="Arial"/>
          <w:color w:val="000000" w:themeColor="text1"/>
          <w:lang w:val="en-GB"/>
        </w:rPr>
        <w:t xml:space="preserve"> </w:t>
      </w:r>
      <w:r w:rsidR="00680B03" w:rsidRPr="003363A7">
        <w:rPr>
          <w:rFonts w:ascii="Arial" w:hAnsi="Arial" w:cs="Arial"/>
          <w:color w:val="000000" w:themeColor="text1"/>
          <w:lang w:val="en-GB"/>
        </w:rPr>
        <w:t>Junior r</w:t>
      </w:r>
      <w:r w:rsidRPr="003363A7">
        <w:rPr>
          <w:rFonts w:ascii="Arial" w:hAnsi="Arial" w:cs="Arial"/>
          <w:color w:val="000000" w:themeColor="text1"/>
          <w:lang w:val="en-GB"/>
        </w:rPr>
        <w:t>esident/ fellow / junior consultant (1</w:t>
      </w:r>
      <w:r w:rsidRPr="003363A7">
        <w:rPr>
          <w:rFonts w:ascii="Arial" w:hAnsi="Arial" w:cs="Arial"/>
          <w:color w:val="000000" w:themeColor="text1"/>
          <w:vertAlign w:val="superscript"/>
          <w:lang w:val="en-GB"/>
        </w:rPr>
        <w:t>st</w:t>
      </w:r>
      <w:r w:rsidRPr="003363A7">
        <w:rPr>
          <w:rFonts w:ascii="Arial" w:hAnsi="Arial" w:cs="Arial"/>
          <w:color w:val="000000" w:themeColor="text1"/>
          <w:lang w:val="en-GB"/>
        </w:rPr>
        <w:t>-2</w:t>
      </w:r>
      <w:r w:rsidRPr="003363A7">
        <w:rPr>
          <w:rFonts w:ascii="Arial" w:hAnsi="Arial" w:cs="Arial"/>
          <w:color w:val="000000" w:themeColor="text1"/>
          <w:vertAlign w:val="superscript"/>
          <w:lang w:val="en-GB"/>
        </w:rPr>
        <w:t>nd</w:t>
      </w:r>
      <w:r w:rsidRPr="003363A7">
        <w:rPr>
          <w:rFonts w:ascii="Arial" w:hAnsi="Arial" w:cs="Arial"/>
          <w:color w:val="000000" w:themeColor="text1"/>
          <w:lang w:val="en-GB"/>
        </w:rPr>
        <w:t xml:space="preserve"> year post-graduation)</w:t>
      </w:r>
    </w:p>
    <w:p w14:paraId="2BB1595F" w14:textId="10CE596B" w:rsidR="00CC6503" w:rsidRPr="00472CD5" w:rsidRDefault="00CC6503" w:rsidP="00CC6503">
      <w:pPr>
        <w:ind w:left="2160"/>
        <w:rPr>
          <w:rFonts w:ascii="Arial" w:hAnsi="Arial" w:cs="Arial"/>
          <w:color w:val="000000" w:themeColor="text1"/>
          <w:lang w:val="en-GB"/>
        </w:rPr>
      </w:pPr>
      <w:r w:rsidRPr="003363A7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3"/>
            <w:enabled/>
            <w:calcOnExit w:val="0"/>
            <w:checkBox>
              <w:sizeAuto/>
              <w:default w:val="0"/>
            </w:checkBox>
          </w:ffData>
        </w:fldChar>
      </w:r>
      <w:r w:rsidRPr="003363A7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3363A7">
        <w:rPr>
          <w:rFonts w:ascii="Arial" w:hAnsi="Arial" w:cs="Arial"/>
          <w:color w:val="000000" w:themeColor="text1"/>
          <w:lang w:val="en-GB"/>
        </w:rPr>
      </w:r>
      <w:r w:rsidR="003363A7" w:rsidRPr="003363A7">
        <w:rPr>
          <w:rFonts w:ascii="Arial" w:hAnsi="Arial" w:cs="Arial"/>
          <w:color w:val="000000" w:themeColor="text1"/>
          <w:lang w:val="en-GB"/>
        </w:rPr>
        <w:fldChar w:fldCharType="separate"/>
      </w:r>
      <w:r w:rsidRPr="003363A7">
        <w:rPr>
          <w:rFonts w:ascii="Arial" w:hAnsi="Arial" w:cs="Arial"/>
          <w:color w:val="000000" w:themeColor="text1"/>
          <w:lang w:val="en-GB"/>
        </w:rPr>
        <w:fldChar w:fldCharType="end"/>
      </w:r>
      <w:r w:rsidRPr="003363A7">
        <w:rPr>
          <w:rFonts w:ascii="Arial" w:hAnsi="Arial" w:cs="Arial"/>
          <w:color w:val="000000" w:themeColor="text1"/>
          <w:lang w:val="en-GB"/>
        </w:rPr>
        <w:t xml:space="preserve"> Consultant (</w:t>
      </w:r>
      <w:proofErr w:type="spellStart"/>
      <w:r w:rsidR="00680B03" w:rsidRPr="003363A7">
        <w:rPr>
          <w:rFonts w:ascii="Arial" w:hAnsi="Arial" w:cs="Arial"/>
          <w:color w:val="000000" w:themeColor="text1"/>
          <w:lang w:val="en-GB"/>
        </w:rPr>
        <w:t>résident</w:t>
      </w:r>
      <w:proofErr w:type="spellEnd"/>
      <w:r w:rsidR="00680B03" w:rsidRPr="003363A7">
        <w:rPr>
          <w:rFonts w:ascii="Arial" w:hAnsi="Arial" w:cs="Arial"/>
          <w:color w:val="000000" w:themeColor="text1"/>
          <w:lang w:val="en-GB"/>
        </w:rPr>
        <w:t xml:space="preserve"> senior, </w:t>
      </w:r>
      <w:proofErr w:type="spellStart"/>
      <w:r w:rsidR="00BA7D07" w:rsidRPr="003363A7">
        <w:rPr>
          <w:rFonts w:ascii="Arial" w:hAnsi="Arial" w:cs="Arial"/>
          <w:color w:val="000000" w:themeColor="text1"/>
          <w:lang w:val="en-GB"/>
        </w:rPr>
        <w:t>médecin</w:t>
      </w:r>
      <w:proofErr w:type="spellEnd"/>
      <w:r w:rsidR="00BA7D07" w:rsidRPr="003363A7">
        <w:rPr>
          <w:rFonts w:ascii="Arial" w:hAnsi="Arial" w:cs="Arial"/>
          <w:color w:val="000000" w:themeColor="text1"/>
          <w:lang w:val="en-GB"/>
        </w:rPr>
        <w:t xml:space="preserve"> cadre,</w:t>
      </w:r>
      <w:r w:rsidRPr="003363A7">
        <w:rPr>
          <w:rFonts w:ascii="Arial" w:hAnsi="Arial" w:cs="Arial"/>
          <w:color w:val="000000" w:themeColor="text1"/>
          <w:lang w:val="en-GB"/>
        </w:rPr>
        <w:t xml:space="preserve"> </w:t>
      </w:r>
      <w:proofErr w:type="spellStart"/>
      <w:r w:rsidRPr="003363A7">
        <w:rPr>
          <w:rFonts w:ascii="Arial" w:hAnsi="Arial" w:cs="Arial"/>
          <w:color w:val="000000" w:themeColor="text1"/>
          <w:lang w:val="en-GB"/>
        </w:rPr>
        <w:t>staflid</w:t>
      </w:r>
      <w:proofErr w:type="spellEnd"/>
      <w:r w:rsidRPr="003363A7">
        <w:rPr>
          <w:rFonts w:ascii="Arial" w:hAnsi="Arial" w:cs="Arial"/>
          <w:color w:val="000000" w:themeColor="text1"/>
          <w:lang w:val="en-GB"/>
        </w:rPr>
        <w:t>)</w:t>
      </w:r>
    </w:p>
    <w:p w14:paraId="4DBE6E59" w14:textId="5A89EBAF" w:rsidR="00CC6503" w:rsidRPr="00472CD5" w:rsidRDefault="00CC6503" w:rsidP="00CC6503">
      <w:pPr>
        <w:ind w:left="2160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3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 xml:space="preserve"> Senior / Specialist </w:t>
      </w:r>
      <w:r w:rsidR="00680B03" w:rsidRPr="00472CD5">
        <w:rPr>
          <w:rFonts w:ascii="Arial" w:hAnsi="Arial" w:cs="Arial"/>
          <w:color w:val="000000" w:themeColor="text1"/>
          <w:lang w:val="en-GB"/>
        </w:rPr>
        <w:t>(</w:t>
      </w:r>
      <w:proofErr w:type="spellStart"/>
      <w:r w:rsidR="00680B03" w:rsidRPr="00472CD5">
        <w:rPr>
          <w:rFonts w:ascii="Arial" w:hAnsi="Arial" w:cs="Arial"/>
          <w:color w:val="000000" w:themeColor="text1"/>
          <w:lang w:val="en-GB"/>
        </w:rPr>
        <w:t>médecin</w:t>
      </w:r>
      <w:proofErr w:type="spellEnd"/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non </w:t>
      </w:r>
      <w:proofErr w:type="spellStart"/>
      <w:r w:rsidR="00680B03" w:rsidRPr="00472CD5">
        <w:rPr>
          <w:rFonts w:ascii="Arial" w:hAnsi="Arial" w:cs="Arial"/>
          <w:color w:val="000000" w:themeColor="text1"/>
          <w:lang w:val="en-GB"/>
        </w:rPr>
        <w:t>membre</w:t>
      </w:r>
      <w:proofErr w:type="spellEnd"/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de </w:t>
      </w:r>
      <w:proofErr w:type="spellStart"/>
      <w:r w:rsidR="00680B03" w:rsidRPr="00472CD5">
        <w:rPr>
          <w:rFonts w:ascii="Arial" w:hAnsi="Arial" w:cs="Arial"/>
          <w:color w:val="000000" w:themeColor="text1"/>
          <w:lang w:val="en-GB"/>
        </w:rPr>
        <w:t>l’équipe</w:t>
      </w:r>
      <w:proofErr w:type="spellEnd"/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</w:t>
      </w:r>
      <w:proofErr w:type="spellStart"/>
      <w:r w:rsidR="00680B03" w:rsidRPr="00472CD5">
        <w:rPr>
          <w:rFonts w:ascii="Arial" w:hAnsi="Arial" w:cs="Arial"/>
          <w:color w:val="000000" w:themeColor="text1"/>
          <w:lang w:val="en-GB"/>
        </w:rPr>
        <w:t>hospitalière</w:t>
      </w:r>
      <w:proofErr w:type="spellEnd"/>
      <w:r w:rsidR="00680B03" w:rsidRPr="00472CD5">
        <w:rPr>
          <w:rFonts w:ascii="Arial" w:hAnsi="Arial" w:cs="Arial"/>
          <w:color w:val="000000" w:themeColor="text1"/>
          <w:lang w:val="en-GB"/>
        </w:rPr>
        <w:t>)</w:t>
      </w:r>
    </w:p>
    <w:p w14:paraId="5BB6C98E" w14:textId="53F475CB" w:rsidR="00CC6503" w:rsidRPr="00472CD5" w:rsidRDefault="00CC6503" w:rsidP="00CC6503">
      <w:pPr>
        <w:rPr>
          <w:rFonts w:ascii="Arial" w:hAnsi="Arial" w:cs="Arial"/>
          <w:color w:val="000000" w:themeColor="text1"/>
          <w:lang w:val="en-GB"/>
        </w:rPr>
      </w:pPr>
    </w:p>
    <w:p w14:paraId="76D41E06" w14:textId="47B22484" w:rsidR="000D4D88" w:rsidRPr="00472CD5" w:rsidRDefault="000D4D88" w:rsidP="000D4D8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Were any other specialties involved during re-exploration</w:t>
      </w:r>
    </w:p>
    <w:p w14:paraId="182FBCB0" w14:textId="2E8A3F9A" w:rsidR="0007670A" w:rsidRPr="00472CD5" w:rsidRDefault="002C7D18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9"/>
            <w:enabled/>
            <w:calcOnExit w:val="0"/>
            <w:checkBox>
              <w:sizeAuto/>
              <w:default w:val="0"/>
            </w:checkBox>
          </w:ffData>
        </w:fldChar>
      </w:r>
      <w:bookmarkStart w:id="83" w:name="Check129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83"/>
      <w:r w:rsidR="0007670A" w:rsidRPr="00472CD5">
        <w:rPr>
          <w:rFonts w:ascii="Arial" w:hAnsi="Arial" w:cs="Arial"/>
          <w:color w:val="000000" w:themeColor="text1"/>
          <w:lang w:val="en-GB"/>
        </w:rPr>
        <w:t>Yes</w:t>
      </w:r>
    </w:p>
    <w:p w14:paraId="5908CB38" w14:textId="79E53E5B" w:rsidR="0007670A" w:rsidRPr="00472CD5" w:rsidRDefault="005E2285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30"/>
            <w:enabled/>
            <w:calcOnExit w:val="0"/>
            <w:checkBox>
              <w:sizeAuto/>
              <w:default w:val="0"/>
            </w:checkBox>
          </w:ffData>
        </w:fldChar>
      </w:r>
      <w:bookmarkStart w:id="84" w:name="Check130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84"/>
      <w:r w:rsidR="0007670A"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30EA572D" w14:textId="77777777" w:rsidR="0007670A" w:rsidRPr="00472CD5" w:rsidRDefault="0007670A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If yes, please tick all that apply: </w:t>
      </w:r>
    </w:p>
    <w:p w14:paraId="52ED164F" w14:textId="7F1A7043" w:rsidR="0007670A" w:rsidRPr="00472CD5" w:rsidRDefault="0007670A" w:rsidP="0007670A">
      <w:pPr>
        <w:pStyle w:val="Lijstalinea"/>
        <w:ind w:left="2124" w:firstLine="70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84"/>
            <w:enabled/>
            <w:calcOnExit w:val="0"/>
            <w:checkBox>
              <w:sizeAuto/>
              <w:default w:val="0"/>
            </w:checkBox>
          </w:ffData>
        </w:fldChar>
      </w:r>
      <w:bookmarkStart w:id="85" w:name="Check84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85"/>
      <w:r w:rsidRPr="00472CD5">
        <w:rPr>
          <w:rFonts w:ascii="Arial" w:hAnsi="Arial" w:cs="Arial"/>
          <w:color w:val="000000" w:themeColor="text1"/>
          <w:lang w:val="en-GB"/>
        </w:rPr>
        <w:t xml:space="preserve">General surgery </w:t>
      </w:r>
    </w:p>
    <w:p w14:paraId="2C221B5E" w14:textId="4A61764A" w:rsidR="0007670A" w:rsidRPr="00472CD5" w:rsidRDefault="0007670A" w:rsidP="0007670A">
      <w:pPr>
        <w:pStyle w:val="Lijstalinea"/>
        <w:ind w:left="2124" w:firstLine="70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85"/>
            <w:enabled/>
            <w:calcOnExit w:val="0"/>
            <w:checkBox>
              <w:sizeAuto/>
              <w:default w:val="0"/>
            </w:checkBox>
          </w:ffData>
        </w:fldChar>
      </w:r>
      <w:bookmarkStart w:id="86" w:name="Check85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86"/>
      <w:r w:rsidR="00D64955" w:rsidRPr="00472CD5">
        <w:rPr>
          <w:rFonts w:ascii="Arial" w:hAnsi="Arial" w:cs="Arial"/>
          <w:color w:val="000000" w:themeColor="text1"/>
          <w:lang w:val="en-GB"/>
        </w:rPr>
        <w:t>U</w:t>
      </w:r>
      <w:r w:rsidRPr="00472CD5">
        <w:rPr>
          <w:rFonts w:ascii="Arial" w:hAnsi="Arial" w:cs="Arial"/>
          <w:color w:val="000000" w:themeColor="text1"/>
          <w:lang w:val="en-GB"/>
        </w:rPr>
        <w:t xml:space="preserve">rology </w:t>
      </w:r>
    </w:p>
    <w:p w14:paraId="6AECDB72" w14:textId="62BFDC2A" w:rsidR="0007670A" w:rsidRPr="00472CD5" w:rsidRDefault="0007670A" w:rsidP="0007670A">
      <w:pPr>
        <w:pStyle w:val="Lijstalinea"/>
        <w:ind w:left="2124" w:firstLine="70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86"/>
            <w:enabled/>
            <w:calcOnExit w:val="0"/>
            <w:checkBox>
              <w:sizeAuto/>
              <w:default w:val="0"/>
            </w:checkBox>
          </w:ffData>
        </w:fldChar>
      </w:r>
      <w:bookmarkStart w:id="87" w:name="Check86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87"/>
      <w:r w:rsidR="00D64955" w:rsidRPr="00472CD5">
        <w:rPr>
          <w:rFonts w:ascii="Arial" w:hAnsi="Arial" w:cs="Arial"/>
          <w:color w:val="000000" w:themeColor="text1"/>
          <w:lang w:val="en-GB"/>
        </w:rPr>
        <w:t>V</w:t>
      </w:r>
      <w:r w:rsidRPr="00472CD5">
        <w:rPr>
          <w:rFonts w:ascii="Arial" w:hAnsi="Arial" w:cs="Arial"/>
          <w:color w:val="000000" w:themeColor="text1"/>
          <w:lang w:val="en-GB"/>
        </w:rPr>
        <w:t xml:space="preserve">ascular surgery </w:t>
      </w:r>
    </w:p>
    <w:p w14:paraId="0A65DCB1" w14:textId="11C6A14A" w:rsidR="0007670A" w:rsidRPr="00472CD5" w:rsidRDefault="0007670A" w:rsidP="0007670A">
      <w:pPr>
        <w:pStyle w:val="Lijstalinea"/>
        <w:ind w:left="2124" w:firstLine="70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87"/>
            <w:enabled/>
            <w:calcOnExit w:val="0"/>
            <w:checkBox>
              <w:sizeAuto/>
              <w:default w:val="0"/>
            </w:checkBox>
          </w:ffData>
        </w:fldChar>
      </w:r>
      <w:bookmarkStart w:id="88" w:name="Check87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88"/>
      <w:r w:rsidR="00D64955" w:rsidRPr="00472CD5">
        <w:rPr>
          <w:rFonts w:ascii="Arial" w:hAnsi="Arial" w:cs="Arial"/>
          <w:color w:val="000000" w:themeColor="text1"/>
          <w:lang w:val="en-GB"/>
        </w:rPr>
        <w:t>Ot</w:t>
      </w:r>
      <w:r w:rsidRPr="00472CD5">
        <w:rPr>
          <w:rFonts w:ascii="Arial" w:hAnsi="Arial" w:cs="Arial"/>
          <w:color w:val="000000" w:themeColor="text1"/>
          <w:lang w:val="en-GB"/>
        </w:rPr>
        <w:t xml:space="preserve">her, specify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0C26523A" w14:textId="77777777" w:rsidR="00CC6503" w:rsidRPr="00472CD5" w:rsidRDefault="00CC6503" w:rsidP="0007670A">
      <w:pPr>
        <w:pStyle w:val="Lijstalinea"/>
        <w:ind w:left="2124" w:firstLine="708"/>
        <w:rPr>
          <w:rFonts w:ascii="Arial" w:hAnsi="Arial" w:cs="Arial"/>
          <w:color w:val="000000" w:themeColor="text1"/>
          <w:lang w:val="en-GB"/>
        </w:rPr>
      </w:pPr>
    </w:p>
    <w:p w14:paraId="220997F3" w14:textId="2E573A67" w:rsidR="000D4D88" w:rsidRPr="00472CD5" w:rsidRDefault="000D4D88" w:rsidP="000D4D8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Was the rectus sheath opened during the re-exploration?</w:t>
      </w:r>
    </w:p>
    <w:p w14:paraId="63683C29" w14:textId="3BAFBF8D" w:rsidR="0007670A" w:rsidRPr="00472CD5" w:rsidRDefault="0007670A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88"/>
            <w:enabled/>
            <w:calcOnExit w:val="0"/>
            <w:checkBox>
              <w:sizeAuto/>
              <w:default w:val="0"/>
            </w:checkBox>
          </w:ffData>
        </w:fldChar>
      </w:r>
      <w:bookmarkStart w:id="89" w:name="Check88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89"/>
      <w:r w:rsidRPr="00472CD5">
        <w:rPr>
          <w:rFonts w:ascii="Arial" w:hAnsi="Arial" w:cs="Arial"/>
          <w:color w:val="000000" w:themeColor="text1"/>
          <w:lang w:val="en-GB"/>
        </w:rPr>
        <w:t>Yes</w:t>
      </w:r>
    </w:p>
    <w:p w14:paraId="3A3FB4E2" w14:textId="4947CDC7" w:rsidR="0007670A" w:rsidRPr="00472CD5" w:rsidRDefault="0007670A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89"/>
            <w:enabled/>
            <w:calcOnExit w:val="0"/>
            <w:checkBox>
              <w:sizeAuto/>
              <w:default w:val="0"/>
            </w:checkBox>
          </w:ffData>
        </w:fldChar>
      </w:r>
      <w:bookmarkStart w:id="90" w:name="Check89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90"/>
      <w:r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62AE1685" w14:textId="77777777" w:rsidR="00CC6503" w:rsidRPr="00472CD5" w:rsidRDefault="00CC6503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4861F9DD" w14:textId="6FFD84A9" w:rsidR="000D4D88" w:rsidRPr="00472CD5" w:rsidRDefault="000D4D88" w:rsidP="000D4D8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as the peritoneum opened during the re-exploration? </w:t>
      </w:r>
    </w:p>
    <w:p w14:paraId="6BD73384" w14:textId="342C3C77" w:rsidR="0007670A" w:rsidRPr="00472CD5" w:rsidRDefault="0007670A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90"/>
            <w:enabled/>
            <w:calcOnExit w:val="0"/>
            <w:checkBox>
              <w:sizeAuto/>
              <w:default w:val="0"/>
            </w:checkBox>
          </w:ffData>
        </w:fldChar>
      </w:r>
      <w:bookmarkStart w:id="91" w:name="Check90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91"/>
      <w:r w:rsidRPr="00472CD5">
        <w:rPr>
          <w:rFonts w:ascii="Arial" w:hAnsi="Arial" w:cs="Arial"/>
          <w:color w:val="000000" w:themeColor="text1"/>
          <w:lang w:val="en-GB"/>
        </w:rPr>
        <w:t>Yes</w:t>
      </w:r>
    </w:p>
    <w:p w14:paraId="0E1AB64C" w14:textId="4BA2D43E" w:rsidR="0007670A" w:rsidRPr="00472CD5" w:rsidRDefault="0007670A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91"/>
            <w:enabled/>
            <w:calcOnExit w:val="0"/>
            <w:checkBox>
              <w:sizeAuto/>
              <w:default w:val="0"/>
            </w:checkBox>
          </w:ffData>
        </w:fldChar>
      </w:r>
      <w:bookmarkStart w:id="92" w:name="Check91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92"/>
      <w:r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40B525E4" w14:textId="77777777" w:rsidR="00CC6503" w:rsidRPr="00472CD5" w:rsidRDefault="00CC6503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7A526E58" w14:textId="4EC4D662" w:rsidR="0077042A" w:rsidRPr="00472CD5" w:rsidRDefault="000D4D88" w:rsidP="0077042A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What were the findings of the re-exploration?</w:t>
      </w:r>
      <w:r w:rsidR="0077042A" w:rsidRPr="00472CD5">
        <w:rPr>
          <w:rFonts w:ascii="Arial" w:hAnsi="Arial" w:cs="Arial"/>
          <w:i/>
          <w:iCs/>
          <w:color w:val="000000" w:themeColor="text1"/>
          <w:sz w:val="16"/>
          <w:szCs w:val="16"/>
          <w:lang w:val="en-GB"/>
        </w:rPr>
        <w:t xml:space="preserve"> (tick all that apply)</w:t>
      </w:r>
    </w:p>
    <w:p w14:paraId="51FD7654" w14:textId="476026FF" w:rsidR="000D4D88" w:rsidRPr="00472CD5" w:rsidRDefault="000D4D88" w:rsidP="0077042A">
      <w:pPr>
        <w:pStyle w:val="Lijstalinea"/>
        <w:ind w:left="1440"/>
        <w:rPr>
          <w:rFonts w:ascii="Arial" w:hAnsi="Arial" w:cs="Arial"/>
          <w:color w:val="000000" w:themeColor="text1"/>
          <w:lang w:val="en-GB"/>
        </w:rPr>
      </w:pPr>
    </w:p>
    <w:p w14:paraId="5DF2509C" w14:textId="36EAAA17" w:rsidR="0007670A" w:rsidRPr="00472CD5" w:rsidRDefault="0007670A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Haematoma/</w:t>
      </w:r>
      <w:r w:rsidR="00F05976" w:rsidRPr="00472CD5">
        <w:rPr>
          <w:rFonts w:ascii="Arial" w:hAnsi="Arial" w:cs="Arial"/>
          <w:color w:val="000000" w:themeColor="text1"/>
          <w:lang w:val="en-GB"/>
        </w:rPr>
        <w:t>bleeding:</w:t>
      </w:r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</w:p>
    <w:p w14:paraId="665B4D38" w14:textId="1C6609DA" w:rsidR="0007670A" w:rsidRPr="00472CD5" w:rsidRDefault="0007670A" w:rsidP="0007670A">
      <w:pPr>
        <w:pStyle w:val="Lijstalinea"/>
        <w:ind w:left="2124" w:firstLine="70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92"/>
            <w:enabled/>
            <w:calcOnExit w:val="0"/>
            <w:checkBox>
              <w:sizeAuto/>
              <w:default w:val="0"/>
            </w:checkBox>
          </w:ffData>
        </w:fldChar>
      </w:r>
      <w:bookmarkStart w:id="93" w:name="Check92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93"/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A</w:t>
      </w:r>
      <w:r w:rsidRPr="00472CD5">
        <w:rPr>
          <w:rFonts w:ascii="Arial" w:hAnsi="Arial" w:cs="Arial"/>
          <w:color w:val="000000" w:themeColor="text1"/>
          <w:lang w:val="en-GB"/>
        </w:rPr>
        <w:t xml:space="preserve">bove rectus </w:t>
      </w:r>
      <w:proofErr w:type="spellStart"/>
      <w:r w:rsidRPr="00472CD5">
        <w:rPr>
          <w:rFonts w:ascii="Arial" w:hAnsi="Arial" w:cs="Arial"/>
          <w:color w:val="000000" w:themeColor="text1"/>
          <w:lang w:val="en-GB"/>
        </w:rPr>
        <w:t>sheat</w:t>
      </w:r>
      <w:proofErr w:type="spellEnd"/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</w:p>
    <w:p w14:paraId="57AE5873" w14:textId="5A888BEA" w:rsidR="0007670A" w:rsidRPr="00472CD5" w:rsidRDefault="0007670A" w:rsidP="0007670A">
      <w:pPr>
        <w:pStyle w:val="Lijstalinea"/>
        <w:ind w:left="2124" w:firstLine="70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93"/>
            <w:enabled/>
            <w:calcOnExit w:val="0"/>
            <w:checkBox>
              <w:sizeAuto/>
              <w:default w:val="0"/>
            </w:checkBox>
          </w:ffData>
        </w:fldChar>
      </w:r>
      <w:bookmarkStart w:id="94" w:name="Check93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94"/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B</w:t>
      </w:r>
      <w:r w:rsidRPr="00472CD5">
        <w:rPr>
          <w:rFonts w:ascii="Arial" w:hAnsi="Arial" w:cs="Arial"/>
          <w:color w:val="000000" w:themeColor="text1"/>
          <w:lang w:val="en-GB"/>
        </w:rPr>
        <w:t xml:space="preserve">elow rectus sheath </w:t>
      </w:r>
    </w:p>
    <w:p w14:paraId="727E7BC8" w14:textId="78AFA337" w:rsidR="0007670A" w:rsidRPr="00472CD5" w:rsidRDefault="0007670A" w:rsidP="0007670A">
      <w:pPr>
        <w:pStyle w:val="Lijstalinea"/>
        <w:ind w:left="2124" w:firstLine="70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94"/>
            <w:enabled/>
            <w:calcOnExit w:val="0"/>
            <w:checkBox>
              <w:sizeAuto/>
              <w:default w:val="0"/>
            </w:checkBox>
          </w:ffData>
        </w:fldChar>
      </w:r>
      <w:bookmarkStart w:id="95" w:name="Check94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95"/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I</w:t>
      </w:r>
      <w:r w:rsidRPr="00472CD5">
        <w:rPr>
          <w:rFonts w:ascii="Arial" w:hAnsi="Arial" w:cs="Arial"/>
          <w:color w:val="000000" w:themeColor="text1"/>
          <w:lang w:val="en-GB"/>
        </w:rPr>
        <w:t>ntra-abdominal</w:t>
      </w:r>
    </w:p>
    <w:p w14:paraId="5FF8A078" w14:textId="77777777" w:rsidR="0077042A" w:rsidRPr="00472CD5" w:rsidRDefault="0077042A" w:rsidP="0007670A">
      <w:pPr>
        <w:pStyle w:val="Lijstalinea"/>
        <w:ind w:left="2124" w:firstLine="708"/>
        <w:rPr>
          <w:rFonts w:ascii="Arial" w:hAnsi="Arial" w:cs="Arial"/>
          <w:color w:val="000000" w:themeColor="text1"/>
          <w:lang w:val="en-GB"/>
        </w:rPr>
      </w:pPr>
    </w:p>
    <w:p w14:paraId="24BC852A" w14:textId="0EBC390C" w:rsidR="0007670A" w:rsidRPr="00472CD5" w:rsidRDefault="0007670A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Focus of infection/</w:t>
      </w:r>
      <w:proofErr w:type="spellStart"/>
      <w:r w:rsidRPr="00472CD5">
        <w:rPr>
          <w:rFonts w:ascii="Arial" w:hAnsi="Arial" w:cs="Arial"/>
          <w:color w:val="000000" w:themeColor="text1"/>
          <w:lang w:val="en-GB"/>
        </w:rPr>
        <w:t>abcess</w:t>
      </w:r>
      <w:proofErr w:type="spellEnd"/>
    </w:p>
    <w:p w14:paraId="08D1A2CF" w14:textId="05157749" w:rsidR="0007670A" w:rsidRPr="00472CD5" w:rsidRDefault="0007670A" w:rsidP="0007670A">
      <w:pPr>
        <w:pStyle w:val="Lijstalinea"/>
        <w:ind w:left="2124" w:firstLine="70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92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A</w:t>
      </w:r>
      <w:r w:rsidRPr="00472CD5">
        <w:rPr>
          <w:rFonts w:ascii="Arial" w:hAnsi="Arial" w:cs="Arial"/>
          <w:color w:val="000000" w:themeColor="text1"/>
          <w:lang w:val="en-GB"/>
        </w:rPr>
        <w:t xml:space="preserve">bove rectus </w:t>
      </w:r>
      <w:proofErr w:type="spellStart"/>
      <w:r w:rsidRPr="00472CD5">
        <w:rPr>
          <w:rFonts w:ascii="Arial" w:hAnsi="Arial" w:cs="Arial"/>
          <w:color w:val="000000" w:themeColor="text1"/>
          <w:lang w:val="en-GB"/>
        </w:rPr>
        <w:t>sheat</w:t>
      </w:r>
      <w:proofErr w:type="spellEnd"/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</w:p>
    <w:p w14:paraId="6D5FA2C8" w14:textId="238DDA34" w:rsidR="0007670A" w:rsidRPr="00472CD5" w:rsidRDefault="0007670A" w:rsidP="0007670A">
      <w:pPr>
        <w:pStyle w:val="Lijstalinea"/>
        <w:ind w:left="2124" w:firstLine="70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93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B</w:t>
      </w:r>
      <w:r w:rsidRPr="00472CD5">
        <w:rPr>
          <w:rFonts w:ascii="Arial" w:hAnsi="Arial" w:cs="Arial"/>
          <w:color w:val="000000" w:themeColor="text1"/>
          <w:lang w:val="en-GB"/>
        </w:rPr>
        <w:t xml:space="preserve">elow rectus sheath </w:t>
      </w:r>
    </w:p>
    <w:p w14:paraId="65E53A61" w14:textId="13F8B697" w:rsidR="0007670A" w:rsidRPr="00472CD5" w:rsidRDefault="0007670A" w:rsidP="0007670A">
      <w:pPr>
        <w:pStyle w:val="Lijstalinea"/>
        <w:ind w:left="2124" w:firstLine="70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94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I</w:t>
      </w:r>
      <w:r w:rsidRPr="00472CD5">
        <w:rPr>
          <w:rFonts w:ascii="Arial" w:hAnsi="Arial" w:cs="Arial"/>
          <w:color w:val="000000" w:themeColor="text1"/>
          <w:lang w:val="en-GB"/>
        </w:rPr>
        <w:t>ntra-abdominal</w:t>
      </w:r>
    </w:p>
    <w:p w14:paraId="793DE50A" w14:textId="7C6C40A3" w:rsidR="0007670A" w:rsidRPr="00472CD5" w:rsidRDefault="0007670A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Other</w:t>
      </w:r>
    </w:p>
    <w:p w14:paraId="15B7D92B" w14:textId="1B84656B" w:rsidR="0007670A" w:rsidRPr="00472CD5" w:rsidRDefault="0007670A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95"/>
            <w:enabled/>
            <w:calcOnExit w:val="0"/>
            <w:checkBox>
              <w:sizeAuto/>
              <w:default w:val="0"/>
            </w:checkBox>
          </w:ffData>
        </w:fldChar>
      </w:r>
      <w:bookmarkStart w:id="96" w:name="Check95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96"/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Generalised or pelvic peritonitis</w:t>
      </w:r>
    </w:p>
    <w:p w14:paraId="25F99AF0" w14:textId="557D92A7" w:rsidR="0007670A" w:rsidRPr="00472CD5" w:rsidRDefault="0007670A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96"/>
            <w:enabled/>
            <w:calcOnExit w:val="0"/>
            <w:checkBox>
              <w:sizeAuto/>
              <w:default w:val="0"/>
            </w:checkBox>
          </w:ffData>
        </w:fldChar>
      </w:r>
      <w:bookmarkStart w:id="97" w:name="Check96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97"/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Damage to bladde</w:t>
      </w:r>
      <w:r w:rsidR="00680B03" w:rsidRPr="00472CD5">
        <w:rPr>
          <w:rFonts w:ascii="Arial" w:hAnsi="Arial" w:cs="Arial"/>
          <w:color w:val="000000" w:themeColor="text1"/>
          <w:lang w:val="en-GB"/>
        </w:rPr>
        <w:t>r</w:t>
      </w:r>
      <w:r w:rsidRPr="00472CD5">
        <w:rPr>
          <w:rFonts w:ascii="Arial" w:hAnsi="Arial" w:cs="Arial"/>
          <w:color w:val="000000" w:themeColor="text1"/>
          <w:lang w:val="en-GB"/>
        </w:rPr>
        <w:t xml:space="preserve"> or bowel</w:t>
      </w:r>
    </w:p>
    <w:p w14:paraId="35CC90CD" w14:textId="700A5D91" w:rsidR="0007670A" w:rsidRPr="00472CD5" w:rsidRDefault="0007670A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97"/>
            <w:enabled/>
            <w:calcOnExit w:val="0"/>
            <w:checkBox>
              <w:sizeAuto/>
              <w:default w:val="0"/>
            </w:checkBox>
          </w:ffData>
        </w:fldChar>
      </w:r>
      <w:bookmarkStart w:id="98" w:name="Check97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98"/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Retained foreign object</w:t>
      </w:r>
    </w:p>
    <w:p w14:paraId="6D9A1A02" w14:textId="58B472CB" w:rsidR="0007670A" w:rsidRPr="00472CD5" w:rsidRDefault="0007670A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98"/>
            <w:enabled/>
            <w:calcOnExit w:val="0"/>
            <w:checkBox>
              <w:sizeAuto/>
              <w:default w:val="0"/>
            </w:checkBox>
          </w:ffData>
        </w:fldChar>
      </w:r>
      <w:bookmarkStart w:id="99" w:name="Check98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99"/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Retained products of conception</w:t>
      </w:r>
    </w:p>
    <w:p w14:paraId="7A758A0F" w14:textId="6322EC33" w:rsidR="0007670A" w:rsidRPr="00472CD5" w:rsidRDefault="0007670A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ab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99"/>
            <w:enabled/>
            <w:calcOnExit w:val="0"/>
            <w:checkBox>
              <w:sizeAuto/>
              <w:default w:val="0"/>
            </w:checkBox>
          </w:ffData>
        </w:fldChar>
      </w:r>
      <w:bookmarkStart w:id="100" w:name="Check99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00"/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Negative laparotomy</w:t>
      </w:r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(no abnormality detected)</w:t>
      </w:r>
    </w:p>
    <w:p w14:paraId="26898399" w14:textId="5418C655" w:rsidR="0007670A" w:rsidRPr="00472CD5" w:rsidRDefault="0007670A" w:rsidP="0007670A">
      <w:pPr>
        <w:pStyle w:val="Lijstalinea"/>
        <w:ind w:left="2124" w:firstLine="70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00"/>
            <w:enabled/>
            <w:calcOnExit w:val="0"/>
            <w:checkBox>
              <w:sizeAuto/>
              <w:default w:val="0"/>
            </w:checkBox>
          </w:ffData>
        </w:fldChar>
      </w:r>
      <w:bookmarkStart w:id="101" w:name="Check100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01"/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 xml:space="preserve">Other, specify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08DAB469" w14:textId="77777777" w:rsidR="00CC6503" w:rsidRPr="00472CD5" w:rsidRDefault="00CC6503" w:rsidP="0007670A">
      <w:pPr>
        <w:pStyle w:val="Lijstalinea"/>
        <w:ind w:left="2124" w:firstLine="708"/>
        <w:rPr>
          <w:rFonts w:ascii="Arial" w:hAnsi="Arial" w:cs="Arial"/>
          <w:color w:val="000000" w:themeColor="text1"/>
          <w:lang w:val="en-GB"/>
        </w:rPr>
      </w:pPr>
    </w:p>
    <w:p w14:paraId="537054F1" w14:textId="1D632A5A" w:rsidR="00E4587B" w:rsidRPr="00472CD5" w:rsidRDefault="00E4587B" w:rsidP="002C7D1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hat procedures were </w:t>
      </w:r>
      <w:r w:rsidR="000D4D88" w:rsidRPr="00472CD5">
        <w:rPr>
          <w:rFonts w:ascii="Arial" w:hAnsi="Arial" w:cs="Arial"/>
          <w:color w:val="000000" w:themeColor="text1"/>
          <w:lang w:val="en-GB"/>
        </w:rPr>
        <w:t>carried out during the re-exploration</w:t>
      </w:r>
      <w:r w:rsidRPr="00472CD5">
        <w:rPr>
          <w:rFonts w:ascii="Arial" w:hAnsi="Arial" w:cs="Arial"/>
          <w:color w:val="000000" w:themeColor="text1"/>
          <w:lang w:val="en-GB"/>
        </w:rPr>
        <w:t xml:space="preserve">? </w:t>
      </w:r>
    </w:p>
    <w:p w14:paraId="495EB8BE" w14:textId="07DBAFAB" w:rsidR="000D4D88" w:rsidRPr="00472CD5" w:rsidRDefault="00E4587B" w:rsidP="00E4587B">
      <w:pPr>
        <w:pStyle w:val="Normaalweb"/>
        <w:ind w:left="2124"/>
        <w:rPr>
          <w:rFonts w:ascii="Arial" w:hAnsi="Arial" w:cs="Arial"/>
          <w:color w:val="000000" w:themeColor="text1"/>
          <w:sz w:val="22"/>
          <w:szCs w:val="22"/>
          <w:lang w:val="en-US"/>
        </w:rPr>
      </w:pP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begin">
          <w:ffData>
            <w:name w:val="Check10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</w:r>
      <w:r w:rsidR="003363A7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end"/>
      </w:r>
      <w:r w:rsidR="00680B03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Drainage of </w:t>
      </w:r>
      <w:proofErr w:type="spellStart"/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t>haematoma</w:t>
      </w:r>
      <w:proofErr w:type="spellEnd"/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above rectus sheath </w:t>
      </w:r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br/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begin">
          <w:ffData>
            <w:name w:val="Check10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</w:r>
      <w:r w:rsidR="003363A7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end"/>
      </w:r>
      <w:r w:rsidR="00680B03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Drainage of </w:t>
      </w:r>
      <w:proofErr w:type="spellStart"/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t>haematoma</w:t>
      </w:r>
      <w:proofErr w:type="spellEnd"/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below rectus sheath</w:t>
      </w:r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br/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begin">
          <w:ffData>
            <w:name w:val="Check10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</w:r>
      <w:r w:rsidR="003363A7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end"/>
      </w:r>
      <w:r w:rsidR="00680B03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Drainage of </w:t>
      </w:r>
      <w:proofErr w:type="spellStart"/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t>haematoma</w:t>
      </w:r>
      <w:proofErr w:type="spellEnd"/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in abdomen/pelvis (state site): </w:t>
      </w:r>
      <w:r w:rsidR="0077042A" w:rsidRPr="00472CD5">
        <w:rPr>
          <w:rFonts w:ascii="Arial" w:hAnsi="Arial" w:cs="Arial"/>
          <w:color w:val="000000" w:themeColor="text1"/>
          <w:sz w:val="22"/>
          <w:szCs w:val="22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="0077042A" w:rsidRPr="00472CD5">
        <w:rPr>
          <w:rFonts w:ascii="Arial" w:hAnsi="Arial" w:cs="Arial"/>
          <w:color w:val="000000" w:themeColor="text1"/>
          <w:sz w:val="22"/>
          <w:szCs w:val="22"/>
          <w:highlight w:val="lightGray"/>
          <w:lang w:val="en-GB"/>
        </w:rPr>
        <w:instrText xml:space="preserve"> FORMTEXT </w:instrText>
      </w:r>
      <w:r w:rsidR="0077042A" w:rsidRPr="00472CD5">
        <w:rPr>
          <w:rFonts w:ascii="Arial" w:hAnsi="Arial" w:cs="Arial"/>
          <w:color w:val="000000" w:themeColor="text1"/>
          <w:sz w:val="22"/>
          <w:szCs w:val="22"/>
          <w:highlight w:val="lightGray"/>
          <w:lang w:val="en-GB"/>
        </w:rPr>
      </w:r>
      <w:r w:rsidR="0077042A" w:rsidRPr="00472CD5">
        <w:rPr>
          <w:rFonts w:ascii="Arial" w:hAnsi="Arial" w:cs="Arial"/>
          <w:color w:val="000000" w:themeColor="text1"/>
          <w:sz w:val="22"/>
          <w:szCs w:val="22"/>
          <w:highlight w:val="lightGray"/>
          <w:lang w:val="en-GB"/>
        </w:rPr>
        <w:fldChar w:fldCharType="separate"/>
      </w:r>
      <w:r w:rsidR="0077042A" w:rsidRPr="00472CD5">
        <w:rPr>
          <w:rFonts w:ascii="Arial" w:hAnsi="Arial" w:cs="Arial"/>
          <w:noProof/>
          <w:color w:val="000000" w:themeColor="text1"/>
          <w:sz w:val="22"/>
          <w:szCs w:val="22"/>
          <w:highlight w:val="lightGray"/>
          <w:lang w:val="en-GB"/>
        </w:rPr>
        <w:t> </w:t>
      </w:r>
      <w:r w:rsidR="0077042A" w:rsidRPr="00472CD5">
        <w:rPr>
          <w:rFonts w:ascii="Arial" w:hAnsi="Arial" w:cs="Arial"/>
          <w:noProof/>
          <w:color w:val="000000" w:themeColor="text1"/>
          <w:sz w:val="22"/>
          <w:szCs w:val="22"/>
          <w:highlight w:val="lightGray"/>
          <w:lang w:val="en-GB"/>
        </w:rPr>
        <w:t> </w:t>
      </w:r>
      <w:r w:rsidR="0077042A" w:rsidRPr="00472CD5">
        <w:rPr>
          <w:rFonts w:ascii="Arial" w:hAnsi="Arial" w:cs="Arial"/>
          <w:noProof/>
          <w:color w:val="000000" w:themeColor="text1"/>
          <w:sz w:val="22"/>
          <w:szCs w:val="22"/>
          <w:highlight w:val="lightGray"/>
          <w:lang w:val="en-GB"/>
        </w:rPr>
        <w:t> </w:t>
      </w:r>
      <w:r w:rsidR="0077042A" w:rsidRPr="00472CD5">
        <w:rPr>
          <w:rFonts w:ascii="Arial" w:hAnsi="Arial" w:cs="Arial"/>
          <w:noProof/>
          <w:color w:val="000000" w:themeColor="text1"/>
          <w:sz w:val="22"/>
          <w:szCs w:val="22"/>
          <w:highlight w:val="lightGray"/>
          <w:lang w:val="en-GB"/>
        </w:rPr>
        <w:t> </w:t>
      </w:r>
      <w:r w:rsidR="0077042A" w:rsidRPr="00472CD5">
        <w:rPr>
          <w:rFonts w:ascii="Arial" w:hAnsi="Arial" w:cs="Arial"/>
          <w:noProof/>
          <w:color w:val="000000" w:themeColor="text1"/>
          <w:sz w:val="22"/>
          <w:szCs w:val="22"/>
          <w:highlight w:val="lightGray"/>
          <w:lang w:val="en-GB"/>
        </w:rPr>
        <w:t> </w:t>
      </w:r>
      <w:r w:rsidR="0077042A" w:rsidRPr="00472CD5">
        <w:rPr>
          <w:rFonts w:ascii="Arial" w:hAnsi="Arial" w:cs="Arial"/>
          <w:color w:val="000000" w:themeColor="text1"/>
          <w:sz w:val="22"/>
          <w:szCs w:val="22"/>
          <w:highlight w:val="lightGray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br/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begin">
          <w:ffData>
            <w:name w:val="Check10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</w:r>
      <w:r w:rsidR="003363A7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end"/>
      </w:r>
      <w:r w:rsidR="00680B03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t>Drainage of abscess/infected collection above rectus sheath</w:t>
      </w:r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br/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begin">
          <w:ffData>
            <w:name w:val="Check10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</w:r>
      <w:r w:rsidR="003363A7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end"/>
      </w:r>
      <w:r w:rsidR="00680B03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t>Drainage of abscess/infected collection below rectus sheath</w:t>
      </w:r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br/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begin">
          <w:ffData>
            <w:name w:val="Check10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</w:r>
      <w:r w:rsidR="003363A7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end"/>
      </w:r>
      <w:r w:rsidR="00680B03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t>Drainage of abscess/infected collection in abdomen/ pelvis (state site)</w:t>
      </w:r>
      <w:r w:rsidR="0077042A" w:rsidRPr="00472CD5">
        <w:rPr>
          <w:rFonts w:ascii="Arial" w:hAnsi="Arial" w:cs="Arial"/>
          <w:color w:val="000000" w:themeColor="text1"/>
          <w:sz w:val="22"/>
          <w:szCs w:val="22"/>
          <w:highlight w:val="lightGray"/>
          <w:lang w:val="en-GB"/>
        </w:rPr>
        <w:t xml:space="preserve"> </w:t>
      </w:r>
      <w:r w:rsidR="0077042A" w:rsidRPr="00472CD5">
        <w:rPr>
          <w:rFonts w:ascii="Arial" w:hAnsi="Arial" w:cs="Arial"/>
          <w:color w:val="000000" w:themeColor="text1"/>
          <w:sz w:val="22"/>
          <w:szCs w:val="22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="0077042A" w:rsidRPr="00472CD5">
        <w:rPr>
          <w:rFonts w:ascii="Arial" w:hAnsi="Arial" w:cs="Arial"/>
          <w:color w:val="000000" w:themeColor="text1"/>
          <w:sz w:val="22"/>
          <w:szCs w:val="22"/>
          <w:highlight w:val="lightGray"/>
          <w:lang w:val="en-GB"/>
        </w:rPr>
        <w:instrText xml:space="preserve"> FORMTEXT </w:instrText>
      </w:r>
      <w:r w:rsidR="0077042A" w:rsidRPr="00472CD5">
        <w:rPr>
          <w:rFonts w:ascii="Arial" w:hAnsi="Arial" w:cs="Arial"/>
          <w:color w:val="000000" w:themeColor="text1"/>
          <w:sz w:val="22"/>
          <w:szCs w:val="22"/>
          <w:highlight w:val="lightGray"/>
          <w:lang w:val="en-GB"/>
        </w:rPr>
      </w:r>
      <w:r w:rsidR="0077042A" w:rsidRPr="00472CD5">
        <w:rPr>
          <w:rFonts w:ascii="Arial" w:hAnsi="Arial" w:cs="Arial"/>
          <w:color w:val="000000" w:themeColor="text1"/>
          <w:sz w:val="22"/>
          <w:szCs w:val="22"/>
          <w:highlight w:val="lightGray"/>
          <w:lang w:val="en-GB"/>
        </w:rPr>
        <w:fldChar w:fldCharType="separate"/>
      </w:r>
      <w:r w:rsidR="0077042A" w:rsidRPr="00472CD5">
        <w:rPr>
          <w:rFonts w:ascii="Arial" w:hAnsi="Arial" w:cs="Arial"/>
          <w:noProof/>
          <w:color w:val="000000" w:themeColor="text1"/>
          <w:sz w:val="22"/>
          <w:szCs w:val="22"/>
          <w:highlight w:val="lightGray"/>
          <w:lang w:val="en-GB"/>
        </w:rPr>
        <w:t> </w:t>
      </w:r>
      <w:r w:rsidR="0077042A" w:rsidRPr="00472CD5">
        <w:rPr>
          <w:rFonts w:ascii="Arial" w:hAnsi="Arial" w:cs="Arial"/>
          <w:noProof/>
          <w:color w:val="000000" w:themeColor="text1"/>
          <w:sz w:val="22"/>
          <w:szCs w:val="22"/>
          <w:highlight w:val="lightGray"/>
          <w:lang w:val="en-GB"/>
        </w:rPr>
        <w:t> </w:t>
      </w:r>
      <w:r w:rsidR="0077042A" w:rsidRPr="00472CD5">
        <w:rPr>
          <w:rFonts w:ascii="Arial" w:hAnsi="Arial" w:cs="Arial"/>
          <w:noProof/>
          <w:color w:val="000000" w:themeColor="text1"/>
          <w:sz w:val="22"/>
          <w:szCs w:val="22"/>
          <w:highlight w:val="lightGray"/>
          <w:lang w:val="en-GB"/>
        </w:rPr>
        <w:t> </w:t>
      </w:r>
      <w:r w:rsidR="0077042A" w:rsidRPr="00472CD5">
        <w:rPr>
          <w:rFonts w:ascii="Arial" w:hAnsi="Arial" w:cs="Arial"/>
          <w:noProof/>
          <w:color w:val="000000" w:themeColor="text1"/>
          <w:sz w:val="22"/>
          <w:szCs w:val="22"/>
          <w:highlight w:val="lightGray"/>
          <w:lang w:val="en-GB"/>
        </w:rPr>
        <w:t> </w:t>
      </w:r>
      <w:r w:rsidR="0077042A" w:rsidRPr="00472CD5">
        <w:rPr>
          <w:rFonts w:ascii="Arial" w:hAnsi="Arial" w:cs="Arial"/>
          <w:noProof/>
          <w:color w:val="000000" w:themeColor="text1"/>
          <w:sz w:val="22"/>
          <w:szCs w:val="22"/>
          <w:highlight w:val="lightGray"/>
          <w:lang w:val="en-GB"/>
        </w:rPr>
        <w:t> </w:t>
      </w:r>
      <w:r w:rsidR="0077042A" w:rsidRPr="00472CD5">
        <w:rPr>
          <w:rFonts w:ascii="Arial" w:hAnsi="Arial" w:cs="Arial"/>
          <w:color w:val="000000" w:themeColor="text1"/>
          <w:sz w:val="22"/>
          <w:szCs w:val="22"/>
          <w:highlight w:val="lightGray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br/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begin">
          <w:ffData>
            <w:name w:val="Check10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</w:r>
      <w:r w:rsidR="003363A7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end"/>
      </w:r>
      <w:r w:rsidR="00680B03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Bleeding vessel identified &amp; tied off/repaired (state site) </w:t>
      </w:r>
      <w:r w:rsidR="0077042A" w:rsidRPr="00472CD5">
        <w:rPr>
          <w:rFonts w:ascii="Arial" w:hAnsi="Arial" w:cs="Arial"/>
          <w:color w:val="000000" w:themeColor="text1"/>
          <w:sz w:val="22"/>
          <w:szCs w:val="22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="0077042A" w:rsidRPr="00472CD5">
        <w:rPr>
          <w:rFonts w:ascii="Arial" w:hAnsi="Arial" w:cs="Arial"/>
          <w:color w:val="000000" w:themeColor="text1"/>
          <w:sz w:val="22"/>
          <w:szCs w:val="22"/>
          <w:highlight w:val="lightGray"/>
          <w:lang w:val="en-GB"/>
        </w:rPr>
        <w:instrText xml:space="preserve"> FORMTEXT </w:instrText>
      </w:r>
      <w:r w:rsidR="0077042A" w:rsidRPr="00472CD5">
        <w:rPr>
          <w:rFonts w:ascii="Arial" w:hAnsi="Arial" w:cs="Arial"/>
          <w:color w:val="000000" w:themeColor="text1"/>
          <w:sz w:val="22"/>
          <w:szCs w:val="22"/>
          <w:highlight w:val="lightGray"/>
          <w:lang w:val="en-GB"/>
        </w:rPr>
      </w:r>
      <w:r w:rsidR="0077042A" w:rsidRPr="00472CD5">
        <w:rPr>
          <w:rFonts w:ascii="Arial" w:hAnsi="Arial" w:cs="Arial"/>
          <w:color w:val="000000" w:themeColor="text1"/>
          <w:sz w:val="22"/>
          <w:szCs w:val="22"/>
          <w:highlight w:val="lightGray"/>
          <w:lang w:val="en-GB"/>
        </w:rPr>
        <w:fldChar w:fldCharType="separate"/>
      </w:r>
      <w:r w:rsidR="0077042A" w:rsidRPr="00472CD5">
        <w:rPr>
          <w:rFonts w:ascii="Arial" w:hAnsi="Arial" w:cs="Arial"/>
          <w:noProof/>
          <w:color w:val="000000" w:themeColor="text1"/>
          <w:sz w:val="22"/>
          <w:szCs w:val="22"/>
          <w:highlight w:val="lightGray"/>
          <w:lang w:val="en-GB"/>
        </w:rPr>
        <w:t> </w:t>
      </w:r>
      <w:r w:rsidR="0077042A" w:rsidRPr="00472CD5">
        <w:rPr>
          <w:rFonts w:ascii="Arial" w:hAnsi="Arial" w:cs="Arial"/>
          <w:noProof/>
          <w:color w:val="000000" w:themeColor="text1"/>
          <w:sz w:val="22"/>
          <w:szCs w:val="22"/>
          <w:highlight w:val="lightGray"/>
          <w:lang w:val="en-GB"/>
        </w:rPr>
        <w:t> </w:t>
      </w:r>
      <w:r w:rsidR="0077042A" w:rsidRPr="00472CD5">
        <w:rPr>
          <w:rFonts w:ascii="Arial" w:hAnsi="Arial" w:cs="Arial"/>
          <w:noProof/>
          <w:color w:val="000000" w:themeColor="text1"/>
          <w:sz w:val="22"/>
          <w:szCs w:val="22"/>
          <w:highlight w:val="lightGray"/>
          <w:lang w:val="en-GB"/>
        </w:rPr>
        <w:t> </w:t>
      </w:r>
      <w:r w:rsidR="0077042A" w:rsidRPr="00472CD5">
        <w:rPr>
          <w:rFonts w:ascii="Arial" w:hAnsi="Arial" w:cs="Arial"/>
          <w:noProof/>
          <w:color w:val="000000" w:themeColor="text1"/>
          <w:sz w:val="22"/>
          <w:szCs w:val="22"/>
          <w:highlight w:val="lightGray"/>
          <w:lang w:val="en-GB"/>
        </w:rPr>
        <w:t> </w:t>
      </w:r>
      <w:r w:rsidR="0077042A" w:rsidRPr="00472CD5">
        <w:rPr>
          <w:rFonts w:ascii="Arial" w:hAnsi="Arial" w:cs="Arial"/>
          <w:noProof/>
          <w:color w:val="000000" w:themeColor="text1"/>
          <w:sz w:val="22"/>
          <w:szCs w:val="22"/>
          <w:highlight w:val="lightGray"/>
          <w:lang w:val="en-GB"/>
        </w:rPr>
        <w:t> </w:t>
      </w:r>
      <w:r w:rsidR="0077042A" w:rsidRPr="00472CD5">
        <w:rPr>
          <w:rFonts w:ascii="Arial" w:hAnsi="Arial" w:cs="Arial"/>
          <w:color w:val="000000" w:themeColor="text1"/>
          <w:sz w:val="22"/>
          <w:szCs w:val="22"/>
          <w:highlight w:val="lightGray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br/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begin">
          <w:ffData>
            <w:name w:val="Check10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</w:r>
      <w:r w:rsidR="003363A7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end"/>
      </w:r>
      <w:r w:rsidR="00680B03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t>Hysterectomy</w:t>
      </w:r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br/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begin">
          <w:ffData>
            <w:name w:val="Check10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</w:r>
      <w:r w:rsidR="003363A7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fldChar w:fldCharType="end"/>
      </w:r>
      <w:r w:rsidR="00680B03"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Repair of organ damage (state organ – e.g. small bowel, large bowel, bladder, ureter) </w:t>
      </w:r>
    </w:p>
    <w:p w14:paraId="6DE55DF0" w14:textId="7C2AFDAC" w:rsidR="002C7D18" w:rsidRPr="00472CD5" w:rsidRDefault="002C7D18" w:rsidP="002C7D1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Did the woman decline blood products during re-exploration? </w:t>
      </w:r>
    </w:p>
    <w:p w14:paraId="1351A6D8" w14:textId="11EEE16E" w:rsidR="002C7D18" w:rsidRPr="00472CD5" w:rsidRDefault="002C7D18" w:rsidP="002C7D1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4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 xml:space="preserve">Yes </w:t>
      </w:r>
    </w:p>
    <w:p w14:paraId="3E7A5A40" w14:textId="144AF62E" w:rsidR="002C7D18" w:rsidRPr="00472CD5" w:rsidRDefault="002C7D18" w:rsidP="002C7D1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5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5E18864F" w14:textId="116C1427" w:rsidR="002C7D18" w:rsidRPr="00472CD5" w:rsidRDefault="002C7D18" w:rsidP="00391998">
      <w:pPr>
        <w:pStyle w:val="Lijstalinea"/>
        <w:ind w:left="2124" w:firstLine="70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If no, were blood products given? </w:t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6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 xml:space="preserve">Yes </w:t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7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11808A32" w14:textId="77777777" w:rsidR="00391998" w:rsidRPr="003363A7" w:rsidRDefault="0077042A" w:rsidP="003363A7">
      <w:pPr>
        <w:ind w:left="2124" w:firstLine="708"/>
        <w:rPr>
          <w:rFonts w:ascii="Arial" w:hAnsi="Arial" w:cs="Arial"/>
          <w:color w:val="000000" w:themeColor="text1"/>
          <w:lang w:val="en-GB"/>
        </w:rPr>
      </w:pPr>
      <w:r w:rsidRPr="003363A7">
        <w:rPr>
          <w:rFonts w:ascii="Arial" w:hAnsi="Arial" w:cs="Arial"/>
          <w:color w:val="000000" w:themeColor="text1"/>
          <w:lang w:val="en-GB"/>
        </w:rPr>
        <w:t xml:space="preserve">If yes, </w:t>
      </w:r>
    </w:p>
    <w:p w14:paraId="56EE12EB" w14:textId="57369143" w:rsidR="00391998" w:rsidRPr="00472CD5" w:rsidRDefault="0077042A" w:rsidP="003363A7">
      <w:pPr>
        <w:pStyle w:val="Lijstalinea"/>
        <w:ind w:left="2832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number of PC</w:t>
      </w:r>
      <w:r w:rsidR="00391998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391998" w:rsidRPr="003363A7">
        <w:rPr>
          <w:rFonts w:ascii="Arial" w:hAnsi="Arial" w:cs="Arial"/>
          <w:color w:val="000000" w:themeColor="text1"/>
          <w:lang w:val="en-GB"/>
        </w:rPr>
        <w:t>(packed red blood cells (</w:t>
      </w:r>
      <w:proofErr w:type="spellStart"/>
      <w:r w:rsidR="00391998" w:rsidRPr="003363A7">
        <w:rPr>
          <w:rFonts w:ascii="Arial" w:hAnsi="Arial" w:cs="Arial"/>
          <w:color w:val="000000" w:themeColor="text1"/>
          <w:lang w:val="en-GB"/>
        </w:rPr>
        <w:t>culots</w:t>
      </w:r>
      <w:proofErr w:type="spellEnd"/>
      <w:r w:rsidR="00391998" w:rsidRPr="003363A7">
        <w:rPr>
          <w:rFonts w:ascii="Arial" w:hAnsi="Arial" w:cs="Arial"/>
          <w:color w:val="000000" w:themeColor="text1"/>
          <w:lang w:val="en-GB"/>
        </w:rPr>
        <w:t xml:space="preserve"> </w:t>
      </w:r>
      <w:proofErr w:type="spellStart"/>
      <w:r w:rsidR="00391998" w:rsidRPr="003363A7">
        <w:rPr>
          <w:rFonts w:ascii="Arial" w:hAnsi="Arial" w:cs="Arial"/>
          <w:color w:val="000000" w:themeColor="text1"/>
          <w:lang w:val="en-GB"/>
        </w:rPr>
        <w:t>erythrocytaires</w:t>
      </w:r>
      <w:proofErr w:type="spellEnd"/>
      <w:r w:rsidR="00391998" w:rsidRPr="003363A7">
        <w:rPr>
          <w:rFonts w:ascii="Arial" w:hAnsi="Arial" w:cs="Arial"/>
          <w:color w:val="000000" w:themeColor="text1"/>
          <w:lang w:val="en-GB"/>
        </w:rPr>
        <w:t>)</w:t>
      </w:r>
      <w:r w:rsidR="003363A7">
        <w:rPr>
          <w:rFonts w:ascii="Arial" w:hAnsi="Arial" w:cs="Arial"/>
          <w:color w:val="000000" w:themeColor="text1"/>
          <w:lang w:val="en-GB"/>
        </w:rPr>
        <w:t>:</w:t>
      </w:r>
      <w:r w:rsidRPr="003363A7">
        <w:rPr>
          <w:rFonts w:ascii="Arial" w:hAnsi="Arial" w:cs="Arial"/>
          <w:color w:val="000000" w:themeColor="text1"/>
          <w:lang w:val="en-GB"/>
        </w:rPr>
        <w:t xml:space="preserve"> </w:t>
      </w:r>
      <w:r w:rsidRPr="003363A7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3363A7">
        <w:rPr>
          <w:rFonts w:ascii="Arial" w:hAnsi="Arial" w:cs="Arial"/>
          <w:color w:val="000000" w:themeColor="text1"/>
          <w:lang w:val="en-GB"/>
        </w:rPr>
        <w:instrText xml:space="preserve"> FORMTEXT </w:instrText>
      </w:r>
      <w:r w:rsidRPr="003363A7">
        <w:rPr>
          <w:rFonts w:ascii="Arial" w:hAnsi="Arial" w:cs="Arial"/>
          <w:color w:val="000000" w:themeColor="text1"/>
          <w:lang w:val="en-GB"/>
        </w:rPr>
      </w:r>
      <w:r w:rsidRPr="003363A7">
        <w:rPr>
          <w:rFonts w:ascii="Arial" w:hAnsi="Arial" w:cs="Arial"/>
          <w:color w:val="000000" w:themeColor="text1"/>
          <w:lang w:val="en-GB"/>
        </w:rPr>
        <w:fldChar w:fldCharType="separate"/>
      </w:r>
      <w:r w:rsidRPr="003363A7">
        <w:rPr>
          <w:noProof/>
          <w:color w:val="000000" w:themeColor="text1"/>
          <w:lang w:val="en-GB"/>
        </w:rPr>
        <w:t> </w:t>
      </w:r>
      <w:r w:rsidRPr="003363A7">
        <w:rPr>
          <w:noProof/>
          <w:color w:val="000000" w:themeColor="text1"/>
          <w:lang w:val="en-GB"/>
        </w:rPr>
        <w:t> </w:t>
      </w:r>
      <w:r w:rsidRPr="003363A7">
        <w:rPr>
          <w:noProof/>
          <w:color w:val="000000" w:themeColor="text1"/>
          <w:lang w:val="en-GB"/>
        </w:rPr>
        <w:t> </w:t>
      </w:r>
      <w:r w:rsidRPr="003363A7">
        <w:rPr>
          <w:noProof/>
          <w:color w:val="000000" w:themeColor="text1"/>
          <w:lang w:val="en-GB"/>
        </w:rPr>
        <w:t> </w:t>
      </w:r>
      <w:r w:rsidRPr="003363A7">
        <w:rPr>
          <w:noProof/>
          <w:color w:val="000000" w:themeColor="text1"/>
          <w:lang w:val="en-GB"/>
        </w:rPr>
        <w:t> </w:t>
      </w:r>
      <w:r w:rsidRPr="003363A7">
        <w:rPr>
          <w:rFonts w:ascii="Arial" w:hAnsi="Arial" w:cs="Arial"/>
          <w:color w:val="000000" w:themeColor="text1"/>
          <w:lang w:val="en-GB"/>
        </w:rPr>
        <w:fldChar w:fldCharType="end"/>
      </w:r>
      <w:r w:rsidRPr="003363A7">
        <w:rPr>
          <w:rFonts w:ascii="Arial" w:hAnsi="Arial" w:cs="Arial"/>
          <w:color w:val="000000" w:themeColor="text1"/>
          <w:lang w:val="en-GB"/>
        </w:rPr>
        <w:t>,</w:t>
      </w:r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</w:p>
    <w:p w14:paraId="265F05AF" w14:textId="551D0FA5" w:rsidR="0077042A" w:rsidRPr="00472CD5" w:rsidRDefault="0077042A" w:rsidP="003363A7">
      <w:pPr>
        <w:pStyle w:val="Lijstalinea"/>
        <w:ind w:left="2832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number of other blood</w:t>
      </w:r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products: please specify</w:t>
      </w:r>
      <w:r w:rsidR="00391998" w:rsidRPr="00472CD5">
        <w:rPr>
          <w:rFonts w:ascii="Arial" w:hAnsi="Arial" w:cs="Arial"/>
          <w:color w:val="000000" w:themeColor="text1"/>
          <w:lang w:val="en-GB"/>
        </w:rPr>
        <w:t>: …</w:t>
      </w:r>
    </w:p>
    <w:p w14:paraId="7583AF40" w14:textId="77777777" w:rsidR="0077042A" w:rsidRPr="00472CD5" w:rsidRDefault="0077042A" w:rsidP="002C7D1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7D781AC8" w14:textId="575D8D12" w:rsidR="00680B03" w:rsidRPr="00472CD5" w:rsidRDefault="00680B03" w:rsidP="003363A7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Does a major obstetric haemorrhage structured pathway exist in your hospital?</w:t>
      </w:r>
    </w:p>
    <w:p w14:paraId="356CBE1A" w14:textId="77777777" w:rsidR="003363A7" w:rsidRPr="003363A7" w:rsidRDefault="003363A7" w:rsidP="003363A7">
      <w:pPr>
        <w:spacing w:after="0"/>
        <w:ind w:left="2160"/>
        <w:rPr>
          <w:rFonts w:ascii="Arial" w:hAnsi="Arial" w:cs="Arial"/>
          <w:color w:val="000000" w:themeColor="text1"/>
          <w:lang w:val="en-GB"/>
        </w:rPr>
      </w:pPr>
      <w:r w:rsidRPr="003363A7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04"/>
            <w:enabled/>
            <w:calcOnExit w:val="0"/>
            <w:checkBox>
              <w:sizeAuto/>
              <w:default w:val="0"/>
            </w:checkBox>
          </w:ffData>
        </w:fldChar>
      </w:r>
      <w:r w:rsidRPr="003363A7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Pr="00472CD5">
        <w:rPr>
          <w:lang w:val="en-GB"/>
        </w:rPr>
      </w:r>
      <w:r w:rsidRPr="003363A7">
        <w:rPr>
          <w:rFonts w:ascii="Arial" w:hAnsi="Arial" w:cs="Arial"/>
          <w:color w:val="000000" w:themeColor="text1"/>
          <w:lang w:val="en-GB"/>
        </w:rPr>
        <w:fldChar w:fldCharType="separate"/>
      </w:r>
      <w:r w:rsidRPr="003363A7">
        <w:rPr>
          <w:rFonts w:ascii="Arial" w:hAnsi="Arial" w:cs="Arial"/>
          <w:color w:val="000000" w:themeColor="text1"/>
          <w:lang w:val="en-GB"/>
        </w:rPr>
        <w:fldChar w:fldCharType="end"/>
      </w:r>
      <w:r w:rsidRPr="003363A7">
        <w:rPr>
          <w:rFonts w:ascii="Arial" w:hAnsi="Arial" w:cs="Arial"/>
          <w:color w:val="000000" w:themeColor="text1"/>
          <w:lang w:val="en-GB"/>
        </w:rPr>
        <w:t xml:space="preserve"> No</w:t>
      </w:r>
    </w:p>
    <w:p w14:paraId="48D12B69" w14:textId="7964D07B" w:rsidR="003363A7" w:rsidRDefault="003363A7" w:rsidP="003363A7">
      <w:pPr>
        <w:spacing w:after="0"/>
        <w:ind w:left="2160"/>
        <w:rPr>
          <w:rFonts w:ascii="Arial" w:hAnsi="Arial" w:cs="Arial"/>
          <w:color w:val="000000" w:themeColor="text1"/>
          <w:lang w:val="en-GB"/>
        </w:rPr>
      </w:pPr>
      <w:r w:rsidRPr="003363A7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03"/>
            <w:enabled/>
            <w:calcOnExit w:val="0"/>
            <w:checkBox>
              <w:sizeAuto/>
              <w:default w:val="0"/>
            </w:checkBox>
          </w:ffData>
        </w:fldChar>
      </w:r>
      <w:r w:rsidRPr="003363A7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Pr="00472CD5">
        <w:rPr>
          <w:lang w:val="en-GB"/>
        </w:rPr>
      </w:r>
      <w:r w:rsidRPr="003363A7">
        <w:rPr>
          <w:rFonts w:ascii="Arial" w:hAnsi="Arial" w:cs="Arial"/>
          <w:color w:val="000000" w:themeColor="text1"/>
          <w:lang w:val="en-GB"/>
        </w:rPr>
        <w:fldChar w:fldCharType="separate"/>
      </w:r>
      <w:r w:rsidRPr="003363A7">
        <w:rPr>
          <w:rFonts w:ascii="Arial" w:hAnsi="Arial" w:cs="Arial"/>
          <w:color w:val="000000" w:themeColor="text1"/>
          <w:lang w:val="en-GB"/>
        </w:rPr>
        <w:fldChar w:fldCharType="end"/>
      </w:r>
      <w:r w:rsidRPr="003363A7">
        <w:rPr>
          <w:rFonts w:ascii="Arial" w:hAnsi="Arial" w:cs="Arial"/>
          <w:color w:val="000000" w:themeColor="text1"/>
          <w:lang w:val="en-GB"/>
        </w:rPr>
        <w:t xml:space="preserve"> Yes</w:t>
      </w:r>
    </w:p>
    <w:p w14:paraId="0DA7FC03" w14:textId="77777777" w:rsidR="003363A7" w:rsidRPr="00472CD5" w:rsidRDefault="003363A7" w:rsidP="003363A7">
      <w:pPr>
        <w:pStyle w:val="Lijstalinea"/>
        <w:ind w:left="2124" w:firstLine="68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If yes, was it activated in this case?</w:t>
      </w:r>
    </w:p>
    <w:p w14:paraId="007BAE00" w14:textId="77777777" w:rsidR="003363A7" w:rsidRPr="00472CD5" w:rsidRDefault="003363A7" w:rsidP="003363A7">
      <w:pPr>
        <w:pStyle w:val="Lijstalinea"/>
        <w:ind w:left="280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03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Pr="00472CD5">
        <w:rPr>
          <w:rFonts w:ascii="Arial" w:hAnsi="Arial" w:cs="Arial"/>
          <w:color w:val="000000" w:themeColor="text1"/>
          <w:lang w:val="en-GB"/>
        </w:rPr>
      </w:r>
      <w:r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 xml:space="preserve"> Yes</w:t>
      </w:r>
    </w:p>
    <w:p w14:paraId="23CEDE3D" w14:textId="77777777" w:rsidR="003363A7" w:rsidRPr="00472CD5" w:rsidRDefault="003363A7" w:rsidP="003363A7">
      <w:pPr>
        <w:pStyle w:val="Lijstalinea"/>
        <w:ind w:left="280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04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Pr="00472CD5">
        <w:rPr>
          <w:rFonts w:ascii="Arial" w:hAnsi="Arial" w:cs="Arial"/>
          <w:color w:val="000000" w:themeColor="text1"/>
          <w:lang w:val="en-GB"/>
        </w:rPr>
      </w:r>
      <w:r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 xml:space="preserve"> No</w:t>
      </w:r>
    </w:p>
    <w:p w14:paraId="4EC90C4C" w14:textId="77777777" w:rsidR="0077042A" w:rsidRPr="00472CD5" w:rsidRDefault="0077042A" w:rsidP="0007670A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03E5BC8F" w14:textId="4979D269" w:rsidR="000D4D88" w:rsidRPr="00472CD5" w:rsidRDefault="000D4D88" w:rsidP="000D4D8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hat was the estimated blood loss during the re-exploration? </w:t>
      </w:r>
      <w:r w:rsidR="0007670A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="0007670A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07670A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07670A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07670A" w:rsidRPr="00472CD5">
        <w:rPr>
          <w:noProof/>
          <w:color w:val="000000" w:themeColor="text1"/>
          <w:highlight w:val="lightGray"/>
          <w:lang w:val="en-GB"/>
        </w:rPr>
        <w:t> </w:t>
      </w:r>
      <w:r w:rsidR="0007670A" w:rsidRPr="00472CD5">
        <w:rPr>
          <w:noProof/>
          <w:color w:val="000000" w:themeColor="text1"/>
          <w:highlight w:val="lightGray"/>
          <w:lang w:val="en-GB"/>
        </w:rPr>
        <w:t> </w:t>
      </w:r>
      <w:r w:rsidR="0007670A" w:rsidRPr="00472CD5">
        <w:rPr>
          <w:noProof/>
          <w:color w:val="000000" w:themeColor="text1"/>
          <w:highlight w:val="lightGray"/>
          <w:lang w:val="en-GB"/>
        </w:rPr>
        <w:t> </w:t>
      </w:r>
      <w:r w:rsidR="0007670A" w:rsidRPr="00472CD5">
        <w:rPr>
          <w:noProof/>
          <w:color w:val="000000" w:themeColor="text1"/>
          <w:highlight w:val="lightGray"/>
          <w:lang w:val="en-GB"/>
        </w:rPr>
        <w:t> </w:t>
      </w:r>
      <w:r w:rsidR="0007670A" w:rsidRPr="00472CD5">
        <w:rPr>
          <w:noProof/>
          <w:color w:val="000000" w:themeColor="text1"/>
          <w:highlight w:val="lightGray"/>
          <w:lang w:val="en-GB"/>
        </w:rPr>
        <w:t> </w:t>
      </w:r>
      <w:r w:rsidR="0007670A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  <w:r w:rsidR="0007670A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6B241B" w:rsidRPr="00472CD5">
        <w:rPr>
          <w:rFonts w:ascii="Arial" w:hAnsi="Arial" w:cs="Arial"/>
          <w:color w:val="000000" w:themeColor="text1"/>
          <w:lang w:val="en-GB"/>
        </w:rPr>
        <w:t>ml</w:t>
      </w:r>
    </w:p>
    <w:p w14:paraId="6189E706" w14:textId="77777777" w:rsidR="006B241B" w:rsidRPr="00472CD5" w:rsidRDefault="006B241B" w:rsidP="006B241B">
      <w:pPr>
        <w:rPr>
          <w:rFonts w:ascii="Arial" w:hAnsi="Arial" w:cs="Arial"/>
          <w:color w:val="000000" w:themeColor="text1"/>
          <w:lang w:val="en-GB"/>
        </w:rPr>
      </w:pPr>
    </w:p>
    <w:p w14:paraId="4CC9DFE7" w14:textId="3592BCC3" w:rsidR="00280F28" w:rsidRPr="003363A7" w:rsidRDefault="005D1EF7" w:rsidP="00280F28">
      <w:pPr>
        <w:pStyle w:val="Lijstalinea"/>
        <w:numPr>
          <w:ilvl w:val="0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Woman’s outcome</w:t>
      </w:r>
    </w:p>
    <w:p w14:paraId="3E242215" w14:textId="16D66454" w:rsidR="00280F28" w:rsidRPr="00472CD5" w:rsidRDefault="00280F28" w:rsidP="00280F2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Was the woman transferred to another hospital following re-exploration?</w:t>
      </w:r>
    </w:p>
    <w:p w14:paraId="0B3C42FE" w14:textId="573D511A" w:rsidR="00280F28" w:rsidRPr="00472CD5" w:rsidRDefault="00280F28" w:rsidP="00280F28">
      <w:pPr>
        <w:ind w:left="1416" w:firstLine="708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8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Yes (if yes, please provide details of transfer: data, department and hospital in section 9)</w:t>
      </w:r>
    </w:p>
    <w:p w14:paraId="21E2C911" w14:textId="6E0880AD" w:rsidR="00280F28" w:rsidRPr="00472CD5" w:rsidRDefault="00280F28" w:rsidP="00280F28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8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786C5A63" w14:textId="77777777" w:rsidR="00280F28" w:rsidRPr="00472CD5" w:rsidRDefault="00280F28" w:rsidP="00280F28">
      <w:pPr>
        <w:rPr>
          <w:rFonts w:ascii="Arial" w:hAnsi="Arial" w:cs="Arial"/>
          <w:color w:val="000000" w:themeColor="text1"/>
          <w:lang w:val="en-GB"/>
        </w:rPr>
      </w:pPr>
    </w:p>
    <w:p w14:paraId="1D89B901" w14:textId="21B760DA" w:rsidR="000D4D88" w:rsidRPr="00472CD5" w:rsidRDefault="000D4D88" w:rsidP="000D4D8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Did the woman have any more subsequent re-explorations? </w:t>
      </w:r>
    </w:p>
    <w:p w14:paraId="130B60EB" w14:textId="7575ADAE" w:rsidR="006B241B" w:rsidRPr="00472CD5" w:rsidRDefault="006B241B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03"/>
            <w:enabled/>
            <w:calcOnExit w:val="0"/>
            <w:checkBox>
              <w:sizeAuto/>
              <w:default w:val="0"/>
            </w:checkBox>
          </w:ffData>
        </w:fldChar>
      </w:r>
      <w:bookmarkStart w:id="102" w:name="Check103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02"/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Yes</w:t>
      </w:r>
    </w:p>
    <w:p w14:paraId="4440BA7C" w14:textId="3E94D051" w:rsidR="006B241B" w:rsidRPr="00472CD5" w:rsidRDefault="006B241B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04"/>
            <w:enabled/>
            <w:calcOnExit w:val="0"/>
            <w:checkBox>
              <w:sizeAuto/>
              <w:default w:val="0"/>
            </w:checkBox>
          </w:ffData>
        </w:fldChar>
      </w:r>
      <w:bookmarkStart w:id="103" w:name="Check104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03"/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29962AED" w14:textId="1E18398C" w:rsidR="006B241B" w:rsidRPr="00472CD5" w:rsidRDefault="006B241B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If yes, please specify the date(s) of further re-exploration and procedure performed </w:t>
      </w:r>
      <w:r w:rsidR="00786621" w:rsidRPr="00472CD5">
        <w:rPr>
          <w:rFonts w:ascii="Arial" w:hAnsi="Arial" w:cs="Arial"/>
          <w:color w:val="000000" w:themeColor="text1"/>
          <w:lang w:val="en-GB"/>
        </w:rPr>
        <w:t xml:space="preserve">(see question 6.13)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2264844E" w14:textId="77777777" w:rsidR="00786621" w:rsidRPr="00472CD5" w:rsidRDefault="00786621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259C4317" w14:textId="052DFB3F" w:rsidR="00786621" w:rsidRPr="00472CD5" w:rsidRDefault="00E4587B" w:rsidP="00786621">
      <w:pPr>
        <w:pStyle w:val="Lijstalinea"/>
        <w:numPr>
          <w:ilvl w:val="1"/>
          <w:numId w:val="12"/>
        </w:numPr>
        <w:spacing w:after="0" w:line="276" w:lineRule="auto"/>
        <w:outlineLvl w:val="3"/>
        <w:rPr>
          <w:rFonts w:ascii="Arial" w:hAnsi="Arial" w:cs="Arial"/>
          <w:bCs/>
          <w:color w:val="000000" w:themeColor="text1"/>
          <w:lang w:val="en-GB"/>
        </w:rPr>
      </w:pPr>
      <w:r w:rsidRPr="00472CD5">
        <w:rPr>
          <w:rFonts w:ascii="Arial" w:hAnsi="Arial" w:cs="Arial"/>
          <w:bCs/>
          <w:color w:val="000000" w:themeColor="text1"/>
          <w:lang w:val="en-GB"/>
        </w:rPr>
        <w:t>Was the woman admitted to an Intensive Care Unit?</w:t>
      </w:r>
      <w:r w:rsidR="00786621" w:rsidRPr="00472CD5">
        <w:rPr>
          <w:rFonts w:ascii="Arial" w:hAnsi="Arial" w:cs="Arial"/>
          <w:bCs/>
          <w:color w:val="000000" w:themeColor="text1"/>
          <w:lang w:val="en-GB"/>
        </w:rPr>
        <w:t xml:space="preserve"> </w:t>
      </w:r>
    </w:p>
    <w:p w14:paraId="3324811F" w14:textId="34AFE009" w:rsidR="00D64955" w:rsidRPr="00472CD5" w:rsidRDefault="003363A7" w:rsidP="00D64955">
      <w:pPr>
        <w:pStyle w:val="Lijstalinea"/>
        <w:spacing w:line="276" w:lineRule="auto"/>
        <w:ind w:left="708" w:firstLine="708"/>
        <w:outlineLvl w:val="3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1752690588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E4587B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E4587B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E4587B" w:rsidRPr="00472CD5">
        <w:rPr>
          <w:rFonts w:ascii="Arial" w:hAnsi="Arial" w:cs="Arial"/>
          <w:color w:val="000000" w:themeColor="text1"/>
          <w:lang w:val="en-US"/>
        </w:rPr>
        <w:t>Yes</w:t>
      </w:r>
    </w:p>
    <w:p w14:paraId="67A04ECF" w14:textId="77777777" w:rsidR="00786621" w:rsidRPr="00472CD5" w:rsidRDefault="00786621" w:rsidP="00786621">
      <w:pPr>
        <w:pStyle w:val="Lijstalinea"/>
        <w:numPr>
          <w:ilvl w:val="8"/>
          <w:numId w:val="26"/>
        </w:numPr>
        <w:spacing w:after="0" w:line="276" w:lineRule="auto"/>
        <w:outlineLvl w:val="3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GB"/>
        </w:rPr>
        <w:t>Type of ICU:</w:t>
      </w:r>
    </w:p>
    <w:p w14:paraId="1BA0662B" w14:textId="4E1EC888" w:rsidR="00786621" w:rsidRPr="00472CD5" w:rsidRDefault="00786621" w:rsidP="00786621">
      <w:pPr>
        <w:spacing w:after="0" w:line="276" w:lineRule="auto"/>
        <w:ind w:left="1680" w:firstLine="360"/>
        <w:outlineLvl w:val="3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52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680B03" w:rsidRPr="00472CD5">
        <w:rPr>
          <w:rFonts w:ascii="Arial" w:hAnsi="Arial" w:cs="Arial"/>
          <w:color w:val="000000" w:themeColor="text1"/>
          <w:lang w:val="en-GB"/>
        </w:rPr>
        <w:t>P</w:t>
      </w:r>
      <w:r w:rsidRPr="00472CD5">
        <w:rPr>
          <w:rFonts w:ascii="Arial" w:hAnsi="Arial" w:cs="Arial"/>
          <w:color w:val="000000" w:themeColor="text1"/>
          <w:lang w:val="en-GB"/>
        </w:rPr>
        <w:t>ostoperative recovery room/</w:t>
      </w:r>
      <w:r w:rsidR="00280F28" w:rsidRPr="00472CD5">
        <w:rPr>
          <w:rFonts w:ascii="Arial" w:hAnsi="Arial" w:cs="Arial"/>
          <w:color w:val="000000" w:themeColor="text1"/>
          <w:lang w:val="en-GB"/>
        </w:rPr>
        <w:t xml:space="preserve"> PACU / …</w:t>
      </w:r>
    </w:p>
    <w:p w14:paraId="6FBD65E9" w14:textId="0DFFDC35" w:rsidR="00786621" w:rsidRPr="00472CD5" w:rsidRDefault="00786621" w:rsidP="00786621">
      <w:pPr>
        <w:pStyle w:val="Lijstalinea"/>
        <w:spacing w:after="0" w:line="276" w:lineRule="auto"/>
        <w:ind w:left="2040" w:firstLine="84"/>
        <w:outlineLvl w:val="3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52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 xml:space="preserve"> I</w:t>
      </w:r>
      <w:r w:rsidR="00680B03" w:rsidRPr="00472CD5">
        <w:rPr>
          <w:rFonts w:ascii="Arial" w:hAnsi="Arial" w:cs="Arial"/>
          <w:color w:val="000000" w:themeColor="text1"/>
          <w:lang w:val="en-GB"/>
        </w:rPr>
        <w:t xml:space="preserve">ntensive </w:t>
      </w:r>
      <w:proofErr w:type="spellStart"/>
      <w:r w:rsidR="00680B03" w:rsidRPr="00472CD5">
        <w:rPr>
          <w:rFonts w:ascii="Arial" w:hAnsi="Arial" w:cs="Arial"/>
          <w:color w:val="000000" w:themeColor="text1"/>
          <w:lang w:val="en-GB"/>
        </w:rPr>
        <w:t>are</w:t>
      </w:r>
      <w:proofErr w:type="spellEnd"/>
      <w:r w:rsidR="00680B03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Pr="00472CD5">
        <w:rPr>
          <w:rFonts w:ascii="Arial" w:hAnsi="Arial" w:cs="Arial"/>
          <w:color w:val="000000" w:themeColor="text1"/>
          <w:lang w:val="en-GB"/>
        </w:rPr>
        <w:t>U</w:t>
      </w:r>
      <w:r w:rsidR="00680B03" w:rsidRPr="00472CD5">
        <w:rPr>
          <w:rFonts w:ascii="Arial" w:hAnsi="Arial" w:cs="Arial"/>
          <w:color w:val="000000" w:themeColor="text1"/>
          <w:lang w:val="en-GB"/>
        </w:rPr>
        <w:t>nit</w:t>
      </w:r>
    </w:p>
    <w:p w14:paraId="48F660B6" w14:textId="38594A59" w:rsidR="00D64955" w:rsidRPr="00472CD5" w:rsidRDefault="00D64955" w:rsidP="00E4587B">
      <w:pPr>
        <w:pStyle w:val="Lijstalinea"/>
        <w:numPr>
          <w:ilvl w:val="8"/>
          <w:numId w:val="26"/>
        </w:numPr>
        <w:spacing w:after="0" w:line="276" w:lineRule="auto"/>
        <w:outlineLvl w:val="3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as this planned pre-operatively? </w:t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52"/>
            <w:enabled/>
            <w:calcOnExit w:val="0"/>
            <w:checkBox>
              <w:sizeAuto/>
              <w:default w:val="0"/>
            </w:checkBox>
          </w:ffData>
        </w:fldChar>
      </w:r>
      <w:bookmarkStart w:id="104" w:name="Check52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04"/>
      <w:r w:rsidRPr="00472CD5">
        <w:rPr>
          <w:rFonts w:ascii="Arial" w:hAnsi="Arial" w:cs="Arial"/>
          <w:color w:val="000000" w:themeColor="text1"/>
          <w:lang w:val="en-GB"/>
        </w:rPr>
        <w:t xml:space="preserve">Yes </w:t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53"/>
            <w:enabled/>
            <w:calcOnExit w:val="0"/>
            <w:checkBox>
              <w:sizeAuto/>
              <w:default w:val="0"/>
            </w:checkBox>
          </w:ffData>
        </w:fldChar>
      </w:r>
      <w:bookmarkStart w:id="105" w:name="Check53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05"/>
      <w:r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65A54925" w14:textId="1FEC57F0" w:rsidR="00E4587B" w:rsidRPr="00472CD5" w:rsidRDefault="00E4587B" w:rsidP="00E4587B">
      <w:pPr>
        <w:pStyle w:val="Lijstalinea"/>
        <w:numPr>
          <w:ilvl w:val="8"/>
          <w:numId w:val="26"/>
        </w:numPr>
        <w:spacing w:after="0" w:line="276" w:lineRule="auto"/>
        <w:outlineLvl w:val="3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 xml:space="preserve">Specify date of admission: </w:t>
      </w:r>
      <w:r w:rsidRPr="00472CD5">
        <w:rPr>
          <w:rFonts w:ascii="Arial" w:hAnsi="Arial" w:cs="Arial"/>
          <w:color w:val="000000" w:themeColor="text1"/>
        </w:rPr>
        <w:fldChar w:fldCharType="begin">
          <w:ffData>
            <w:name w:val="__Fieldmark__310_104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lang w:val="en-US"/>
        </w:rPr>
        <w:instrText>FORMTEXT</w:instrText>
      </w:r>
      <w:r w:rsidRPr="00472CD5">
        <w:rPr>
          <w:rFonts w:ascii="Arial" w:hAnsi="Arial" w:cs="Arial"/>
          <w:color w:val="000000" w:themeColor="text1"/>
        </w:rPr>
      </w:r>
      <w:r w:rsidRPr="00472CD5">
        <w:rPr>
          <w:rFonts w:ascii="Arial" w:hAnsi="Arial" w:cs="Arial"/>
          <w:color w:val="000000" w:themeColor="text1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US"/>
        </w:rPr>
        <w:t xml:space="preserve">  /  /     </w:t>
      </w:r>
      <w:r w:rsidRPr="00472CD5">
        <w:rPr>
          <w:rFonts w:ascii="Arial" w:hAnsi="Arial" w:cs="Arial"/>
          <w:color w:val="000000" w:themeColor="text1"/>
          <w:lang w:val="en-US"/>
        </w:rPr>
        <w:t> </w:t>
      </w:r>
      <w:r w:rsidRPr="00472CD5">
        <w:rPr>
          <w:rFonts w:ascii="Arial" w:hAnsi="Arial" w:cs="Arial"/>
          <w:color w:val="000000" w:themeColor="text1"/>
        </w:rPr>
        <w:fldChar w:fldCharType="end"/>
      </w:r>
      <w:r w:rsidRPr="00472CD5">
        <w:rPr>
          <w:rFonts w:ascii="Arial" w:hAnsi="Arial" w:cs="Arial"/>
          <w:color w:val="000000" w:themeColor="text1"/>
          <w:lang w:val="en-US"/>
        </w:rPr>
        <w:t xml:space="preserve">  </w:t>
      </w:r>
      <w:r w:rsidRPr="00472CD5">
        <w:rPr>
          <w:rFonts w:ascii="Arial" w:hAnsi="Arial" w:cs="Arial"/>
          <w:color w:val="000000" w:themeColor="text1"/>
          <w:sz w:val="16"/>
          <w:szCs w:val="16"/>
          <w:lang w:val="en-US"/>
        </w:rPr>
        <w:t>(DD/MM/YYYY)</w:t>
      </w:r>
    </w:p>
    <w:p w14:paraId="10F3F72C" w14:textId="493AE4E4" w:rsidR="00E4587B" w:rsidRPr="00472CD5" w:rsidRDefault="00E4587B" w:rsidP="00E4587B">
      <w:pPr>
        <w:pStyle w:val="Lijstalinea"/>
        <w:numPr>
          <w:ilvl w:val="8"/>
          <w:numId w:val="26"/>
        </w:numPr>
        <w:spacing w:after="0" w:line="276" w:lineRule="auto"/>
        <w:outlineLvl w:val="3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 xml:space="preserve">Duration of stay: </w:t>
      </w:r>
      <w:r w:rsidR="00D64955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="00D64955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D64955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D64955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D64955" w:rsidRPr="00472CD5">
        <w:rPr>
          <w:noProof/>
          <w:color w:val="000000" w:themeColor="text1"/>
          <w:highlight w:val="lightGray"/>
          <w:lang w:val="en-GB"/>
        </w:rPr>
        <w:t> </w:t>
      </w:r>
      <w:r w:rsidR="00D64955" w:rsidRPr="00472CD5">
        <w:rPr>
          <w:noProof/>
          <w:color w:val="000000" w:themeColor="text1"/>
          <w:highlight w:val="lightGray"/>
          <w:lang w:val="en-GB"/>
        </w:rPr>
        <w:t> </w:t>
      </w:r>
      <w:r w:rsidR="00D64955" w:rsidRPr="00472CD5">
        <w:rPr>
          <w:noProof/>
          <w:color w:val="000000" w:themeColor="text1"/>
          <w:highlight w:val="lightGray"/>
          <w:lang w:val="en-GB"/>
        </w:rPr>
        <w:t> </w:t>
      </w:r>
      <w:r w:rsidR="00D64955" w:rsidRPr="00472CD5">
        <w:rPr>
          <w:noProof/>
          <w:color w:val="000000" w:themeColor="text1"/>
          <w:highlight w:val="lightGray"/>
          <w:lang w:val="en-GB"/>
        </w:rPr>
        <w:t> </w:t>
      </w:r>
      <w:r w:rsidR="00D64955" w:rsidRPr="00472CD5">
        <w:rPr>
          <w:noProof/>
          <w:color w:val="000000" w:themeColor="text1"/>
          <w:highlight w:val="lightGray"/>
          <w:lang w:val="en-GB"/>
        </w:rPr>
        <w:t> </w:t>
      </w:r>
      <w:r w:rsidR="00D64955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US"/>
        </w:rPr>
        <w:t xml:space="preserve"> days </w:t>
      </w:r>
    </w:p>
    <w:p w14:paraId="7A5E0795" w14:textId="77777777" w:rsidR="00E4587B" w:rsidRPr="00472CD5" w:rsidRDefault="00E4587B" w:rsidP="00E4587B">
      <w:pPr>
        <w:pStyle w:val="Lijstalinea"/>
        <w:spacing w:line="276" w:lineRule="auto"/>
        <w:ind w:left="2040"/>
        <w:outlineLvl w:val="3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i/>
          <w:iCs/>
          <w:color w:val="000000" w:themeColor="text1"/>
          <w:lang w:val="en-US"/>
        </w:rPr>
        <w:t xml:space="preserve">tick if the woman is still in ICU: </w:t>
      </w:r>
      <w:sdt>
        <w:sdtPr>
          <w:rPr>
            <w:rFonts w:ascii="Segoe UI Symbol" w:eastAsia="MS Gothic" w:hAnsi="Segoe UI Symbol" w:cs="Segoe UI Symbol"/>
            <w:color w:val="000000" w:themeColor="text1"/>
            <w:lang w:val="en-US"/>
          </w:rPr>
          <w:id w:val="-176398634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Pr="00472CD5">
            <w:rPr>
              <w:rFonts w:ascii="Segoe UI Symbol" w:eastAsia="MS Gothic" w:hAnsi="Segoe UI Symbol" w:cs="Segoe UI Symbol"/>
              <w:color w:val="000000" w:themeColor="text1"/>
              <w:lang w:val="en-US"/>
            </w:rPr>
            <w:t>☐</w:t>
          </w:r>
        </w:sdtContent>
      </w:sdt>
    </w:p>
    <w:p w14:paraId="0455CC9A" w14:textId="0D46D412" w:rsidR="00E4587B" w:rsidRPr="00472CD5" w:rsidRDefault="00E4587B" w:rsidP="00E4587B">
      <w:pPr>
        <w:pStyle w:val="Lijstalinea"/>
        <w:numPr>
          <w:ilvl w:val="8"/>
          <w:numId w:val="26"/>
        </w:numPr>
        <w:spacing w:after="0" w:line="276" w:lineRule="auto"/>
        <w:outlineLvl w:val="3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 xml:space="preserve">Reason for admission: </w:t>
      </w:r>
      <w:r w:rsidR="00D64955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="00D64955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D64955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D64955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D64955" w:rsidRPr="00472CD5">
        <w:rPr>
          <w:noProof/>
          <w:color w:val="000000" w:themeColor="text1"/>
          <w:highlight w:val="lightGray"/>
          <w:lang w:val="en-GB"/>
        </w:rPr>
        <w:t> </w:t>
      </w:r>
      <w:r w:rsidR="00D64955" w:rsidRPr="00472CD5">
        <w:rPr>
          <w:noProof/>
          <w:color w:val="000000" w:themeColor="text1"/>
          <w:highlight w:val="lightGray"/>
          <w:lang w:val="en-GB"/>
        </w:rPr>
        <w:t> </w:t>
      </w:r>
      <w:r w:rsidR="00D64955" w:rsidRPr="00472CD5">
        <w:rPr>
          <w:noProof/>
          <w:color w:val="000000" w:themeColor="text1"/>
          <w:highlight w:val="lightGray"/>
          <w:lang w:val="en-GB"/>
        </w:rPr>
        <w:t> </w:t>
      </w:r>
      <w:r w:rsidR="00D64955" w:rsidRPr="00472CD5">
        <w:rPr>
          <w:noProof/>
          <w:color w:val="000000" w:themeColor="text1"/>
          <w:highlight w:val="lightGray"/>
          <w:lang w:val="en-GB"/>
        </w:rPr>
        <w:t> </w:t>
      </w:r>
      <w:r w:rsidR="00D64955" w:rsidRPr="00472CD5">
        <w:rPr>
          <w:noProof/>
          <w:color w:val="000000" w:themeColor="text1"/>
          <w:highlight w:val="lightGray"/>
          <w:lang w:val="en-GB"/>
        </w:rPr>
        <w:t> </w:t>
      </w:r>
      <w:r w:rsidR="00D64955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6A96F1F4" w14:textId="77777777" w:rsidR="00E4587B" w:rsidRPr="00472CD5" w:rsidRDefault="003363A7" w:rsidP="00E4587B">
      <w:pPr>
        <w:pStyle w:val="Lijstalinea"/>
        <w:spacing w:line="276" w:lineRule="auto"/>
        <w:ind w:left="708" w:firstLine="708"/>
        <w:outlineLvl w:val="3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113097739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E4587B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E4587B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E4587B" w:rsidRPr="00472CD5">
        <w:rPr>
          <w:rFonts w:ascii="Arial" w:hAnsi="Arial" w:cs="Arial"/>
          <w:color w:val="000000" w:themeColor="text1"/>
          <w:lang w:val="en-US"/>
        </w:rPr>
        <w:t>No</w:t>
      </w:r>
    </w:p>
    <w:p w14:paraId="3BCD1ED1" w14:textId="53FFC0FD" w:rsidR="00E4587B" w:rsidRPr="00472CD5" w:rsidRDefault="003363A7" w:rsidP="00E4587B">
      <w:pPr>
        <w:pStyle w:val="Lijstalinea"/>
        <w:spacing w:line="276" w:lineRule="auto"/>
        <w:ind w:left="708" w:firstLine="708"/>
        <w:outlineLvl w:val="3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-1103411307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E4587B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E4587B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E4587B" w:rsidRPr="00472CD5">
        <w:rPr>
          <w:rFonts w:ascii="Arial" w:hAnsi="Arial" w:cs="Arial"/>
          <w:color w:val="000000" w:themeColor="text1"/>
          <w:lang w:val="en-US"/>
        </w:rPr>
        <w:t>Not known</w:t>
      </w:r>
    </w:p>
    <w:p w14:paraId="159B851A" w14:textId="77777777" w:rsidR="00786621" w:rsidRPr="00472CD5" w:rsidRDefault="00786621" w:rsidP="00E4587B">
      <w:pPr>
        <w:pStyle w:val="Lijstalinea"/>
        <w:spacing w:line="276" w:lineRule="auto"/>
        <w:ind w:left="708" w:firstLine="708"/>
        <w:outlineLvl w:val="3"/>
        <w:rPr>
          <w:rFonts w:ascii="Arial" w:hAnsi="Arial" w:cs="Arial"/>
          <w:color w:val="000000" w:themeColor="text1"/>
          <w:lang w:val="en-US"/>
        </w:rPr>
      </w:pPr>
    </w:p>
    <w:p w14:paraId="0FCAF4EF" w14:textId="1C91AE56" w:rsidR="000D4D88" w:rsidRPr="00472CD5" w:rsidRDefault="000D4D88" w:rsidP="000D4D8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Did the woman require any vasopressor or ionotropic drug </w:t>
      </w:r>
      <w:r w:rsidR="005E2285" w:rsidRPr="00472CD5">
        <w:rPr>
          <w:rFonts w:ascii="Arial" w:hAnsi="Arial" w:cs="Arial"/>
          <w:color w:val="000000" w:themeColor="text1"/>
          <w:lang w:val="en-GB"/>
        </w:rPr>
        <w:t>infusion?</w:t>
      </w:r>
      <w:r w:rsidRPr="00472CD5">
        <w:rPr>
          <w:rFonts w:ascii="Arial" w:hAnsi="Arial" w:cs="Arial"/>
          <w:color w:val="000000" w:themeColor="text1"/>
          <w:lang w:val="en-GB"/>
        </w:rPr>
        <w:t xml:space="preserve"> </w:t>
      </w:r>
    </w:p>
    <w:p w14:paraId="6F4A205F" w14:textId="77777777" w:rsidR="006B241B" w:rsidRPr="00472CD5" w:rsidRDefault="006B241B" w:rsidP="006B241B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07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 xml:space="preserve">Yes </w:t>
      </w:r>
    </w:p>
    <w:p w14:paraId="50287A26" w14:textId="77777777" w:rsidR="006B241B" w:rsidRPr="00472CD5" w:rsidRDefault="006B241B" w:rsidP="006B241B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08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19CD4571" w14:textId="0A4DEC19" w:rsidR="006B241B" w:rsidRPr="00472CD5" w:rsidRDefault="006B241B" w:rsidP="006B241B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09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>Not known</w:t>
      </w:r>
    </w:p>
    <w:p w14:paraId="6A6730A7" w14:textId="77777777" w:rsidR="00786621" w:rsidRPr="00472CD5" w:rsidRDefault="00786621" w:rsidP="006B241B">
      <w:pPr>
        <w:pStyle w:val="Lijstalinea"/>
        <w:ind w:left="1440" w:firstLine="684"/>
        <w:rPr>
          <w:rFonts w:ascii="Arial" w:hAnsi="Arial" w:cs="Arial"/>
          <w:color w:val="000000" w:themeColor="text1"/>
          <w:lang w:val="en-GB"/>
        </w:rPr>
      </w:pPr>
    </w:p>
    <w:p w14:paraId="61494A08" w14:textId="5F2D3180" w:rsidR="000D4D88" w:rsidRPr="00472CD5" w:rsidRDefault="000D4D88" w:rsidP="000D4D8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Did any other major maternal morbidity occur? </w:t>
      </w:r>
    </w:p>
    <w:p w14:paraId="3F363159" w14:textId="5FE142BE" w:rsidR="006B241B" w:rsidRPr="00472CD5" w:rsidRDefault="006B241B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0"/>
            <w:enabled/>
            <w:calcOnExit w:val="0"/>
            <w:checkBox>
              <w:sizeAuto/>
              <w:default w:val="0"/>
            </w:checkBox>
          </w:ffData>
        </w:fldChar>
      </w:r>
      <w:bookmarkStart w:id="106" w:name="Check110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06"/>
      <w:r w:rsidRPr="00472CD5">
        <w:rPr>
          <w:rFonts w:ascii="Arial" w:hAnsi="Arial" w:cs="Arial"/>
          <w:color w:val="000000" w:themeColor="text1"/>
          <w:lang w:val="en-GB"/>
        </w:rPr>
        <w:t xml:space="preserve">Yes </w:t>
      </w:r>
    </w:p>
    <w:p w14:paraId="0110804D" w14:textId="117E1978" w:rsidR="00280F28" w:rsidRPr="00472CD5" w:rsidRDefault="00280F28" w:rsidP="00280F28">
      <w:pPr>
        <w:pStyle w:val="Normaalweb"/>
        <w:spacing w:before="0" w:beforeAutospacing="0" w:after="0" w:afterAutospacing="0"/>
        <w:ind w:left="2829" w:firstLine="16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Thrombotic event, specify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788C844A" w14:textId="41BC0923" w:rsidR="00280F28" w:rsidRPr="00472CD5" w:rsidRDefault="00280F28" w:rsidP="00280F28">
      <w:pPr>
        <w:pStyle w:val="Normaalweb"/>
        <w:spacing w:before="0" w:beforeAutospacing="0" w:after="0" w:afterAutospacing="0"/>
        <w:ind w:left="2829" w:firstLine="16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Disseminated intravascular coagulopathy</w:t>
      </w:r>
    </w:p>
    <w:p w14:paraId="0BB9C9DC" w14:textId="25DC1CEA" w:rsidR="00280F28" w:rsidRPr="00472CD5" w:rsidRDefault="00280F28" w:rsidP="00280F28">
      <w:pPr>
        <w:pStyle w:val="Normaalweb"/>
        <w:spacing w:before="0" w:beforeAutospacing="0" w:after="0" w:afterAutospacing="0"/>
        <w:ind w:left="2829" w:firstLine="16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Renal failure, or other renal problem, specify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6914967D" w14:textId="55DE2707" w:rsidR="00280F28" w:rsidRPr="00472CD5" w:rsidRDefault="00280F28" w:rsidP="00280F28">
      <w:pPr>
        <w:pStyle w:val="Normaalweb"/>
        <w:spacing w:before="0" w:beforeAutospacing="0" w:after="0" w:afterAutospacing="0"/>
        <w:ind w:left="2829" w:firstLine="16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Required ventilation</w:t>
      </w:r>
    </w:p>
    <w:p w14:paraId="495DC43D" w14:textId="4805A644" w:rsidR="00280F28" w:rsidRPr="00472CD5" w:rsidRDefault="00280F28" w:rsidP="00280F28">
      <w:pPr>
        <w:pStyle w:val="Normaalweb"/>
        <w:spacing w:before="0" w:beforeAutospacing="0" w:after="0" w:afterAutospacing="0"/>
        <w:ind w:left="2829" w:firstLine="16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Adult respiratory distress syndrome</w:t>
      </w:r>
    </w:p>
    <w:p w14:paraId="1BC86C2D" w14:textId="72EABC48" w:rsidR="00280F28" w:rsidRPr="00472CD5" w:rsidRDefault="00280F28" w:rsidP="00280F28">
      <w:pPr>
        <w:pStyle w:val="Normaalweb"/>
        <w:spacing w:before="0" w:beforeAutospacing="0" w:after="0" w:afterAutospacing="0"/>
        <w:ind w:left="2829" w:firstLine="16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Pulmonary oedema</w:t>
      </w:r>
    </w:p>
    <w:p w14:paraId="32C1A331" w14:textId="77777777" w:rsidR="00280F28" w:rsidRPr="00472CD5" w:rsidRDefault="00E4587B" w:rsidP="00280F28">
      <w:pPr>
        <w:pStyle w:val="Normaalweb"/>
        <w:spacing w:before="0" w:beforeAutospacing="0" w:after="0" w:afterAutospacing="0"/>
        <w:ind w:left="2829" w:firstLine="16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Cardiac arrest</w:t>
      </w:r>
    </w:p>
    <w:p w14:paraId="325BB157" w14:textId="204962EB" w:rsidR="0083242F" w:rsidRPr="00472CD5" w:rsidRDefault="00E4587B" w:rsidP="00280F28">
      <w:pPr>
        <w:pStyle w:val="Normaalweb"/>
        <w:spacing w:before="0" w:beforeAutospacing="0" w:after="0" w:afterAutospacing="0"/>
        <w:ind w:left="2829" w:firstLine="16"/>
        <w:rPr>
          <w:color w:val="000000" w:themeColor="text1"/>
          <w:lang w:val="nl-NL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Cerebrovascular accident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HELLP </w:t>
      </w:r>
      <w:r w:rsidRPr="00472CD5">
        <w:rPr>
          <w:color w:val="000000" w:themeColor="text1"/>
          <w:lang w:val="en-US"/>
        </w:rPr>
        <w:br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Secondary infection </w:t>
      </w:r>
      <w:proofErr w:type="spellStart"/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e.g.pneumonia</w:t>
      </w:r>
      <w:proofErr w:type="spellEnd"/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proofErr w:type="spellStart"/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Septicaemia</w:t>
      </w:r>
      <w:proofErr w:type="spellEnd"/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r w:rsidR="00280F28"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0"/>
            <w:enabled/>
            <w:calcOnExit w:val="0"/>
            <w:checkBox>
              <w:sizeAuto/>
              <w:default w:val="0"/>
            </w:checkBox>
          </w:ffData>
        </w:fldChar>
      </w:r>
      <w:r w:rsidR="00280F28"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="00280F28"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280F28" w:rsidRPr="00472CD5">
        <w:rPr>
          <w:rFonts w:ascii="ArialMT" w:hAnsi="ArialMT"/>
          <w:color w:val="000000" w:themeColor="text1"/>
          <w:sz w:val="20"/>
          <w:szCs w:val="20"/>
          <w:lang w:val="en-US"/>
        </w:rPr>
        <w:t>Persistent vegetative state</w:t>
      </w:r>
      <w:r w:rsidR="00280F28"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r w:rsidR="00D93775"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0"/>
            <w:enabled/>
            <w:calcOnExit w:val="0"/>
            <w:checkBox>
              <w:sizeAuto/>
              <w:default w:val="0"/>
            </w:checkBox>
          </w:ffData>
        </w:fldChar>
      </w:r>
      <w:r w:rsidR="00D93775"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="00D93775"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83242F" w:rsidRPr="00472CD5">
        <w:rPr>
          <w:rFonts w:ascii="ArialMT" w:hAnsi="ArialMT"/>
          <w:color w:val="000000" w:themeColor="text1"/>
          <w:sz w:val="20"/>
          <w:szCs w:val="20"/>
          <w:lang w:val="en-US"/>
        </w:rPr>
        <w:t>Other?</w:t>
      </w:r>
      <w:r w:rsidR="00280F28"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</w:t>
      </w:r>
      <w:proofErr w:type="spellStart"/>
      <w:r w:rsidR="00280F28" w:rsidRPr="00472CD5">
        <w:rPr>
          <w:rFonts w:ascii="ArialMT" w:hAnsi="ArialMT"/>
          <w:color w:val="000000" w:themeColor="text1"/>
          <w:sz w:val="20"/>
          <w:szCs w:val="20"/>
          <w:lang w:val="nl-NL"/>
        </w:rPr>
        <w:t>Please</w:t>
      </w:r>
      <w:proofErr w:type="spellEnd"/>
      <w:r w:rsidR="00280F28" w:rsidRPr="00472CD5">
        <w:rPr>
          <w:rFonts w:ascii="ArialMT" w:hAnsi="ArialMT"/>
          <w:color w:val="000000" w:themeColor="text1"/>
          <w:sz w:val="20"/>
          <w:szCs w:val="20"/>
          <w:lang w:val="nl-NL"/>
        </w:rPr>
        <w:t xml:space="preserve"> </w:t>
      </w:r>
      <w:proofErr w:type="spellStart"/>
      <w:r w:rsidR="00280F28" w:rsidRPr="00472CD5">
        <w:rPr>
          <w:rFonts w:ascii="ArialMT" w:hAnsi="ArialMT"/>
          <w:color w:val="000000" w:themeColor="text1"/>
          <w:sz w:val="20"/>
          <w:szCs w:val="20"/>
          <w:lang w:val="nl-NL"/>
        </w:rPr>
        <w:t>specify</w:t>
      </w:r>
      <w:proofErr w:type="spellEnd"/>
      <w:r w:rsidR="00280F28" w:rsidRPr="00472CD5">
        <w:rPr>
          <w:rFonts w:ascii="ArialMT" w:hAnsi="ArialMT"/>
          <w:color w:val="000000" w:themeColor="text1"/>
          <w:sz w:val="20"/>
          <w:szCs w:val="20"/>
          <w:lang w:val="nl-NL"/>
        </w:rPr>
        <w:t xml:space="preserve"> </w:t>
      </w:r>
      <w:r w:rsidR="00280F28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="00280F28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280F28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280F28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280F28" w:rsidRPr="00472CD5">
        <w:rPr>
          <w:noProof/>
          <w:color w:val="000000" w:themeColor="text1"/>
          <w:highlight w:val="lightGray"/>
          <w:lang w:val="en-GB"/>
        </w:rPr>
        <w:t> </w:t>
      </w:r>
      <w:r w:rsidR="00280F28" w:rsidRPr="00472CD5">
        <w:rPr>
          <w:noProof/>
          <w:color w:val="000000" w:themeColor="text1"/>
          <w:highlight w:val="lightGray"/>
          <w:lang w:val="en-GB"/>
        </w:rPr>
        <w:t> </w:t>
      </w:r>
      <w:r w:rsidR="00280F28" w:rsidRPr="00472CD5">
        <w:rPr>
          <w:noProof/>
          <w:color w:val="000000" w:themeColor="text1"/>
          <w:highlight w:val="lightGray"/>
          <w:lang w:val="en-GB"/>
        </w:rPr>
        <w:t> </w:t>
      </w:r>
      <w:r w:rsidR="00280F28" w:rsidRPr="00472CD5">
        <w:rPr>
          <w:noProof/>
          <w:color w:val="000000" w:themeColor="text1"/>
          <w:highlight w:val="lightGray"/>
          <w:lang w:val="en-GB"/>
        </w:rPr>
        <w:t> </w:t>
      </w:r>
      <w:r w:rsidR="00280F28" w:rsidRPr="00472CD5">
        <w:rPr>
          <w:noProof/>
          <w:color w:val="000000" w:themeColor="text1"/>
          <w:highlight w:val="lightGray"/>
          <w:lang w:val="en-GB"/>
        </w:rPr>
        <w:t> </w:t>
      </w:r>
      <w:r w:rsidR="00280F28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4ABE3608" w14:textId="5385A86B" w:rsidR="006B241B" w:rsidRPr="00472CD5" w:rsidRDefault="006B241B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1"/>
            <w:enabled/>
            <w:calcOnExit w:val="0"/>
            <w:checkBox>
              <w:sizeAuto/>
              <w:default w:val="0"/>
            </w:checkBox>
          </w:ffData>
        </w:fldChar>
      </w:r>
      <w:bookmarkStart w:id="107" w:name="Check111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07"/>
      <w:r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499AFDAB" w14:textId="5EB426A7" w:rsidR="00BA037C" w:rsidRPr="00472CD5" w:rsidRDefault="00BA037C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8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>Not known</w:t>
      </w:r>
    </w:p>
    <w:p w14:paraId="403BB3C1" w14:textId="4D6BB9D8" w:rsidR="00280F28" w:rsidRPr="00472CD5" w:rsidRDefault="00280F28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0BB12256" w14:textId="77777777" w:rsidR="00280F28" w:rsidRPr="00472CD5" w:rsidRDefault="00280F28" w:rsidP="00280F2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257EF8AA" w14:textId="77777777" w:rsidR="00280F28" w:rsidRPr="00472CD5" w:rsidRDefault="00280F28" w:rsidP="00280F2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Did the woman die?</w:t>
      </w:r>
    </w:p>
    <w:p w14:paraId="131646CF" w14:textId="77777777" w:rsidR="00280F28" w:rsidRPr="00472CD5" w:rsidRDefault="00280F28" w:rsidP="00280F2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4"/>
            <w:enabled/>
            <w:calcOnExit w:val="0"/>
            <w:checkBox>
              <w:sizeAuto/>
              <w:default w:val="0"/>
            </w:checkBox>
          </w:ffData>
        </w:fldChar>
      </w:r>
      <w:bookmarkStart w:id="108" w:name="Check114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08"/>
      <w:r w:rsidRPr="00472CD5">
        <w:rPr>
          <w:rFonts w:ascii="Arial" w:hAnsi="Arial" w:cs="Arial"/>
          <w:color w:val="000000" w:themeColor="text1"/>
          <w:lang w:val="en-GB"/>
        </w:rPr>
        <w:t>Yes</w:t>
      </w:r>
    </w:p>
    <w:p w14:paraId="58A73DC0" w14:textId="77777777" w:rsidR="00280F28" w:rsidRPr="00472CD5" w:rsidRDefault="00280F28" w:rsidP="00280F2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5"/>
            <w:enabled/>
            <w:calcOnExit w:val="0"/>
            <w:checkBox>
              <w:sizeAuto/>
              <w:default w:val="0"/>
            </w:checkBox>
          </w:ffData>
        </w:fldChar>
      </w:r>
      <w:bookmarkStart w:id="109" w:name="Check115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09"/>
      <w:r w:rsidRPr="00472CD5">
        <w:rPr>
          <w:rFonts w:ascii="Arial" w:hAnsi="Arial" w:cs="Arial"/>
          <w:color w:val="000000" w:themeColor="text1"/>
          <w:lang w:val="en-GB"/>
        </w:rPr>
        <w:t xml:space="preserve">No </w:t>
      </w:r>
    </w:p>
    <w:p w14:paraId="22F8E4B0" w14:textId="77777777" w:rsidR="00280F28" w:rsidRPr="00472CD5" w:rsidRDefault="00280F28" w:rsidP="00280F2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If yes, please specify the date and time of death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>
              <w:default w:val="mm/dd/yy hh:mm"/>
            </w:textInput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rFonts w:ascii="Arial" w:hAnsi="Arial" w:cs="Arial"/>
          <w:noProof/>
          <w:color w:val="000000" w:themeColor="text1"/>
          <w:highlight w:val="lightGray"/>
          <w:lang w:val="en-GB"/>
        </w:rPr>
        <w:t>mm/dd/yy hh:mm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416A0A08" w14:textId="77777777" w:rsidR="00280F28" w:rsidRPr="00472CD5" w:rsidRDefault="00280F28" w:rsidP="00280F2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hat was the primary cause of death as stated on the death certificate?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1C0FA36F" w14:textId="77777777" w:rsidR="00280F28" w:rsidRPr="00472CD5" w:rsidRDefault="00280F28" w:rsidP="00280F28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Findings of the autopsy if performed: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38C57F4B" w14:textId="77777777" w:rsidR="00280F28" w:rsidRPr="00472CD5" w:rsidRDefault="00280F28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482D094A" w14:textId="77777777" w:rsidR="00786621" w:rsidRPr="00472CD5" w:rsidRDefault="00786621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1F3BC782" w14:textId="56F34825" w:rsidR="000D4D88" w:rsidRPr="00472CD5" w:rsidRDefault="000D4D88" w:rsidP="000D4D88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Has the woman been discharged from the hospital? </w:t>
      </w:r>
    </w:p>
    <w:p w14:paraId="5A159FF8" w14:textId="6E3EBCB5" w:rsidR="006B241B" w:rsidRPr="00472CD5" w:rsidRDefault="006B241B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2"/>
            <w:enabled/>
            <w:calcOnExit w:val="0"/>
            <w:checkBox>
              <w:sizeAuto/>
              <w:default w:val="0"/>
            </w:checkBox>
          </w:ffData>
        </w:fldChar>
      </w:r>
      <w:bookmarkStart w:id="110" w:name="Check112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10"/>
      <w:r w:rsidRPr="00472CD5">
        <w:rPr>
          <w:rFonts w:ascii="Arial" w:hAnsi="Arial" w:cs="Arial"/>
          <w:color w:val="000000" w:themeColor="text1"/>
          <w:lang w:val="en-GB"/>
        </w:rPr>
        <w:t>Yes</w:t>
      </w:r>
    </w:p>
    <w:p w14:paraId="3016ECCA" w14:textId="53346783" w:rsidR="006B241B" w:rsidRPr="00472CD5" w:rsidRDefault="006B241B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3"/>
            <w:enabled/>
            <w:calcOnExit w:val="0"/>
            <w:checkBox>
              <w:sizeAuto/>
              <w:default w:val="0"/>
            </w:checkBox>
          </w:ffData>
        </w:fldChar>
      </w:r>
      <w:bookmarkStart w:id="111" w:name="Check113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11"/>
      <w:r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062F5E43" w14:textId="1EFD9A97" w:rsidR="006B241B" w:rsidRPr="00472CD5" w:rsidRDefault="006B241B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If yes, please specify the date of discharge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02204E5A" w14:textId="08AFC680" w:rsidR="00280F28" w:rsidRPr="00472CD5" w:rsidRDefault="00280F28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If no, please return back to this DCF once the woman is discharged.</w:t>
      </w:r>
    </w:p>
    <w:p w14:paraId="22732C45" w14:textId="37761275" w:rsidR="00786621" w:rsidRPr="00472CD5" w:rsidRDefault="00786621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1E378BED" w14:textId="74DC116E" w:rsidR="00786621" w:rsidRPr="00472CD5" w:rsidRDefault="00786621" w:rsidP="00786621">
      <w:pPr>
        <w:pStyle w:val="Lijstalinea"/>
        <w:numPr>
          <w:ilvl w:val="1"/>
          <w:numId w:val="12"/>
        </w:numPr>
        <w:spacing w:after="0" w:line="276" w:lineRule="auto"/>
        <w:outlineLvl w:val="3"/>
        <w:rPr>
          <w:rFonts w:ascii="Arial" w:hAnsi="Arial" w:cs="Arial"/>
          <w:bCs/>
          <w:color w:val="000000" w:themeColor="text1"/>
          <w:lang w:val="en-GB"/>
        </w:rPr>
      </w:pPr>
      <w:r w:rsidRPr="00472CD5">
        <w:rPr>
          <w:rFonts w:ascii="Arial" w:hAnsi="Arial" w:cs="Arial"/>
          <w:bCs/>
          <w:color w:val="000000" w:themeColor="text1"/>
          <w:lang w:val="en-GB"/>
        </w:rPr>
        <w:t>Duration of stay in the hospital</w:t>
      </w:r>
      <w:r w:rsidR="00280F28" w:rsidRPr="00472CD5">
        <w:rPr>
          <w:rFonts w:ascii="Arial" w:hAnsi="Arial" w:cs="Arial"/>
          <w:bCs/>
          <w:color w:val="000000" w:themeColor="text1"/>
          <w:lang w:val="en-GB"/>
        </w:rPr>
        <w:t xml:space="preserve"> (counting the day of CS = day 1)</w:t>
      </w:r>
      <w:r w:rsidRPr="00472CD5">
        <w:rPr>
          <w:rFonts w:ascii="Arial" w:hAnsi="Arial" w:cs="Arial"/>
          <w:bCs/>
          <w:color w:val="000000" w:themeColor="text1"/>
          <w:lang w:val="en-GB"/>
        </w:rPr>
        <w:t xml:space="preserve">: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US"/>
        </w:rPr>
        <w:t xml:space="preserve"> </w:t>
      </w:r>
      <w:r w:rsidRPr="00472CD5">
        <w:rPr>
          <w:rFonts w:ascii="Arial" w:hAnsi="Arial" w:cs="Arial"/>
          <w:bCs/>
          <w:color w:val="000000" w:themeColor="text1"/>
          <w:lang w:val="en-GB"/>
        </w:rPr>
        <w:t xml:space="preserve">days </w:t>
      </w:r>
    </w:p>
    <w:p w14:paraId="271C1C93" w14:textId="77777777" w:rsidR="005E2285" w:rsidRPr="00472CD5" w:rsidRDefault="005E2285" w:rsidP="005E2285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3A3FB0BC" w14:textId="38AFC481" w:rsidR="005D1EF7" w:rsidRPr="00472CD5" w:rsidRDefault="005D1EF7" w:rsidP="005D1EF7">
      <w:pPr>
        <w:pStyle w:val="Lijstalinea"/>
        <w:numPr>
          <w:ilvl w:val="0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Infant outcome </w:t>
      </w:r>
    </w:p>
    <w:p w14:paraId="12FC106C" w14:textId="03077386" w:rsidR="005E2285" w:rsidRPr="00472CD5" w:rsidRDefault="005E2285" w:rsidP="005E2285">
      <w:pPr>
        <w:pStyle w:val="Normaalweb"/>
        <w:ind w:left="360"/>
        <w:rPr>
          <w:color w:val="000000" w:themeColor="text1"/>
          <w:lang w:val="en-US"/>
        </w:rPr>
      </w:pPr>
      <w:r w:rsidRPr="00472CD5">
        <w:rPr>
          <w:rFonts w:ascii="Arial" w:hAnsi="Arial" w:cs="Arial"/>
          <w:b/>
          <w:bCs/>
          <w:color w:val="000000" w:themeColor="text1"/>
          <w:sz w:val="22"/>
          <w:szCs w:val="22"/>
          <w:lang w:val="en-US"/>
        </w:rPr>
        <w:t xml:space="preserve">NB: </w:t>
      </w:r>
      <w:r w:rsidRPr="00472CD5">
        <w:rPr>
          <w:rFonts w:ascii="ArialMT" w:hAnsi="ArialMT"/>
          <w:color w:val="000000" w:themeColor="text1"/>
          <w:sz w:val="22"/>
          <w:szCs w:val="22"/>
          <w:lang w:val="en-US"/>
        </w:rPr>
        <w:t xml:space="preserve">If more than one infant, for each additional infant, please photocopy the infant section of the form </w:t>
      </w:r>
      <w:r w:rsidRPr="00472CD5">
        <w:rPr>
          <w:rFonts w:ascii="Arial" w:hAnsi="Arial" w:cs="Arial"/>
          <w:b/>
          <w:bCs/>
          <w:color w:val="000000" w:themeColor="text1"/>
          <w:sz w:val="22"/>
          <w:szCs w:val="22"/>
          <w:lang w:val="en-US"/>
        </w:rPr>
        <w:t xml:space="preserve">(before filling it in) </w:t>
      </w:r>
      <w:r w:rsidRPr="00472CD5">
        <w:rPr>
          <w:rFonts w:ascii="ArialMT" w:hAnsi="ArialMT"/>
          <w:color w:val="000000" w:themeColor="text1"/>
          <w:sz w:val="22"/>
          <w:szCs w:val="22"/>
          <w:lang w:val="en-US"/>
        </w:rPr>
        <w:t xml:space="preserve">and attach extra sheet(s) or download additional forms from the website </w:t>
      </w:r>
    </w:p>
    <w:p w14:paraId="4A126A92" w14:textId="77777777" w:rsidR="005E2285" w:rsidRPr="00472CD5" w:rsidRDefault="005E2285" w:rsidP="005E2285">
      <w:pPr>
        <w:pStyle w:val="Lijstalinea"/>
        <w:ind w:left="360"/>
        <w:rPr>
          <w:rFonts w:ascii="Arial" w:hAnsi="Arial" w:cs="Arial"/>
          <w:color w:val="000000" w:themeColor="text1"/>
          <w:lang w:val="en-US"/>
        </w:rPr>
      </w:pPr>
    </w:p>
    <w:p w14:paraId="08DAA11E" w14:textId="1AE22766" w:rsidR="005D1EF7" w:rsidRPr="00472CD5" w:rsidRDefault="005D1EF7" w:rsidP="005D1EF7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Date and time of delivery</w:t>
      </w:r>
      <w:r w:rsidR="000C5024" w:rsidRPr="00472CD5">
        <w:rPr>
          <w:rFonts w:ascii="Arial" w:hAnsi="Arial" w:cs="Arial"/>
          <w:color w:val="000000" w:themeColor="text1"/>
          <w:lang w:val="en-GB"/>
        </w:rPr>
        <w:t xml:space="preserve">  </w:t>
      </w:r>
      <w:r w:rsidR="006B241B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>
              <w:default w:val="mm/dd/yy hh:mm"/>
            </w:textInput>
          </w:ffData>
        </w:fldChar>
      </w:r>
      <w:r w:rsidR="006B241B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6B241B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6B241B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6B241B" w:rsidRPr="00472CD5">
        <w:rPr>
          <w:rFonts w:ascii="Arial" w:hAnsi="Arial" w:cs="Arial"/>
          <w:noProof/>
          <w:color w:val="000000" w:themeColor="text1"/>
          <w:highlight w:val="lightGray"/>
          <w:lang w:val="en-GB"/>
        </w:rPr>
        <w:t>mm/dd/yy hh:mm</w:t>
      </w:r>
      <w:r w:rsidR="006B241B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0BDDE5ED" w14:textId="3F8D3BAF" w:rsidR="005D1EF7" w:rsidRPr="00472CD5" w:rsidRDefault="005D1EF7" w:rsidP="005D1EF7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Birthweight</w:t>
      </w:r>
      <w:r w:rsidR="006B241B" w:rsidRPr="00472CD5">
        <w:rPr>
          <w:rFonts w:ascii="Arial" w:hAnsi="Arial" w:cs="Arial"/>
          <w:color w:val="000000" w:themeColor="text1"/>
          <w:lang w:val="en-GB"/>
        </w:rPr>
        <w:t xml:space="preserve"> </w:t>
      </w:r>
      <w:r w:rsidR="006B241B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="006B241B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6B241B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6B241B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6B241B" w:rsidRPr="00472CD5">
        <w:rPr>
          <w:noProof/>
          <w:color w:val="000000" w:themeColor="text1"/>
          <w:highlight w:val="lightGray"/>
          <w:lang w:val="en-GB"/>
        </w:rPr>
        <w:t> </w:t>
      </w:r>
      <w:r w:rsidR="006B241B" w:rsidRPr="00472CD5">
        <w:rPr>
          <w:noProof/>
          <w:color w:val="000000" w:themeColor="text1"/>
          <w:highlight w:val="lightGray"/>
          <w:lang w:val="en-GB"/>
        </w:rPr>
        <w:t> </w:t>
      </w:r>
      <w:r w:rsidR="006B241B" w:rsidRPr="00472CD5">
        <w:rPr>
          <w:noProof/>
          <w:color w:val="000000" w:themeColor="text1"/>
          <w:highlight w:val="lightGray"/>
          <w:lang w:val="en-GB"/>
        </w:rPr>
        <w:t> </w:t>
      </w:r>
      <w:r w:rsidR="006B241B" w:rsidRPr="00472CD5">
        <w:rPr>
          <w:noProof/>
          <w:color w:val="000000" w:themeColor="text1"/>
          <w:highlight w:val="lightGray"/>
          <w:lang w:val="en-GB"/>
        </w:rPr>
        <w:t> </w:t>
      </w:r>
      <w:r w:rsidR="006B241B" w:rsidRPr="00472CD5">
        <w:rPr>
          <w:noProof/>
          <w:color w:val="000000" w:themeColor="text1"/>
          <w:highlight w:val="lightGray"/>
          <w:lang w:val="en-GB"/>
        </w:rPr>
        <w:t> </w:t>
      </w:r>
      <w:r w:rsidR="006B241B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  <w:r w:rsidR="006B241B" w:rsidRPr="00472CD5">
        <w:rPr>
          <w:rFonts w:ascii="Arial" w:hAnsi="Arial" w:cs="Arial"/>
          <w:color w:val="000000" w:themeColor="text1"/>
          <w:lang w:val="en-GB"/>
        </w:rPr>
        <w:t>g</w:t>
      </w:r>
    </w:p>
    <w:p w14:paraId="1BA95DBC" w14:textId="43F8BE77" w:rsidR="005D1EF7" w:rsidRPr="00472CD5" w:rsidRDefault="005D1EF7" w:rsidP="005D1EF7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Was th</w:t>
      </w:r>
      <w:r w:rsidR="005E2285" w:rsidRPr="00472CD5">
        <w:rPr>
          <w:rFonts w:ascii="Arial" w:hAnsi="Arial" w:cs="Arial"/>
          <w:color w:val="000000" w:themeColor="text1"/>
          <w:lang w:val="en-GB"/>
        </w:rPr>
        <w:t>is</w:t>
      </w:r>
      <w:r w:rsidRPr="00472CD5">
        <w:rPr>
          <w:rFonts w:ascii="Arial" w:hAnsi="Arial" w:cs="Arial"/>
          <w:color w:val="000000" w:themeColor="text1"/>
          <w:lang w:val="en-GB"/>
        </w:rPr>
        <w:t xml:space="preserve"> infant stillborn? </w:t>
      </w:r>
    </w:p>
    <w:p w14:paraId="72E0E1B4" w14:textId="04DD73AC" w:rsidR="006B241B" w:rsidRPr="00472CD5" w:rsidRDefault="006B241B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6"/>
            <w:enabled/>
            <w:calcOnExit w:val="0"/>
            <w:checkBox>
              <w:sizeAuto/>
              <w:default w:val="0"/>
            </w:checkBox>
          </w:ffData>
        </w:fldChar>
      </w:r>
      <w:bookmarkStart w:id="112" w:name="Check116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12"/>
      <w:r w:rsidRPr="00472CD5">
        <w:rPr>
          <w:rFonts w:ascii="Arial" w:hAnsi="Arial" w:cs="Arial"/>
          <w:color w:val="000000" w:themeColor="text1"/>
          <w:lang w:val="en-GB"/>
        </w:rPr>
        <w:t>Yes</w:t>
      </w:r>
    </w:p>
    <w:p w14:paraId="7F2C691A" w14:textId="2C8A0021" w:rsidR="00D013EF" w:rsidRPr="00472CD5" w:rsidRDefault="00D013EF" w:rsidP="00D013EF">
      <w:pPr>
        <w:pStyle w:val="Lijstalinea"/>
        <w:numPr>
          <w:ilvl w:val="0"/>
          <w:numId w:val="24"/>
        </w:numPr>
        <w:spacing w:after="0" w:line="240" w:lineRule="auto"/>
        <w:rPr>
          <w:rFonts w:ascii="Arial" w:hAnsi="Arial" w:cs="Arial"/>
          <w:bCs/>
          <w:color w:val="000000" w:themeColor="text1"/>
          <w:lang w:val="en-GB"/>
        </w:rPr>
      </w:pPr>
      <w:r w:rsidRPr="00472CD5">
        <w:rPr>
          <w:rFonts w:ascii="Arial" w:hAnsi="Arial" w:cs="Arial"/>
          <w:bCs/>
          <w:color w:val="000000" w:themeColor="text1"/>
          <w:lang w:val="en-GB"/>
        </w:rPr>
        <w:t xml:space="preserve">Date of diagnosis: </w:t>
      </w:r>
      <w:r w:rsidRPr="00472CD5">
        <w:rPr>
          <w:rFonts w:ascii="Arial" w:hAnsi="Arial" w:cs="Arial"/>
          <w:color w:val="000000" w:themeColor="text1"/>
        </w:rPr>
        <w:fldChar w:fldCharType="begin">
          <w:ffData>
            <w:name w:val="__Fieldmark__310_104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lang w:val="en-US"/>
        </w:rPr>
        <w:instrText>FORMTEXT</w:instrText>
      </w:r>
      <w:r w:rsidRPr="00472CD5">
        <w:rPr>
          <w:rFonts w:ascii="Arial" w:hAnsi="Arial" w:cs="Arial"/>
          <w:color w:val="000000" w:themeColor="text1"/>
        </w:rPr>
      </w:r>
      <w:r w:rsidRPr="00472CD5">
        <w:rPr>
          <w:rFonts w:ascii="Arial" w:hAnsi="Arial" w:cs="Arial"/>
          <w:color w:val="000000" w:themeColor="text1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US"/>
        </w:rPr>
        <w:t xml:space="preserve">  /  /     </w:t>
      </w:r>
      <w:r w:rsidRPr="00472CD5">
        <w:rPr>
          <w:rFonts w:ascii="Arial" w:hAnsi="Arial" w:cs="Arial"/>
          <w:color w:val="000000" w:themeColor="text1"/>
          <w:lang w:val="en-US"/>
        </w:rPr>
        <w:t> </w:t>
      </w:r>
      <w:r w:rsidRPr="00472CD5">
        <w:rPr>
          <w:rFonts w:ascii="Arial" w:hAnsi="Arial" w:cs="Arial"/>
          <w:color w:val="000000" w:themeColor="text1"/>
        </w:rPr>
        <w:fldChar w:fldCharType="end"/>
      </w:r>
      <w:r w:rsidRPr="00472CD5">
        <w:rPr>
          <w:rFonts w:ascii="Arial" w:hAnsi="Arial" w:cs="Arial"/>
          <w:color w:val="000000" w:themeColor="text1"/>
          <w:lang w:val="en-US"/>
        </w:rPr>
        <w:t xml:space="preserve">  (DD/MM/YYYY)</w:t>
      </w:r>
    </w:p>
    <w:p w14:paraId="52ED52FD" w14:textId="77777777" w:rsidR="00280F28" w:rsidRPr="00472CD5" w:rsidRDefault="00D013EF" w:rsidP="00F75914">
      <w:pPr>
        <w:pStyle w:val="Lijstalinea"/>
        <w:numPr>
          <w:ilvl w:val="0"/>
          <w:numId w:val="24"/>
        </w:numPr>
        <w:spacing w:after="0" w:line="240" w:lineRule="auto"/>
        <w:rPr>
          <w:rFonts w:ascii="Arial" w:hAnsi="Arial" w:cs="Arial"/>
          <w:bCs/>
          <w:color w:val="000000" w:themeColor="text1"/>
          <w:lang w:val="en-GB"/>
        </w:rPr>
      </w:pPr>
      <w:r w:rsidRPr="00472CD5">
        <w:rPr>
          <w:rFonts w:ascii="Arial" w:hAnsi="Arial" w:cs="Arial"/>
          <w:bCs/>
          <w:color w:val="000000" w:themeColor="text1"/>
          <w:lang w:val="en-GB"/>
        </w:rPr>
        <w:t>Primary cause of death as stated on the death certificate:</w:t>
      </w:r>
    </w:p>
    <w:p w14:paraId="3EAB47C7" w14:textId="75958607" w:rsidR="00D013EF" w:rsidRPr="00472CD5" w:rsidRDefault="00D013EF" w:rsidP="00F75914">
      <w:pPr>
        <w:pStyle w:val="Lijstalinea"/>
        <w:numPr>
          <w:ilvl w:val="0"/>
          <w:numId w:val="24"/>
        </w:numPr>
        <w:spacing w:after="0" w:line="240" w:lineRule="auto"/>
        <w:rPr>
          <w:rFonts w:ascii="Arial" w:hAnsi="Arial" w:cs="Arial"/>
          <w:bCs/>
          <w:color w:val="000000" w:themeColor="text1"/>
          <w:lang w:val="en-GB"/>
        </w:rPr>
      </w:pPr>
      <w:r w:rsidRPr="00472CD5">
        <w:rPr>
          <w:rFonts w:ascii="Arial" w:hAnsi="Arial" w:cs="Arial"/>
          <w:bCs/>
          <w:color w:val="000000" w:themeColor="text1"/>
          <w:lang w:val="en-GB"/>
        </w:rPr>
        <w:t xml:space="preserve">Findings of the autopsy if performed: </w:t>
      </w:r>
    </w:p>
    <w:p w14:paraId="1F82C520" w14:textId="4B3730CC" w:rsidR="00D013EF" w:rsidRPr="00472CD5" w:rsidRDefault="00D013EF" w:rsidP="00D013EF">
      <w:pPr>
        <w:pStyle w:val="Lijstalinea"/>
        <w:numPr>
          <w:ilvl w:val="0"/>
          <w:numId w:val="24"/>
        </w:numPr>
        <w:spacing w:after="0" w:line="240" w:lineRule="auto"/>
        <w:rPr>
          <w:rFonts w:ascii="Arial" w:hAnsi="Arial" w:cs="Arial"/>
          <w:bCs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</w:rPr>
        <w:t xml:space="preserve">Move on </w:t>
      </w:r>
      <w:proofErr w:type="spellStart"/>
      <w:r w:rsidRPr="00472CD5">
        <w:rPr>
          <w:rFonts w:ascii="Arial" w:hAnsi="Arial" w:cs="Arial"/>
          <w:color w:val="000000" w:themeColor="text1"/>
        </w:rPr>
        <w:t>to</w:t>
      </w:r>
      <w:proofErr w:type="spellEnd"/>
      <w:r w:rsidRPr="00472CD5">
        <w:rPr>
          <w:rFonts w:ascii="Arial" w:hAnsi="Arial" w:cs="Arial"/>
          <w:color w:val="000000" w:themeColor="text1"/>
        </w:rPr>
        <w:t xml:space="preserve"> </w:t>
      </w:r>
      <w:proofErr w:type="spellStart"/>
      <w:r w:rsidRPr="00472CD5">
        <w:rPr>
          <w:rFonts w:ascii="Arial" w:hAnsi="Arial" w:cs="Arial"/>
          <w:color w:val="000000" w:themeColor="text1"/>
        </w:rPr>
        <w:t>section</w:t>
      </w:r>
      <w:proofErr w:type="spellEnd"/>
      <w:r w:rsidRPr="00472CD5">
        <w:rPr>
          <w:rFonts w:ascii="Arial" w:hAnsi="Arial" w:cs="Arial"/>
          <w:color w:val="000000" w:themeColor="text1"/>
        </w:rPr>
        <w:t xml:space="preserve"> 9</w:t>
      </w:r>
    </w:p>
    <w:p w14:paraId="40CD4FFF" w14:textId="77777777" w:rsidR="00D013EF" w:rsidRPr="00472CD5" w:rsidRDefault="00D013EF" w:rsidP="00D013EF">
      <w:pPr>
        <w:spacing w:after="0" w:line="240" w:lineRule="auto"/>
        <w:rPr>
          <w:rFonts w:ascii="Arial" w:hAnsi="Arial" w:cs="Arial"/>
          <w:bCs/>
          <w:color w:val="000000" w:themeColor="text1"/>
          <w:lang w:val="en-GB"/>
        </w:rPr>
      </w:pPr>
    </w:p>
    <w:p w14:paraId="59A23924" w14:textId="0443BDBF" w:rsidR="006B241B" w:rsidRPr="00472CD5" w:rsidRDefault="006B241B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7"/>
            <w:enabled/>
            <w:calcOnExit w:val="0"/>
            <w:checkBox>
              <w:sizeAuto/>
              <w:default w:val="0"/>
            </w:checkBox>
          </w:ffData>
        </w:fldChar>
      </w:r>
      <w:bookmarkStart w:id="113" w:name="Check117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13"/>
      <w:r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35D2FDF6" w14:textId="77777777" w:rsidR="00280F28" w:rsidRPr="00472CD5" w:rsidRDefault="00280F28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54DDD76D" w14:textId="56C1A612" w:rsidR="005D1EF7" w:rsidRPr="00472CD5" w:rsidRDefault="005D1EF7" w:rsidP="005D1EF7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5 min Apgar </w:t>
      </w:r>
      <w:r w:rsidR="006B241B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="006B241B"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="006B241B"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="006B241B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="006B241B" w:rsidRPr="00472CD5">
        <w:rPr>
          <w:noProof/>
          <w:color w:val="000000" w:themeColor="text1"/>
          <w:highlight w:val="lightGray"/>
          <w:lang w:val="en-GB"/>
        </w:rPr>
        <w:t> </w:t>
      </w:r>
      <w:r w:rsidR="006B241B" w:rsidRPr="00472CD5">
        <w:rPr>
          <w:noProof/>
          <w:color w:val="000000" w:themeColor="text1"/>
          <w:highlight w:val="lightGray"/>
          <w:lang w:val="en-GB"/>
        </w:rPr>
        <w:t> </w:t>
      </w:r>
      <w:r w:rsidR="006B241B" w:rsidRPr="00472CD5">
        <w:rPr>
          <w:noProof/>
          <w:color w:val="000000" w:themeColor="text1"/>
          <w:highlight w:val="lightGray"/>
          <w:lang w:val="en-GB"/>
        </w:rPr>
        <w:t> </w:t>
      </w:r>
      <w:r w:rsidR="006B241B" w:rsidRPr="00472CD5">
        <w:rPr>
          <w:noProof/>
          <w:color w:val="000000" w:themeColor="text1"/>
          <w:highlight w:val="lightGray"/>
          <w:lang w:val="en-GB"/>
        </w:rPr>
        <w:t> </w:t>
      </w:r>
      <w:r w:rsidR="006B241B" w:rsidRPr="00472CD5">
        <w:rPr>
          <w:noProof/>
          <w:color w:val="000000" w:themeColor="text1"/>
          <w:highlight w:val="lightGray"/>
          <w:lang w:val="en-GB"/>
        </w:rPr>
        <w:t> </w:t>
      </w:r>
      <w:r w:rsidR="006B241B"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242202BA" w14:textId="77777777" w:rsidR="00D013EF" w:rsidRPr="00472CD5" w:rsidRDefault="00D013EF" w:rsidP="00D013EF">
      <w:pPr>
        <w:pStyle w:val="Lijstalinea"/>
        <w:numPr>
          <w:ilvl w:val="1"/>
          <w:numId w:val="12"/>
        </w:numPr>
        <w:spacing w:after="0" w:line="276" w:lineRule="auto"/>
        <w:outlineLvl w:val="3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 xml:space="preserve">Complete the umbilical cord blood gas analysis if known: </w:t>
      </w:r>
    </w:p>
    <w:p w14:paraId="47CF621A" w14:textId="77777777" w:rsidR="00D013EF" w:rsidRPr="00472CD5" w:rsidRDefault="00D013EF" w:rsidP="00D013EF">
      <w:pPr>
        <w:pStyle w:val="Lijstalinea"/>
        <w:rPr>
          <w:rFonts w:ascii="Arial" w:hAnsi="Arial" w:cs="Arial"/>
          <w:color w:val="000000" w:themeColor="text1"/>
          <w:lang w:val="en-US"/>
        </w:rPr>
      </w:pPr>
    </w:p>
    <w:tbl>
      <w:tblPr>
        <w:tblStyle w:val="Tabelraster"/>
        <w:tblW w:w="0" w:type="auto"/>
        <w:tblInd w:w="720" w:type="dxa"/>
        <w:tblLook w:val="04A0" w:firstRow="1" w:lastRow="0" w:firstColumn="1" w:lastColumn="0" w:noHBand="0" w:noVBand="1"/>
      </w:tblPr>
      <w:tblGrid>
        <w:gridCol w:w="2802"/>
        <w:gridCol w:w="2767"/>
        <w:gridCol w:w="2767"/>
      </w:tblGrid>
      <w:tr w:rsidR="00472CD5" w:rsidRPr="00472CD5" w14:paraId="36A42FED" w14:textId="77777777" w:rsidTr="008E7CC1">
        <w:tc>
          <w:tcPr>
            <w:tcW w:w="2802" w:type="dxa"/>
          </w:tcPr>
          <w:p w14:paraId="79F352B0" w14:textId="77777777" w:rsidR="00D013EF" w:rsidRPr="00472CD5" w:rsidRDefault="00D013EF" w:rsidP="008E7CC1">
            <w:pPr>
              <w:pStyle w:val="Lijstalinea"/>
              <w:ind w:left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767" w:type="dxa"/>
          </w:tcPr>
          <w:p w14:paraId="06B82293" w14:textId="77777777" w:rsidR="00D013EF" w:rsidRPr="00472CD5" w:rsidRDefault="00D013EF" w:rsidP="008E7CC1">
            <w:pPr>
              <w:pStyle w:val="Lijstalinea"/>
              <w:ind w:left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472CD5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  <w:t>Umbilical Artery</w:t>
            </w:r>
          </w:p>
        </w:tc>
        <w:tc>
          <w:tcPr>
            <w:tcW w:w="2767" w:type="dxa"/>
          </w:tcPr>
          <w:p w14:paraId="611325F6" w14:textId="7B7B6173" w:rsidR="00D013EF" w:rsidRPr="00472CD5" w:rsidRDefault="00D013EF" w:rsidP="008E7CC1">
            <w:pPr>
              <w:pStyle w:val="Lijstalinea"/>
              <w:ind w:left="0"/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472CD5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  <w:t>Umbilical Ve</w:t>
            </w:r>
            <w:r w:rsidR="006D6F64" w:rsidRPr="00472CD5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  <w:t>in</w:t>
            </w:r>
          </w:p>
        </w:tc>
      </w:tr>
      <w:tr w:rsidR="00472CD5" w:rsidRPr="00472CD5" w14:paraId="0C5D1BFA" w14:textId="77777777" w:rsidTr="008E7CC1">
        <w:tc>
          <w:tcPr>
            <w:tcW w:w="2802" w:type="dxa"/>
          </w:tcPr>
          <w:p w14:paraId="53CF5D9B" w14:textId="77777777" w:rsidR="00D013EF" w:rsidRPr="00472CD5" w:rsidRDefault="00D013EF" w:rsidP="008E7CC1">
            <w:pPr>
              <w:pStyle w:val="Lijstalinea"/>
              <w:ind w:left="0"/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</w:pPr>
            <w:r w:rsidRPr="00472CD5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pH</w:t>
            </w:r>
          </w:p>
        </w:tc>
        <w:tc>
          <w:tcPr>
            <w:tcW w:w="2767" w:type="dxa"/>
          </w:tcPr>
          <w:p w14:paraId="5546DA39" w14:textId="77777777" w:rsidR="00D013EF" w:rsidRPr="00472CD5" w:rsidRDefault="00D013EF" w:rsidP="008E7CC1">
            <w:pPr>
              <w:pStyle w:val="Lijstalinea"/>
              <w:ind w:left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767" w:type="dxa"/>
          </w:tcPr>
          <w:p w14:paraId="1A2EB186" w14:textId="77777777" w:rsidR="00D013EF" w:rsidRPr="00472CD5" w:rsidRDefault="00D013EF" w:rsidP="008E7CC1">
            <w:pPr>
              <w:pStyle w:val="Lijstalinea"/>
              <w:ind w:left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</w:tr>
      <w:tr w:rsidR="00BA037C" w:rsidRPr="00472CD5" w14:paraId="00023AF0" w14:textId="77777777" w:rsidTr="008E7CC1">
        <w:tc>
          <w:tcPr>
            <w:tcW w:w="2802" w:type="dxa"/>
          </w:tcPr>
          <w:p w14:paraId="6B07056F" w14:textId="77777777" w:rsidR="00D013EF" w:rsidRPr="00472CD5" w:rsidRDefault="00D013EF" w:rsidP="008E7CC1">
            <w:pPr>
              <w:pStyle w:val="Lijstalinea"/>
              <w:ind w:left="0"/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</w:pPr>
            <w:r w:rsidRPr="00472CD5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Base deficit (mmol/L)</w:t>
            </w:r>
          </w:p>
        </w:tc>
        <w:tc>
          <w:tcPr>
            <w:tcW w:w="2767" w:type="dxa"/>
          </w:tcPr>
          <w:p w14:paraId="07685556" w14:textId="77777777" w:rsidR="00D013EF" w:rsidRPr="00472CD5" w:rsidRDefault="00D013EF" w:rsidP="008E7CC1">
            <w:pPr>
              <w:pStyle w:val="Lijstalinea"/>
              <w:ind w:left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767" w:type="dxa"/>
          </w:tcPr>
          <w:p w14:paraId="489E67D5" w14:textId="77777777" w:rsidR="00D013EF" w:rsidRPr="00472CD5" w:rsidRDefault="00D013EF" w:rsidP="008E7CC1">
            <w:pPr>
              <w:pStyle w:val="Lijstalinea"/>
              <w:ind w:left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</w:tr>
    </w:tbl>
    <w:p w14:paraId="5E0CE565" w14:textId="77777777" w:rsidR="00D013EF" w:rsidRPr="00472CD5" w:rsidRDefault="00D013EF" w:rsidP="00D013EF">
      <w:pPr>
        <w:pStyle w:val="Lijstalinea"/>
        <w:ind w:left="1440"/>
        <w:rPr>
          <w:rFonts w:ascii="Arial" w:hAnsi="Arial" w:cs="Arial"/>
          <w:color w:val="000000" w:themeColor="text1"/>
          <w:lang w:val="en-GB"/>
        </w:rPr>
      </w:pPr>
    </w:p>
    <w:p w14:paraId="57AF4F0D" w14:textId="700DD066" w:rsidR="006B241B" w:rsidRPr="00472CD5" w:rsidRDefault="005D1EF7" w:rsidP="006B241B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as the infant admitted to a Neonatal intensive care unit? </w:t>
      </w:r>
    </w:p>
    <w:p w14:paraId="5D00C121" w14:textId="2B3E4DBE" w:rsidR="006B241B" w:rsidRPr="00472CD5" w:rsidRDefault="006B241B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8"/>
            <w:enabled/>
            <w:calcOnExit w:val="0"/>
            <w:checkBox>
              <w:sizeAuto/>
              <w:default w:val="0"/>
            </w:checkBox>
          </w:ffData>
        </w:fldChar>
      </w:r>
      <w:bookmarkStart w:id="114" w:name="Check118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14"/>
      <w:r w:rsidRPr="00472CD5">
        <w:rPr>
          <w:rFonts w:ascii="Arial" w:hAnsi="Arial" w:cs="Arial"/>
          <w:color w:val="000000" w:themeColor="text1"/>
          <w:lang w:val="en-GB"/>
        </w:rPr>
        <w:t>Yes</w:t>
      </w:r>
    </w:p>
    <w:p w14:paraId="7FB5FF40" w14:textId="040E282C" w:rsidR="0083242F" w:rsidRPr="00472CD5" w:rsidRDefault="0083242F" w:rsidP="0083242F">
      <w:pPr>
        <w:pStyle w:val="Lijstalinea"/>
        <w:numPr>
          <w:ilvl w:val="0"/>
          <w:numId w:val="30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What was the main reason?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2E27E572" w14:textId="6D280DA1" w:rsidR="0083242F" w:rsidRPr="00472CD5" w:rsidRDefault="0083242F" w:rsidP="0083242F">
      <w:pPr>
        <w:pStyle w:val="Lijstalinea"/>
        <w:numPr>
          <w:ilvl w:val="0"/>
          <w:numId w:val="30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US"/>
        </w:rPr>
        <w:t xml:space="preserve">Duration of stay: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noProof/>
          <w:color w:val="000000" w:themeColor="text1"/>
          <w:highlight w:val="lightGray"/>
          <w:lang w:val="en-GB"/>
        </w:rPr>
        <w:t> 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>days</w:t>
      </w:r>
    </w:p>
    <w:p w14:paraId="1039426D" w14:textId="77777777" w:rsidR="0083242F" w:rsidRPr="00472CD5" w:rsidRDefault="0083242F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7B477AB6" w14:textId="271FDA1D" w:rsidR="006B241B" w:rsidRPr="00472CD5" w:rsidRDefault="006B241B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9"/>
            <w:enabled/>
            <w:calcOnExit w:val="0"/>
            <w:checkBox>
              <w:sizeAuto/>
              <w:default w:val="0"/>
            </w:checkBox>
          </w:ffData>
        </w:fldChar>
      </w:r>
      <w:bookmarkStart w:id="115" w:name="Check119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15"/>
      <w:r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0BFF4475" w14:textId="7A659B55" w:rsidR="00BA037C" w:rsidRPr="00472CD5" w:rsidRDefault="00BA037C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8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>Not known</w:t>
      </w:r>
    </w:p>
    <w:p w14:paraId="27050B55" w14:textId="77777777" w:rsidR="00280F28" w:rsidRPr="00472CD5" w:rsidRDefault="00280F28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1EE242F7" w14:textId="63D0D3D7" w:rsidR="005D1EF7" w:rsidRPr="00472CD5" w:rsidRDefault="005D1EF7" w:rsidP="005D1EF7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Did any other major infant complications occur? </w:t>
      </w:r>
    </w:p>
    <w:p w14:paraId="1DC7A547" w14:textId="0B722A5D" w:rsidR="006B241B" w:rsidRPr="00472CD5" w:rsidRDefault="006B241B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0"/>
            <w:enabled/>
            <w:calcOnExit w:val="0"/>
            <w:checkBox>
              <w:sizeAuto/>
              <w:default w:val="0"/>
            </w:checkBox>
          </w:ffData>
        </w:fldChar>
      </w:r>
      <w:bookmarkStart w:id="116" w:name="Check120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16"/>
      <w:r w:rsidRPr="00472CD5">
        <w:rPr>
          <w:rFonts w:ascii="Arial" w:hAnsi="Arial" w:cs="Arial"/>
          <w:color w:val="000000" w:themeColor="text1"/>
          <w:lang w:val="en-GB"/>
        </w:rPr>
        <w:t>Yes</w:t>
      </w:r>
    </w:p>
    <w:p w14:paraId="35CFE21D" w14:textId="32EE2386" w:rsidR="00D013EF" w:rsidRPr="00472CD5" w:rsidRDefault="00D013EF" w:rsidP="00391998">
      <w:pPr>
        <w:pStyle w:val="Normaalweb"/>
        <w:spacing w:after="0" w:afterAutospacing="0"/>
        <w:ind w:left="2832"/>
        <w:rPr>
          <w:rFonts w:ascii="ArialMT" w:hAnsi="ArialMT"/>
          <w:color w:val="000000" w:themeColor="text1"/>
          <w:sz w:val="20"/>
          <w:szCs w:val="20"/>
          <w:lang w:val="en-US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Respiratory distress syndrome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Intraventricular </w:t>
      </w:r>
      <w:proofErr w:type="spellStart"/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haemorrhage</w:t>
      </w:r>
      <w:proofErr w:type="spellEnd"/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proofErr w:type="spellStart"/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Necrotising</w:t>
      </w:r>
      <w:proofErr w:type="spellEnd"/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 enterocolitis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Neonatal encephalopathy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Chronic lung disease </w:t>
      </w:r>
      <w:r w:rsidRPr="00472CD5">
        <w:rPr>
          <w:color w:val="000000" w:themeColor="text1"/>
          <w:lang w:val="en-US"/>
        </w:rPr>
        <w:br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Severe jaundice requiring phototherapy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Major congenital anomaly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Severe infection e.g. </w:t>
      </w:r>
      <w:proofErr w:type="spellStart"/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>septicaemia</w:t>
      </w:r>
      <w:proofErr w:type="spellEnd"/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, meningitis </w:t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br/>
      </w: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MT" w:hAnsi="ArialMT"/>
          <w:color w:val="000000" w:themeColor="text1"/>
          <w:sz w:val="20"/>
          <w:szCs w:val="20"/>
          <w:lang w:val="en-US"/>
        </w:rPr>
        <w:t xml:space="preserve">Exchange transfusion </w:t>
      </w:r>
    </w:p>
    <w:p w14:paraId="74D594CF" w14:textId="4D74B4F4" w:rsidR="008177F4" w:rsidRPr="00472CD5" w:rsidRDefault="00D93775" w:rsidP="00391998">
      <w:pPr>
        <w:pStyle w:val="Normaalweb"/>
        <w:spacing w:before="0" w:beforeAutospacing="0" w:after="0" w:afterAutospacing="0"/>
        <w:ind w:left="2832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10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="008177F4" w:rsidRPr="00472CD5">
        <w:rPr>
          <w:rFonts w:ascii="ArialMT" w:hAnsi="ArialMT" w:cs="Arial"/>
          <w:color w:val="000000" w:themeColor="text1"/>
          <w:sz w:val="20"/>
          <w:szCs w:val="20"/>
          <w:lang w:val="en-GB"/>
        </w:rPr>
        <w:t>Other</w:t>
      </w:r>
      <w:r w:rsidR="0083242F" w:rsidRPr="00472CD5">
        <w:rPr>
          <w:rFonts w:ascii="ArialMT" w:hAnsi="ArialMT" w:cs="Arial"/>
          <w:color w:val="000000" w:themeColor="text1"/>
          <w:sz w:val="20"/>
          <w:szCs w:val="20"/>
          <w:lang w:val="en-GB"/>
        </w:rPr>
        <w:t>?</w:t>
      </w:r>
    </w:p>
    <w:p w14:paraId="3799068F" w14:textId="49F9B683" w:rsidR="006B241B" w:rsidRPr="00472CD5" w:rsidRDefault="006B241B" w:rsidP="006B241B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21"/>
            <w:enabled/>
            <w:calcOnExit w:val="0"/>
            <w:checkBox>
              <w:sizeAuto/>
              <w:default w:val="0"/>
            </w:checkBox>
          </w:ffData>
        </w:fldChar>
      </w:r>
      <w:bookmarkStart w:id="117" w:name="Check121"/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bookmarkEnd w:id="117"/>
      <w:r w:rsidRPr="00472CD5">
        <w:rPr>
          <w:rFonts w:ascii="Arial" w:hAnsi="Arial" w:cs="Arial"/>
          <w:color w:val="000000" w:themeColor="text1"/>
          <w:lang w:val="en-GB"/>
        </w:rPr>
        <w:t>No</w:t>
      </w:r>
    </w:p>
    <w:p w14:paraId="3DF6FFF0" w14:textId="079094AC" w:rsidR="00E4587B" w:rsidRPr="00472CD5" w:rsidRDefault="00BA037C" w:rsidP="00D013E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fldChar w:fldCharType="begin">
          <w:ffData>
            <w:name w:val="Check18"/>
            <w:enabled/>
            <w:calcOnExit w:val="0"/>
            <w:checkBox>
              <w:sizeAuto/>
              <w:default w:val="0"/>
            </w:checkBox>
          </w:ffData>
        </w:fldChar>
      </w:r>
      <w:r w:rsidRPr="00472CD5">
        <w:rPr>
          <w:rFonts w:ascii="Arial" w:hAnsi="Arial" w:cs="Arial"/>
          <w:color w:val="000000" w:themeColor="text1"/>
          <w:lang w:val="en-GB"/>
        </w:rPr>
        <w:instrText xml:space="preserve"> FORMCHECKBOX </w:instrText>
      </w:r>
      <w:r w:rsidR="003363A7" w:rsidRPr="00472CD5">
        <w:rPr>
          <w:rFonts w:ascii="Arial" w:hAnsi="Arial" w:cs="Arial"/>
          <w:color w:val="000000" w:themeColor="text1"/>
          <w:lang w:val="en-GB"/>
        </w:rPr>
      </w:r>
      <w:r w:rsidR="003363A7" w:rsidRPr="00472CD5">
        <w:rPr>
          <w:rFonts w:ascii="Arial" w:hAnsi="Arial" w:cs="Arial"/>
          <w:color w:val="000000" w:themeColor="text1"/>
          <w:lang w:val="en-GB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GB"/>
        </w:rPr>
        <w:fldChar w:fldCharType="end"/>
      </w:r>
      <w:r w:rsidRPr="00472CD5">
        <w:rPr>
          <w:rFonts w:ascii="Arial" w:hAnsi="Arial" w:cs="Arial"/>
          <w:color w:val="000000" w:themeColor="text1"/>
          <w:lang w:val="en-GB"/>
        </w:rPr>
        <w:t>Not known</w:t>
      </w:r>
    </w:p>
    <w:p w14:paraId="50A44753" w14:textId="77777777" w:rsidR="00280F28" w:rsidRPr="00472CD5" w:rsidRDefault="00280F28" w:rsidP="00D013EF">
      <w:pPr>
        <w:pStyle w:val="Lijstalinea"/>
        <w:ind w:left="2124"/>
        <w:rPr>
          <w:rFonts w:ascii="Arial" w:hAnsi="Arial" w:cs="Arial"/>
          <w:color w:val="000000" w:themeColor="text1"/>
          <w:lang w:val="en-GB"/>
        </w:rPr>
      </w:pPr>
    </w:p>
    <w:p w14:paraId="46D4A78C" w14:textId="77777777" w:rsidR="00E4587B" w:rsidRPr="00472CD5" w:rsidRDefault="00E4587B" w:rsidP="00E4587B">
      <w:pPr>
        <w:pStyle w:val="Lijstalinea"/>
        <w:numPr>
          <w:ilvl w:val="1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Did the infant die?</w:t>
      </w:r>
    </w:p>
    <w:p w14:paraId="3AC1D0CB" w14:textId="3F8554E5" w:rsidR="0083242F" w:rsidRPr="00472CD5" w:rsidRDefault="003363A7" w:rsidP="00391998">
      <w:pPr>
        <w:pStyle w:val="Lijstalinea"/>
        <w:spacing w:line="276" w:lineRule="auto"/>
        <w:ind w:left="708" w:firstLine="696"/>
        <w:outlineLvl w:val="3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-2088526035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E4587B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E4587B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E4587B" w:rsidRPr="00472CD5">
        <w:rPr>
          <w:rFonts w:ascii="Arial" w:hAnsi="Arial" w:cs="Arial"/>
          <w:color w:val="000000" w:themeColor="text1"/>
          <w:lang w:val="en-US"/>
        </w:rPr>
        <w:t>Yes</w:t>
      </w:r>
    </w:p>
    <w:p w14:paraId="6DCD8315" w14:textId="408BAF01" w:rsidR="0083242F" w:rsidRPr="00472CD5" w:rsidRDefault="0083242F" w:rsidP="00391998">
      <w:pPr>
        <w:pStyle w:val="Lijstalinea"/>
        <w:numPr>
          <w:ilvl w:val="8"/>
          <w:numId w:val="26"/>
        </w:numPr>
        <w:spacing w:after="0" w:line="276" w:lineRule="auto"/>
        <w:outlineLvl w:val="3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GB"/>
        </w:rPr>
        <w:t xml:space="preserve">Please specify the date and time of death 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begin">
          <w:ffData>
            <w:name w:val=""/>
            <w:enabled/>
            <w:calcOnExit w:val="0"/>
            <w:textInput>
              <w:default w:val="mm/dd/yy hh:mm"/>
            </w:textInput>
          </w:ffData>
        </w:fldCha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instrText xml:space="preserve"> FORMTEXT </w:instrTex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separate"/>
      </w:r>
      <w:r w:rsidRPr="00472CD5">
        <w:rPr>
          <w:rFonts w:ascii="Arial" w:hAnsi="Arial" w:cs="Arial"/>
          <w:noProof/>
          <w:color w:val="000000" w:themeColor="text1"/>
          <w:highlight w:val="lightGray"/>
          <w:lang w:val="en-GB"/>
        </w:rPr>
        <w:t>mm/dd/yy hh:mm</w:t>
      </w:r>
      <w:r w:rsidRPr="00472CD5">
        <w:rPr>
          <w:rFonts w:ascii="Arial" w:hAnsi="Arial" w:cs="Arial"/>
          <w:color w:val="000000" w:themeColor="text1"/>
          <w:highlight w:val="lightGray"/>
          <w:lang w:val="en-GB"/>
        </w:rPr>
        <w:fldChar w:fldCharType="end"/>
      </w:r>
    </w:p>
    <w:p w14:paraId="31318771" w14:textId="3BE57BDC" w:rsidR="00E4587B" w:rsidRPr="00472CD5" w:rsidRDefault="00E4587B" w:rsidP="00391998">
      <w:pPr>
        <w:pStyle w:val="Lijstalinea"/>
        <w:numPr>
          <w:ilvl w:val="8"/>
          <w:numId w:val="26"/>
        </w:numPr>
        <w:spacing w:after="0" w:line="276" w:lineRule="auto"/>
        <w:outlineLvl w:val="3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 xml:space="preserve">Primary cause of death as stated on the death certificate: </w:t>
      </w:r>
      <w:r w:rsidRPr="00472CD5">
        <w:rPr>
          <w:rFonts w:ascii="Arial" w:hAnsi="Arial" w:cs="Arial"/>
          <w:color w:val="000000" w:themeColor="text1"/>
        </w:rPr>
        <w:fldChar w:fldCharType="begin">
          <w:ffData>
            <w:name w:val="__Fieldmark__310_104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lang w:val="en-US"/>
        </w:rPr>
        <w:instrText>FORMTEXT</w:instrText>
      </w:r>
      <w:r w:rsidRPr="00472CD5">
        <w:rPr>
          <w:rFonts w:ascii="Arial" w:hAnsi="Arial" w:cs="Arial"/>
          <w:color w:val="000000" w:themeColor="text1"/>
        </w:rPr>
      </w:r>
      <w:r w:rsidRPr="00472CD5">
        <w:rPr>
          <w:rFonts w:ascii="Arial" w:hAnsi="Arial" w:cs="Arial"/>
          <w:color w:val="000000" w:themeColor="text1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US"/>
        </w:rPr>
        <w:t>     </w:t>
      </w:r>
      <w:r w:rsidRPr="00472CD5">
        <w:rPr>
          <w:rFonts w:ascii="Arial" w:hAnsi="Arial" w:cs="Arial"/>
          <w:color w:val="000000" w:themeColor="text1"/>
        </w:rPr>
        <w:fldChar w:fldCharType="end"/>
      </w:r>
    </w:p>
    <w:p w14:paraId="5425CB32" w14:textId="77777777" w:rsidR="00E4587B" w:rsidRPr="00472CD5" w:rsidRDefault="00E4587B" w:rsidP="00391998">
      <w:pPr>
        <w:pStyle w:val="Lijstalinea"/>
        <w:numPr>
          <w:ilvl w:val="8"/>
          <w:numId w:val="26"/>
        </w:numPr>
        <w:spacing w:after="0" w:line="276" w:lineRule="auto"/>
        <w:outlineLvl w:val="3"/>
        <w:rPr>
          <w:rFonts w:ascii="Arial" w:hAnsi="Arial" w:cs="Arial"/>
          <w:bCs/>
          <w:color w:val="000000" w:themeColor="text1"/>
          <w:lang w:val="en-GB"/>
        </w:rPr>
      </w:pPr>
      <w:r w:rsidRPr="00472CD5">
        <w:rPr>
          <w:rFonts w:ascii="Arial" w:hAnsi="Arial" w:cs="Arial"/>
          <w:bCs/>
          <w:color w:val="000000" w:themeColor="text1"/>
          <w:lang w:val="en-GB"/>
        </w:rPr>
        <w:t xml:space="preserve">Findings of the autopsy if performed: </w:t>
      </w:r>
      <w:r w:rsidRPr="00472CD5">
        <w:rPr>
          <w:rFonts w:ascii="Arial" w:hAnsi="Arial" w:cs="Arial"/>
          <w:color w:val="000000" w:themeColor="text1"/>
        </w:rPr>
        <w:fldChar w:fldCharType="begin">
          <w:ffData>
            <w:name w:val="__Fieldmark__310_104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lang w:val="en-US"/>
        </w:rPr>
        <w:instrText>FORMTEXT</w:instrText>
      </w:r>
      <w:r w:rsidRPr="00472CD5">
        <w:rPr>
          <w:rFonts w:ascii="Arial" w:hAnsi="Arial" w:cs="Arial"/>
          <w:color w:val="000000" w:themeColor="text1"/>
        </w:rPr>
      </w:r>
      <w:r w:rsidRPr="00472CD5">
        <w:rPr>
          <w:rFonts w:ascii="Arial" w:hAnsi="Arial" w:cs="Arial"/>
          <w:color w:val="000000" w:themeColor="text1"/>
        </w:rPr>
        <w:fldChar w:fldCharType="separate"/>
      </w:r>
      <w:r w:rsidRPr="00472CD5">
        <w:rPr>
          <w:color w:val="000000" w:themeColor="text1"/>
          <w:lang w:val="en-US"/>
        </w:rPr>
        <w:t> </w:t>
      </w:r>
      <w:r w:rsidRPr="00472CD5">
        <w:rPr>
          <w:rFonts w:ascii="Arial" w:hAnsi="Arial" w:cs="Arial"/>
          <w:color w:val="000000" w:themeColor="text1"/>
          <w:lang w:val="en-US"/>
        </w:rPr>
        <w:t xml:space="preserve">                                           </w:t>
      </w:r>
      <w:r w:rsidRPr="00472CD5">
        <w:rPr>
          <w:color w:val="000000" w:themeColor="text1"/>
          <w:lang w:val="en-US"/>
        </w:rPr>
        <w:t> </w:t>
      </w:r>
      <w:r w:rsidRPr="00472CD5">
        <w:rPr>
          <w:rFonts w:ascii="Arial" w:hAnsi="Arial" w:cs="Arial"/>
          <w:color w:val="000000" w:themeColor="text1"/>
        </w:rPr>
        <w:fldChar w:fldCharType="end"/>
      </w:r>
    </w:p>
    <w:p w14:paraId="48F13280" w14:textId="04101D80" w:rsidR="00E4587B" w:rsidRPr="00472CD5" w:rsidRDefault="003363A7" w:rsidP="00391998">
      <w:pPr>
        <w:pStyle w:val="Lijstalinea"/>
        <w:spacing w:line="276" w:lineRule="auto"/>
        <w:ind w:left="708" w:firstLine="588"/>
        <w:outlineLvl w:val="3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-141076348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E4587B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E4587B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E4587B" w:rsidRPr="00472CD5">
        <w:rPr>
          <w:rFonts w:ascii="Arial" w:hAnsi="Arial" w:cs="Arial"/>
          <w:color w:val="000000" w:themeColor="text1"/>
          <w:lang w:val="en-US"/>
        </w:rPr>
        <w:t>No</w:t>
      </w:r>
    </w:p>
    <w:p w14:paraId="79E7A5E8" w14:textId="1C854484" w:rsidR="00E4587B" w:rsidRPr="00472CD5" w:rsidRDefault="003363A7" w:rsidP="00391998">
      <w:pPr>
        <w:pStyle w:val="Lijstalinea"/>
        <w:spacing w:line="276" w:lineRule="auto"/>
        <w:ind w:left="708" w:firstLine="588"/>
        <w:outlineLvl w:val="3"/>
        <w:rPr>
          <w:rFonts w:ascii="Arial" w:hAnsi="Arial" w:cs="Arial"/>
          <w:color w:val="000000" w:themeColor="text1"/>
          <w:lang w:val="en-US"/>
        </w:rPr>
      </w:pPr>
      <w:sdt>
        <w:sdtPr>
          <w:rPr>
            <w:rFonts w:ascii="Arial" w:eastAsia="MS Gothic" w:hAnsi="Arial" w:cs="Arial"/>
            <w:color w:val="000000" w:themeColor="text1"/>
            <w:lang w:val="en-US"/>
          </w:rPr>
          <w:id w:val="-65229408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391998" w:rsidRPr="00472CD5">
            <w:rPr>
              <w:rFonts w:ascii="MS Gothic" w:eastAsia="MS Gothic" w:hAnsi="MS Gothic" w:cs="Arial" w:hint="eastAsia"/>
              <w:color w:val="000000" w:themeColor="text1"/>
              <w:lang w:val="en-US"/>
            </w:rPr>
            <w:t>☐</w:t>
          </w:r>
        </w:sdtContent>
      </w:sdt>
      <w:r w:rsidR="00391998" w:rsidRPr="00472CD5">
        <w:rPr>
          <w:rFonts w:ascii="Arial" w:eastAsia="MS Gothic" w:hAnsi="Arial" w:cs="Arial"/>
          <w:color w:val="000000" w:themeColor="text1"/>
          <w:lang w:val="en-US"/>
        </w:rPr>
        <w:t xml:space="preserve"> </w:t>
      </w:r>
      <w:r w:rsidR="00391998" w:rsidRPr="00472CD5">
        <w:rPr>
          <w:rFonts w:ascii="Arial" w:hAnsi="Arial" w:cs="Arial"/>
          <w:color w:val="000000" w:themeColor="text1"/>
          <w:lang w:val="en-US"/>
        </w:rPr>
        <w:t>Not known</w:t>
      </w:r>
    </w:p>
    <w:p w14:paraId="3FA24CBA" w14:textId="1C1E7091" w:rsidR="00391998" w:rsidRPr="00472CD5" w:rsidRDefault="00391998" w:rsidP="00391998">
      <w:pPr>
        <w:pStyle w:val="Lijstalinea"/>
        <w:spacing w:line="276" w:lineRule="auto"/>
        <w:ind w:left="708" w:firstLine="588"/>
        <w:outlineLvl w:val="3"/>
        <w:rPr>
          <w:rFonts w:ascii="Arial" w:hAnsi="Arial" w:cs="Arial"/>
          <w:color w:val="000000" w:themeColor="text1"/>
          <w:lang w:val="en-US"/>
        </w:rPr>
      </w:pPr>
    </w:p>
    <w:p w14:paraId="56D13AEC" w14:textId="77777777" w:rsidR="004D6050" w:rsidRPr="00472CD5" w:rsidRDefault="004D6050" w:rsidP="00391998">
      <w:pPr>
        <w:pStyle w:val="Lijstalinea"/>
        <w:spacing w:line="276" w:lineRule="auto"/>
        <w:ind w:left="708" w:firstLine="588"/>
        <w:outlineLvl w:val="3"/>
        <w:rPr>
          <w:rFonts w:ascii="Arial" w:hAnsi="Arial" w:cs="Arial"/>
          <w:color w:val="000000" w:themeColor="text1"/>
          <w:lang w:val="en-US"/>
        </w:rPr>
      </w:pPr>
    </w:p>
    <w:p w14:paraId="613D7C4B" w14:textId="4A113E2A" w:rsidR="006B241B" w:rsidRPr="00472CD5" w:rsidRDefault="00E4587B" w:rsidP="006B241B">
      <w:pPr>
        <w:pStyle w:val="Lijstalinea"/>
        <w:numPr>
          <w:ilvl w:val="0"/>
          <w:numId w:val="12"/>
        </w:numPr>
        <w:rPr>
          <w:rFonts w:ascii="Arial" w:hAnsi="Arial" w:cs="Arial"/>
          <w:color w:val="000000" w:themeColor="text1"/>
          <w:lang w:val="en-GB"/>
        </w:rPr>
      </w:pPr>
      <w:r w:rsidRPr="00472CD5">
        <w:rPr>
          <w:rFonts w:ascii="Arial" w:hAnsi="Arial" w:cs="Arial"/>
          <w:color w:val="000000" w:themeColor="text1"/>
          <w:lang w:val="en-GB"/>
        </w:rPr>
        <w:t>Additional</w:t>
      </w:r>
      <w:r w:rsidR="005D1EF7" w:rsidRPr="00472CD5">
        <w:rPr>
          <w:rFonts w:ascii="Arial" w:hAnsi="Arial" w:cs="Arial"/>
          <w:color w:val="000000" w:themeColor="text1"/>
          <w:lang w:val="en-GB"/>
        </w:rPr>
        <w:t xml:space="preserve"> information?</w:t>
      </w:r>
      <w:r w:rsidR="006B241B" w:rsidRPr="00472CD5">
        <w:rPr>
          <w:rFonts w:ascii="Arial" w:hAnsi="Arial" w:cs="Arial"/>
          <w:color w:val="000000" w:themeColor="text1"/>
          <w:lang w:val="en-GB"/>
        </w:rPr>
        <w:t xml:space="preserve"> </w:t>
      </w:r>
    </w:p>
    <w:p w14:paraId="6B65A02D" w14:textId="77777777" w:rsidR="00E4587B" w:rsidRPr="00472CD5" w:rsidRDefault="00E4587B" w:rsidP="00E4587B">
      <w:pPr>
        <w:pStyle w:val="Lijstalinea"/>
        <w:spacing w:after="200" w:line="276" w:lineRule="auto"/>
        <w:ind w:left="360" w:firstLine="348"/>
        <w:rPr>
          <w:rFonts w:ascii="Arial" w:hAnsi="Arial" w:cs="Arial"/>
          <w:color w:val="000000" w:themeColor="text1"/>
          <w:lang w:val="en-US"/>
        </w:rPr>
      </w:pPr>
      <w:r w:rsidRPr="00472CD5">
        <w:rPr>
          <w:rFonts w:ascii="Arial" w:hAnsi="Arial" w:cs="Arial"/>
          <w:color w:val="000000" w:themeColor="text1"/>
          <w:lang w:val="en-US"/>
        </w:rPr>
        <w:t>Today’s date:</w:t>
      </w:r>
      <w:r w:rsidRPr="00472CD5">
        <w:rPr>
          <w:rFonts w:ascii="Arial" w:hAnsi="Arial" w:cs="Arial"/>
          <w:color w:val="000000" w:themeColor="text1"/>
          <w:lang w:val="en-US"/>
        </w:rPr>
        <w:tab/>
      </w:r>
      <w:r w:rsidRPr="00472CD5">
        <w:rPr>
          <w:rFonts w:ascii="Arial" w:hAnsi="Arial" w:cs="Arial"/>
          <w:color w:val="000000" w:themeColor="text1"/>
        </w:rPr>
        <w:fldChar w:fldCharType="begin">
          <w:ffData>
            <w:name w:val="__Fieldmark__310_104"/>
            <w:enabled/>
            <w:calcOnExit w:val="0"/>
            <w:textInput/>
          </w:ffData>
        </w:fldChar>
      </w:r>
      <w:r w:rsidRPr="00472CD5">
        <w:rPr>
          <w:rFonts w:ascii="Arial" w:hAnsi="Arial" w:cs="Arial"/>
          <w:color w:val="000000" w:themeColor="text1"/>
          <w:lang w:val="en-US"/>
        </w:rPr>
        <w:instrText>FORMTEXT</w:instrText>
      </w:r>
      <w:r w:rsidRPr="00472CD5">
        <w:rPr>
          <w:rFonts w:ascii="Arial" w:hAnsi="Arial" w:cs="Arial"/>
          <w:color w:val="000000" w:themeColor="text1"/>
        </w:rPr>
      </w:r>
      <w:r w:rsidRPr="00472CD5">
        <w:rPr>
          <w:rFonts w:ascii="Arial" w:hAnsi="Arial" w:cs="Arial"/>
          <w:color w:val="000000" w:themeColor="text1"/>
        </w:rPr>
        <w:fldChar w:fldCharType="separate"/>
      </w:r>
      <w:r w:rsidRPr="00472CD5">
        <w:rPr>
          <w:rFonts w:ascii="Arial" w:hAnsi="Arial" w:cs="Arial"/>
          <w:color w:val="000000" w:themeColor="text1"/>
          <w:lang w:val="en-US"/>
        </w:rPr>
        <w:t xml:space="preserve">  /  /     </w:t>
      </w:r>
      <w:r w:rsidRPr="00472CD5">
        <w:rPr>
          <w:color w:val="000000" w:themeColor="text1"/>
          <w:lang w:val="en-US"/>
        </w:rPr>
        <w:t> </w:t>
      </w:r>
      <w:r w:rsidRPr="00472CD5">
        <w:rPr>
          <w:rFonts w:ascii="Arial" w:hAnsi="Arial" w:cs="Arial"/>
          <w:color w:val="000000" w:themeColor="text1"/>
        </w:rPr>
        <w:fldChar w:fldCharType="end"/>
      </w:r>
      <w:r w:rsidRPr="00472CD5">
        <w:rPr>
          <w:rFonts w:ascii="Arial" w:hAnsi="Arial" w:cs="Arial"/>
          <w:color w:val="000000" w:themeColor="text1"/>
          <w:lang w:val="en-US"/>
        </w:rPr>
        <w:tab/>
      </w:r>
      <w:r w:rsidRPr="00472CD5">
        <w:rPr>
          <w:rFonts w:ascii="Arial" w:hAnsi="Arial" w:cs="Arial"/>
          <w:color w:val="000000" w:themeColor="text1"/>
          <w:lang w:val="en-US"/>
        </w:rPr>
        <w:tab/>
      </w:r>
    </w:p>
    <w:p w14:paraId="34BED064" w14:textId="77777777" w:rsidR="00E4587B" w:rsidRPr="00472CD5" w:rsidRDefault="00E4587B" w:rsidP="00E4587B">
      <w:pPr>
        <w:pStyle w:val="Kop3"/>
        <w:ind w:left="360"/>
        <w:rPr>
          <w:rFonts w:ascii="Arial" w:hAnsi="Arial" w:cs="Arial"/>
          <w:b/>
          <w:bCs/>
          <w:color w:val="000000" w:themeColor="text1"/>
          <w:sz w:val="22"/>
          <w:szCs w:val="22"/>
          <w:lang w:val="en-GB"/>
        </w:rPr>
      </w:pP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t>Please use this space to enter any other information you feel may be important:</w:t>
      </w:r>
    </w:p>
    <w:p w14:paraId="174D517D" w14:textId="4ECFAB58" w:rsidR="00E4587B" w:rsidRPr="00472CD5" w:rsidRDefault="00E4587B" w:rsidP="00E4587B">
      <w:pPr>
        <w:pStyle w:val="Kop3"/>
        <w:ind w:left="360"/>
        <w:rPr>
          <w:rFonts w:ascii="Arial" w:hAnsi="Arial" w:cs="Arial"/>
          <w:b/>
          <w:bCs/>
          <w:color w:val="000000" w:themeColor="text1"/>
          <w:sz w:val="22"/>
          <w:szCs w:val="22"/>
          <w:lang w:val="en-GB"/>
        </w:rPr>
      </w:pP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t>_______________________________________________________________________</w:t>
      </w:r>
    </w:p>
    <w:p w14:paraId="0C3BF4FE" w14:textId="0CE97858" w:rsidR="00E4587B" w:rsidRPr="00472CD5" w:rsidRDefault="00E4587B" w:rsidP="00E4587B">
      <w:pPr>
        <w:pStyle w:val="Kop3"/>
        <w:ind w:left="360"/>
        <w:rPr>
          <w:rFonts w:ascii="Arial" w:hAnsi="Arial" w:cs="Arial"/>
          <w:b/>
          <w:bCs/>
          <w:color w:val="000000" w:themeColor="text1"/>
          <w:sz w:val="22"/>
          <w:szCs w:val="22"/>
          <w:lang w:val="en-GB"/>
        </w:rPr>
      </w:pP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t>_______________________________________________________________________</w:t>
      </w:r>
    </w:p>
    <w:p w14:paraId="733259CF" w14:textId="1654CC1D" w:rsidR="00E4587B" w:rsidRPr="00472CD5" w:rsidRDefault="00E4587B" w:rsidP="00E4587B">
      <w:pPr>
        <w:pStyle w:val="Kop3"/>
        <w:ind w:firstLine="360"/>
        <w:rPr>
          <w:rFonts w:ascii="Arial" w:hAnsi="Arial" w:cs="Arial"/>
          <w:b/>
          <w:bCs/>
          <w:color w:val="000000" w:themeColor="text1"/>
          <w:sz w:val="22"/>
          <w:szCs w:val="22"/>
          <w:lang w:val="en-GB"/>
        </w:rPr>
      </w:pP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t>_______________________________________________________________________</w:t>
      </w:r>
    </w:p>
    <w:p w14:paraId="6DAC5A79" w14:textId="1245FC37" w:rsidR="00E4587B" w:rsidRPr="00472CD5" w:rsidRDefault="00E4587B" w:rsidP="00E4587B">
      <w:pPr>
        <w:pStyle w:val="Kop3"/>
        <w:ind w:left="360"/>
        <w:rPr>
          <w:rFonts w:ascii="Arial" w:hAnsi="Arial" w:cs="Arial"/>
          <w:b/>
          <w:bCs/>
          <w:color w:val="000000" w:themeColor="text1"/>
          <w:sz w:val="22"/>
          <w:szCs w:val="22"/>
          <w:lang w:val="en-GB"/>
        </w:rPr>
      </w:pPr>
      <w:r w:rsidRPr="00472CD5">
        <w:rPr>
          <w:rFonts w:ascii="Arial" w:hAnsi="Arial" w:cs="Arial"/>
          <w:color w:val="000000" w:themeColor="text1"/>
          <w:sz w:val="22"/>
          <w:szCs w:val="22"/>
          <w:lang w:val="en-GB"/>
        </w:rPr>
        <w:t>_______________________________________________________________________</w:t>
      </w:r>
    </w:p>
    <w:p w14:paraId="694C4E9D" w14:textId="77777777" w:rsidR="009F4B93" w:rsidRPr="00472CD5" w:rsidRDefault="009F4B93" w:rsidP="00F03682">
      <w:pPr>
        <w:rPr>
          <w:rFonts w:ascii="Arial" w:hAnsi="Arial" w:cs="Arial"/>
          <w:color w:val="000000" w:themeColor="text1"/>
        </w:rPr>
      </w:pPr>
    </w:p>
    <w:p w14:paraId="1596F959" w14:textId="77777777" w:rsidR="009F4B93" w:rsidRPr="00472CD5" w:rsidRDefault="009F4B93" w:rsidP="00F03682">
      <w:pPr>
        <w:rPr>
          <w:rFonts w:ascii="Arial" w:hAnsi="Arial" w:cs="Arial"/>
          <w:color w:val="000000" w:themeColor="text1"/>
        </w:rPr>
      </w:pPr>
    </w:p>
    <w:p w14:paraId="1FAB6113" w14:textId="6F64A054" w:rsidR="00F05976" w:rsidRPr="00472CD5" w:rsidRDefault="00F05976" w:rsidP="00F03682">
      <w:pPr>
        <w:rPr>
          <w:rFonts w:ascii="Arial" w:hAnsi="Arial" w:cs="Arial"/>
          <w:color w:val="000000" w:themeColor="text1"/>
        </w:rPr>
      </w:pPr>
    </w:p>
    <w:p w14:paraId="0267B79F" w14:textId="5FFC0109" w:rsidR="00C1701E" w:rsidRPr="00472CD5" w:rsidRDefault="00C1701E" w:rsidP="00F03682">
      <w:pPr>
        <w:rPr>
          <w:rFonts w:ascii="Arial" w:hAnsi="Arial" w:cs="Arial"/>
          <w:color w:val="000000" w:themeColor="text1"/>
        </w:rPr>
      </w:pPr>
    </w:p>
    <w:p w14:paraId="61C0B1E7" w14:textId="3875D086" w:rsidR="00C1701E" w:rsidRPr="00472CD5" w:rsidRDefault="00C1701E" w:rsidP="00F03682">
      <w:pPr>
        <w:rPr>
          <w:rFonts w:ascii="Arial" w:hAnsi="Arial" w:cs="Arial"/>
          <w:color w:val="000000" w:themeColor="text1"/>
        </w:rPr>
      </w:pPr>
    </w:p>
    <w:sectPr w:rsidR="00C1701E" w:rsidRPr="00472CD5" w:rsidSect="00A409DF">
      <w:footerReference w:type="default" r:id="rId10"/>
      <w:pgSz w:w="11906" w:h="16838"/>
      <w:pgMar w:top="1417" w:right="1417" w:bottom="1417" w:left="1417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DB1F2F4" w14:textId="77777777" w:rsidR="00F75914" w:rsidRDefault="00F75914" w:rsidP="00D93775">
      <w:pPr>
        <w:spacing w:after="0" w:line="240" w:lineRule="auto"/>
      </w:pPr>
      <w:r>
        <w:separator/>
      </w:r>
    </w:p>
  </w:endnote>
  <w:endnote w:type="continuationSeparator" w:id="0">
    <w:p w14:paraId="0CBA6C31" w14:textId="77777777" w:rsidR="00F75914" w:rsidRDefault="00F75914" w:rsidP="00D937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o Hew">
    <w:altName w:val="Calibri"/>
    <w:charset w:val="01"/>
    <w:family w:val="auto"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MT">
    <w:altName w:val="Arial"/>
    <w:charset w:val="00"/>
    <w:family w:val="roman"/>
    <w:pitch w:val="default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193424392"/>
      <w:docPartObj>
        <w:docPartGallery w:val="Page Numbers (Bottom of Page)"/>
        <w:docPartUnique/>
      </w:docPartObj>
    </w:sdtPr>
    <w:sdtEndPr/>
    <w:sdtContent>
      <w:p w14:paraId="64CE9012" w14:textId="3A3515BA" w:rsidR="009F6B80" w:rsidRDefault="009F6B80">
        <w:pPr>
          <w:pStyle w:val="Voetteks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nl-NL"/>
          </w:rPr>
          <w:t>2</w:t>
        </w:r>
        <w:r>
          <w:fldChar w:fldCharType="end"/>
        </w:r>
      </w:p>
    </w:sdtContent>
  </w:sdt>
  <w:p w14:paraId="107BE5E4" w14:textId="77777777" w:rsidR="00F75914" w:rsidRDefault="00F75914">
    <w:pPr>
      <w:pStyle w:val="Voet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2219732" w14:textId="77777777" w:rsidR="00F75914" w:rsidRDefault="00F75914" w:rsidP="00D93775">
      <w:pPr>
        <w:spacing w:after="0" w:line="240" w:lineRule="auto"/>
      </w:pPr>
      <w:r>
        <w:separator/>
      </w:r>
    </w:p>
  </w:footnote>
  <w:footnote w:type="continuationSeparator" w:id="0">
    <w:p w14:paraId="378108DD" w14:textId="77777777" w:rsidR="00F75914" w:rsidRDefault="00F75914" w:rsidP="00D937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CD54E8"/>
    <w:multiLevelType w:val="multilevel"/>
    <w:tmpl w:val="3B14DD42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3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5C163B5"/>
    <w:multiLevelType w:val="hybridMultilevel"/>
    <w:tmpl w:val="F44A640C"/>
    <w:lvl w:ilvl="0" w:tplc="86389A08">
      <w:numFmt w:val="bullet"/>
      <w:lvlText w:val="☐"/>
      <w:lvlJc w:val="left"/>
      <w:pPr>
        <w:ind w:left="2136" w:hanging="360"/>
      </w:pPr>
      <w:rPr>
        <w:rFonts w:ascii="MS Gothic" w:eastAsia="MS Gothic" w:hAnsi="MS Gothic" w:cs="Arial" w:hint="eastAsia"/>
        <w:color w:val="000000" w:themeColor="text1"/>
        <w:sz w:val="22"/>
      </w:rPr>
    </w:lvl>
    <w:lvl w:ilvl="1" w:tplc="04130005">
      <w:start w:val="1"/>
      <w:numFmt w:val="bullet"/>
      <w:lvlText w:val=""/>
      <w:lvlJc w:val="left"/>
      <w:pPr>
        <w:ind w:left="2856" w:hanging="360"/>
      </w:pPr>
      <w:rPr>
        <w:rFonts w:ascii="Wingdings" w:hAnsi="Wingdings" w:hint="default"/>
        <w:sz w:val="22"/>
      </w:rPr>
    </w:lvl>
    <w:lvl w:ilvl="2" w:tplc="0413001B">
      <w:start w:val="1"/>
      <w:numFmt w:val="lowerRoman"/>
      <w:lvlText w:val="%3."/>
      <w:lvlJc w:val="right"/>
      <w:pPr>
        <w:ind w:left="3576" w:hanging="180"/>
      </w:pPr>
    </w:lvl>
    <w:lvl w:ilvl="3" w:tplc="0413000F" w:tentative="1">
      <w:start w:val="1"/>
      <w:numFmt w:val="decimal"/>
      <w:lvlText w:val="%4."/>
      <w:lvlJc w:val="left"/>
      <w:pPr>
        <w:ind w:left="4296" w:hanging="360"/>
      </w:pPr>
    </w:lvl>
    <w:lvl w:ilvl="4" w:tplc="04130019" w:tentative="1">
      <w:start w:val="1"/>
      <w:numFmt w:val="lowerLetter"/>
      <w:lvlText w:val="%5."/>
      <w:lvlJc w:val="left"/>
      <w:pPr>
        <w:ind w:left="5016" w:hanging="360"/>
      </w:pPr>
    </w:lvl>
    <w:lvl w:ilvl="5" w:tplc="0413001B" w:tentative="1">
      <w:start w:val="1"/>
      <w:numFmt w:val="lowerRoman"/>
      <w:lvlText w:val="%6."/>
      <w:lvlJc w:val="right"/>
      <w:pPr>
        <w:ind w:left="5736" w:hanging="180"/>
      </w:pPr>
    </w:lvl>
    <w:lvl w:ilvl="6" w:tplc="0413000F" w:tentative="1">
      <w:start w:val="1"/>
      <w:numFmt w:val="decimal"/>
      <w:lvlText w:val="%7."/>
      <w:lvlJc w:val="left"/>
      <w:pPr>
        <w:ind w:left="6456" w:hanging="360"/>
      </w:pPr>
    </w:lvl>
    <w:lvl w:ilvl="7" w:tplc="04130019" w:tentative="1">
      <w:start w:val="1"/>
      <w:numFmt w:val="lowerLetter"/>
      <w:lvlText w:val="%8."/>
      <w:lvlJc w:val="left"/>
      <w:pPr>
        <w:ind w:left="7176" w:hanging="360"/>
      </w:pPr>
    </w:lvl>
    <w:lvl w:ilvl="8" w:tplc="0413001B" w:tentative="1">
      <w:start w:val="1"/>
      <w:numFmt w:val="lowerRoman"/>
      <w:lvlText w:val="%9."/>
      <w:lvlJc w:val="right"/>
      <w:pPr>
        <w:ind w:left="7896" w:hanging="180"/>
      </w:pPr>
    </w:lvl>
  </w:abstractNum>
  <w:abstractNum w:abstractNumId="2" w15:restartNumberingAfterBreak="0">
    <w:nsid w:val="0B6315EA"/>
    <w:multiLevelType w:val="multilevel"/>
    <w:tmpl w:val="CB5053F0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Letter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 w15:restartNumberingAfterBreak="0">
    <w:nsid w:val="0DB7650A"/>
    <w:multiLevelType w:val="multilevel"/>
    <w:tmpl w:val="4A4E0B5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4" w15:restartNumberingAfterBreak="0">
    <w:nsid w:val="11DC6513"/>
    <w:multiLevelType w:val="multilevel"/>
    <w:tmpl w:val="C6C60D6E"/>
    <w:lvl w:ilvl="0">
      <w:start w:val="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17F717A9"/>
    <w:multiLevelType w:val="multilevel"/>
    <w:tmpl w:val="C52229D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6" w15:restartNumberingAfterBreak="0">
    <w:nsid w:val="1D06304C"/>
    <w:multiLevelType w:val="hybridMultilevel"/>
    <w:tmpl w:val="89B43378"/>
    <w:lvl w:ilvl="0" w:tplc="DDC8FAEA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FF068C4"/>
    <w:multiLevelType w:val="hybridMultilevel"/>
    <w:tmpl w:val="3DE03474"/>
    <w:lvl w:ilvl="0" w:tplc="04130005">
      <w:start w:val="1"/>
      <w:numFmt w:val="bullet"/>
      <w:lvlText w:val=""/>
      <w:lvlJc w:val="left"/>
      <w:pPr>
        <w:ind w:left="2844" w:hanging="360"/>
      </w:pPr>
      <w:rPr>
        <w:rFonts w:ascii="Wingdings" w:hAnsi="Wingdings" w:hint="default"/>
      </w:rPr>
    </w:lvl>
    <w:lvl w:ilvl="1" w:tplc="04130003">
      <w:start w:val="1"/>
      <w:numFmt w:val="bullet"/>
      <w:lvlText w:val="o"/>
      <w:lvlJc w:val="left"/>
      <w:pPr>
        <w:ind w:left="3912" w:hanging="360"/>
      </w:pPr>
      <w:rPr>
        <w:rFonts w:ascii="Courier New" w:hAnsi="Courier New" w:cs="Courier New" w:hint="default"/>
      </w:rPr>
    </w:lvl>
    <w:lvl w:ilvl="2" w:tplc="04130005">
      <w:start w:val="1"/>
      <w:numFmt w:val="bullet"/>
      <w:lvlText w:val=""/>
      <w:lvlJc w:val="left"/>
      <w:pPr>
        <w:ind w:left="4632" w:hanging="360"/>
      </w:pPr>
      <w:rPr>
        <w:rFonts w:ascii="Wingdings" w:hAnsi="Wingdings" w:hint="default"/>
      </w:rPr>
    </w:lvl>
    <w:lvl w:ilvl="3" w:tplc="04130001">
      <w:start w:val="1"/>
      <w:numFmt w:val="bullet"/>
      <w:lvlText w:val=""/>
      <w:lvlJc w:val="left"/>
      <w:pPr>
        <w:ind w:left="5352" w:hanging="360"/>
      </w:pPr>
      <w:rPr>
        <w:rFonts w:ascii="Symbol" w:hAnsi="Symbol" w:hint="default"/>
      </w:rPr>
    </w:lvl>
    <w:lvl w:ilvl="4" w:tplc="04130003">
      <w:start w:val="1"/>
      <w:numFmt w:val="bullet"/>
      <w:lvlText w:val="o"/>
      <w:lvlJc w:val="left"/>
      <w:pPr>
        <w:ind w:left="6072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6792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7512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8232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8952" w:hanging="360"/>
      </w:pPr>
      <w:rPr>
        <w:rFonts w:ascii="Wingdings" w:hAnsi="Wingdings" w:hint="default"/>
      </w:rPr>
    </w:lvl>
  </w:abstractNum>
  <w:abstractNum w:abstractNumId="8" w15:restartNumberingAfterBreak="0">
    <w:nsid w:val="23873B1C"/>
    <w:multiLevelType w:val="multilevel"/>
    <w:tmpl w:val="D3B69CCE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660" w:hanging="48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9" w15:restartNumberingAfterBreak="0">
    <w:nsid w:val="25335A82"/>
    <w:multiLevelType w:val="hybridMultilevel"/>
    <w:tmpl w:val="1608AD88"/>
    <w:lvl w:ilvl="0" w:tplc="E388622C">
      <w:start w:val="1"/>
      <w:numFmt w:val="bullet"/>
      <w:lvlText w:val=""/>
      <w:lvlJc w:val="left"/>
      <w:pPr>
        <w:ind w:left="2136" w:hanging="360"/>
      </w:pPr>
      <w:rPr>
        <w:rFonts w:ascii="Wingdings" w:hAnsi="Wingdings" w:hint="default"/>
        <w:color w:val="808080" w:themeColor="background1" w:themeShade="80"/>
      </w:rPr>
    </w:lvl>
    <w:lvl w:ilvl="1" w:tplc="04130003" w:tentative="1">
      <w:start w:val="1"/>
      <w:numFmt w:val="bullet"/>
      <w:lvlText w:val="o"/>
      <w:lvlJc w:val="left"/>
      <w:pPr>
        <w:ind w:left="2856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3576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4296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5016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5736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6456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7176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7896" w:hanging="360"/>
      </w:pPr>
      <w:rPr>
        <w:rFonts w:ascii="Wingdings" w:hAnsi="Wingdings" w:hint="default"/>
      </w:rPr>
    </w:lvl>
  </w:abstractNum>
  <w:abstractNum w:abstractNumId="10" w15:restartNumberingAfterBreak="0">
    <w:nsid w:val="2AD55C37"/>
    <w:multiLevelType w:val="multilevel"/>
    <w:tmpl w:val="4BFEAD00"/>
    <w:lvl w:ilvl="0">
      <w:start w:val="1"/>
      <w:numFmt w:val="decimal"/>
      <w:lvlText w:val="%1."/>
      <w:lvlJc w:val="left"/>
      <w:pPr>
        <w:ind w:left="420" w:hanging="420"/>
      </w:pPr>
      <w:rPr>
        <w:rFonts w:ascii="Arial" w:hAnsi="Arial"/>
        <w:b/>
        <w:sz w:val="22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ascii="Arial" w:hAnsi="Arial"/>
        <w:b/>
        <w:color w:val="000000" w:themeColor="text1"/>
        <w:sz w:val="22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ascii="Arial" w:hAnsi="Arial"/>
        <w:b/>
        <w:sz w:val="22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ascii="Arial" w:hAnsi="Arial"/>
        <w:b/>
        <w:sz w:val="22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ascii="Arial" w:hAnsi="Arial"/>
        <w:b/>
        <w:sz w:val="22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ascii="Arial" w:hAnsi="Arial"/>
        <w:b/>
        <w:sz w:val="22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ascii="Arial" w:hAnsi="Arial"/>
        <w:b/>
        <w:sz w:val="22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ascii="Arial" w:hAnsi="Arial"/>
        <w:b/>
        <w:sz w:val="22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ascii="Arial" w:hAnsi="Arial"/>
        <w:b/>
        <w:sz w:val="22"/>
      </w:rPr>
    </w:lvl>
  </w:abstractNum>
  <w:abstractNum w:abstractNumId="11" w15:restartNumberingAfterBreak="0">
    <w:nsid w:val="2EE23FCF"/>
    <w:multiLevelType w:val="multilevel"/>
    <w:tmpl w:val="4662695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31BA5E52"/>
    <w:multiLevelType w:val="multilevel"/>
    <w:tmpl w:val="6164BAAA"/>
    <w:lvl w:ilvl="0">
      <w:start w:val="2"/>
      <w:numFmt w:val="decimal"/>
      <w:lvlText w:val="%1."/>
      <w:lvlJc w:val="left"/>
      <w:pPr>
        <w:ind w:left="540" w:hanging="540"/>
      </w:pPr>
    </w:lvl>
    <w:lvl w:ilvl="1">
      <w:start w:val="1"/>
      <w:numFmt w:val="decimal"/>
      <w:lvlText w:val="%1.%2."/>
      <w:lvlJc w:val="left"/>
      <w:pPr>
        <w:ind w:left="930" w:hanging="720"/>
      </w:pPr>
      <w:rPr>
        <w:rFonts w:ascii="Arial" w:hAnsi="Arial"/>
        <w:b/>
        <w:bCs w:val="0"/>
        <w:i w:val="0"/>
        <w:sz w:val="22"/>
      </w:rPr>
    </w:lvl>
    <w:lvl w:ilvl="2">
      <w:start w:val="4"/>
      <w:numFmt w:val="bullet"/>
      <w:lvlText w:val="-"/>
      <w:lvlJc w:val="left"/>
      <w:pPr>
        <w:ind w:left="780" w:hanging="360"/>
      </w:pPr>
      <w:rPr>
        <w:rFonts w:ascii="Times New Roman" w:eastAsia="Times New Roman" w:hAnsi="Times New Roman" w:cs="Times New Roman" w:hint="default"/>
      </w:rPr>
    </w:lvl>
    <w:lvl w:ilvl="3">
      <w:start w:val="4"/>
      <w:numFmt w:val="bullet"/>
      <w:lvlText w:val="-"/>
      <w:lvlJc w:val="left"/>
      <w:pPr>
        <w:ind w:left="990" w:hanging="360"/>
      </w:pPr>
      <w:rPr>
        <w:rFonts w:ascii="Times New Roman" w:eastAsia="Times New Roman" w:hAnsi="Times New Roman" w:cs="Times New Roman" w:hint="default"/>
      </w:rPr>
    </w:lvl>
    <w:lvl w:ilvl="4">
      <w:start w:val="4"/>
      <w:numFmt w:val="bullet"/>
      <w:lvlText w:val="-"/>
      <w:lvlJc w:val="left"/>
      <w:pPr>
        <w:ind w:left="1200" w:hanging="360"/>
      </w:pPr>
      <w:rPr>
        <w:rFonts w:ascii="Times New Roman" w:eastAsia="Times New Roman" w:hAnsi="Times New Roman" w:cs="Times New Roman" w:hint="default"/>
      </w:rPr>
    </w:lvl>
    <w:lvl w:ilvl="5">
      <w:start w:val="1"/>
      <w:numFmt w:val="bullet"/>
      <w:lvlText w:val="­"/>
      <w:lvlJc w:val="left"/>
      <w:pPr>
        <w:ind w:left="1410" w:hanging="360"/>
      </w:pPr>
      <w:rPr>
        <w:rFonts w:ascii="Coo Hew" w:hAnsi="Coo Hew" w:hint="default"/>
      </w:rPr>
    </w:lvl>
    <w:lvl w:ilvl="6">
      <w:start w:val="1"/>
      <w:numFmt w:val="bullet"/>
      <w:lvlText w:val="­"/>
      <w:lvlJc w:val="left"/>
      <w:pPr>
        <w:ind w:left="1620" w:hanging="360"/>
      </w:pPr>
      <w:rPr>
        <w:rFonts w:ascii="Coo Hew" w:hAnsi="Coo Hew" w:hint="default"/>
      </w:rPr>
    </w:lvl>
    <w:lvl w:ilvl="7">
      <w:start w:val="1"/>
      <w:numFmt w:val="bullet"/>
      <w:lvlText w:val=""/>
      <w:lvlJc w:val="left"/>
      <w:pPr>
        <w:ind w:left="1830" w:hanging="360"/>
      </w:pPr>
      <w:rPr>
        <w:rFonts w:ascii="Symbol" w:hAnsi="Symbol" w:hint="default"/>
      </w:rPr>
    </w:lvl>
    <w:lvl w:ilvl="8">
      <w:start w:val="1"/>
      <w:numFmt w:val="bullet"/>
      <w:lvlText w:val=""/>
      <w:lvlJc w:val="left"/>
      <w:pPr>
        <w:ind w:left="2040" w:hanging="360"/>
      </w:pPr>
      <w:rPr>
        <w:rFonts w:ascii="Wingdings" w:hAnsi="Wingdings" w:hint="default"/>
        <w:sz w:val="22"/>
        <w:lang w:val="en-US"/>
      </w:rPr>
    </w:lvl>
  </w:abstractNum>
  <w:abstractNum w:abstractNumId="13" w15:restartNumberingAfterBreak="0">
    <w:nsid w:val="31BE72E3"/>
    <w:multiLevelType w:val="multilevel"/>
    <w:tmpl w:val="4ECC56AE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6.2.%3."/>
      <w:lvlJc w:val="left"/>
      <w:pPr>
        <w:ind w:left="360" w:hanging="360"/>
      </w:pPr>
      <w:rPr>
        <w:rFonts w:hint="default"/>
      </w:rPr>
    </w:lvl>
    <w:lvl w:ilvl="3">
      <w:start w:val="1"/>
      <w:numFmt w:val="decimal"/>
      <w:lvlText w:val="6.2.%4."/>
      <w:lvlJc w:val="left"/>
      <w:pPr>
        <w:ind w:left="360" w:hanging="360"/>
      </w:pPr>
      <w:rPr>
        <w:rFonts w:hint="default"/>
        <w:b/>
        <w:bCs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37E7464B"/>
    <w:multiLevelType w:val="multilevel"/>
    <w:tmpl w:val="C66CA35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387E707F"/>
    <w:multiLevelType w:val="hybridMultilevel"/>
    <w:tmpl w:val="0C58EECA"/>
    <w:lvl w:ilvl="0" w:tplc="04130005">
      <w:start w:val="1"/>
      <w:numFmt w:val="bullet"/>
      <w:lvlText w:val=""/>
      <w:lvlJc w:val="left"/>
      <w:pPr>
        <w:ind w:left="2844" w:hanging="360"/>
      </w:pPr>
      <w:rPr>
        <w:rFonts w:ascii="Wingdings" w:hAnsi="Wingdings" w:hint="default"/>
        <w:sz w:val="22"/>
      </w:rPr>
    </w:lvl>
    <w:lvl w:ilvl="1" w:tplc="08090003" w:tentative="1">
      <w:start w:val="1"/>
      <w:numFmt w:val="bullet"/>
      <w:lvlText w:val="o"/>
      <w:lvlJc w:val="left"/>
      <w:pPr>
        <w:ind w:left="356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428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500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572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644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716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788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8604" w:hanging="360"/>
      </w:pPr>
      <w:rPr>
        <w:rFonts w:ascii="Wingdings" w:hAnsi="Wingdings" w:hint="default"/>
      </w:rPr>
    </w:lvl>
  </w:abstractNum>
  <w:abstractNum w:abstractNumId="16" w15:restartNumberingAfterBreak="0">
    <w:nsid w:val="39B16B1B"/>
    <w:multiLevelType w:val="multilevel"/>
    <w:tmpl w:val="530ED9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40926434"/>
    <w:multiLevelType w:val="multilevel"/>
    <w:tmpl w:val="6BEEF2CE"/>
    <w:lvl w:ilvl="0">
      <w:start w:val="6"/>
      <w:numFmt w:val="decimal"/>
      <w:lvlText w:val="%1"/>
      <w:lvlJc w:val="left"/>
      <w:pPr>
        <w:ind w:left="480" w:hanging="480"/>
      </w:pPr>
      <w:rPr>
        <w:rFonts w:hint="default"/>
        <w:color w:val="auto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  <w:color w:val="auto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="Arial" w:hAnsi="Arial" w:cs="Arial" w:hint="default"/>
        <w:b/>
        <w:color w:val="auto"/>
        <w:sz w:val="22"/>
        <w:szCs w:val="22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auto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auto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auto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auto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auto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auto"/>
      </w:rPr>
    </w:lvl>
  </w:abstractNum>
  <w:abstractNum w:abstractNumId="18" w15:restartNumberingAfterBreak="0">
    <w:nsid w:val="445C2D61"/>
    <w:multiLevelType w:val="multilevel"/>
    <w:tmpl w:val="434635C6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  <w:b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  <w:b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  <w:b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/>
      </w:rPr>
    </w:lvl>
  </w:abstractNum>
  <w:abstractNum w:abstractNumId="19" w15:restartNumberingAfterBreak="0">
    <w:nsid w:val="4AB30228"/>
    <w:multiLevelType w:val="hybridMultilevel"/>
    <w:tmpl w:val="DA56C7BC"/>
    <w:lvl w:ilvl="0" w:tplc="D9620100">
      <w:start w:val="1"/>
      <w:numFmt w:val="decimal"/>
      <w:lvlText w:val="1.1%1."/>
      <w:lvlJc w:val="left"/>
      <w:pPr>
        <w:ind w:left="720" w:hanging="360"/>
      </w:pPr>
      <w:rPr>
        <w:rFonts w:hint="default"/>
      </w:rPr>
    </w:lvl>
    <w:lvl w:ilvl="1" w:tplc="08130019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FE70EA3"/>
    <w:multiLevelType w:val="hybridMultilevel"/>
    <w:tmpl w:val="FE662622"/>
    <w:lvl w:ilvl="0" w:tplc="08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340077B"/>
    <w:multiLevelType w:val="hybridMultilevel"/>
    <w:tmpl w:val="38E06668"/>
    <w:lvl w:ilvl="0" w:tplc="0813000F">
      <w:start w:val="1"/>
      <w:numFmt w:val="decimal"/>
      <w:lvlText w:val="%1."/>
      <w:lvlJc w:val="left"/>
      <w:pPr>
        <w:ind w:left="720" w:hanging="360"/>
      </w:pPr>
    </w:lvl>
    <w:lvl w:ilvl="1" w:tplc="08130019">
      <w:start w:val="1"/>
      <w:numFmt w:val="lowerLetter"/>
      <w:lvlText w:val="%2."/>
      <w:lvlJc w:val="left"/>
      <w:pPr>
        <w:ind w:left="1440" w:hanging="360"/>
      </w:pPr>
    </w:lvl>
    <w:lvl w:ilvl="2" w:tplc="0813001B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8F61732"/>
    <w:multiLevelType w:val="multilevel"/>
    <w:tmpl w:val="2548B75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3" w15:restartNumberingAfterBreak="0">
    <w:nsid w:val="5DD32A6F"/>
    <w:multiLevelType w:val="hybridMultilevel"/>
    <w:tmpl w:val="97CA88E4"/>
    <w:lvl w:ilvl="0" w:tplc="08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35E50C3"/>
    <w:multiLevelType w:val="multilevel"/>
    <w:tmpl w:val="CEA4248C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930" w:hanging="720"/>
      </w:pPr>
      <w:rPr>
        <w:rFonts w:ascii="Arial" w:hAnsi="Arial" w:hint="default"/>
        <w:b/>
        <w:bCs w:val="0"/>
        <w:i w:val="0"/>
        <w:sz w:val="22"/>
      </w:rPr>
    </w:lvl>
    <w:lvl w:ilvl="2">
      <w:start w:val="1"/>
      <w:numFmt w:val="decimal"/>
      <w:lvlText w:val="%1.%2.%3."/>
      <w:lvlJc w:val="left"/>
      <w:pPr>
        <w:ind w:left="11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1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9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49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7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27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480" w:hanging="1800"/>
      </w:pPr>
      <w:rPr>
        <w:rFonts w:hint="default"/>
      </w:rPr>
    </w:lvl>
  </w:abstractNum>
  <w:abstractNum w:abstractNumId="25" w15:restartNumberingAfterBreak="0">
    <w:nsid w:val="668D6B28"/>
    <w:multiLevelType w:val="multilevel"/>
    <w:tmpl w:val="7DF0E45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 w15:restartNumberingAfterBreak="0">
    <w:nsid w:val="67660077"/>
    <w:multiLevelType w:val="hybridMultilevel"/>
    <w:tmpl w:val="04687DAA"/>
    <w:lvl w:ilvl="0" w:tplc="08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C31746F"/>
    <w:multiLevelType w:val="multilevel"/>
    <w:tmpl w:val="168687FE"/>
    <w:lvl w:ilvl="0">
      <w:start w:val="3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20" w:hanging="720"/>
      </w:pPr>
      <w:rPr>
        <w:rFonts w:ascii="Arial" w:hAnsi="Arial"/>
        <w:b/>
        <w:sz w:val="22"/>
      </w:rPr>
    </w:lvl>
    <w:lvl w:ilvl="2">
      <w:start w:val="1"/>
      <w:numFmt w:val="decimal"/>
      <w:lvlText w:val="%1.%2.%3."/>
      <w:lvlJc w:val="left"/>
      <w:pPr>
        <w:ind w:left="1800" w:hanging="720"/>
      </w:pPr>
    </w:lvl>
    <w:lvl w:ilvl="3">
      <w:start w:val="1"/>
      <w:numFmt w:val="decimal"/>
      <w:lvlText w:val="%1.%2.%3.%4."/>
      <w:lvlJc w:val="left"/>
      <w:pPr>
        <w:ind w:left="2700" w:hanging="1080"/>
      </w:pPr>
    </w:lvl>
    <w:lvl w:ilvl="4">
      <w:start w:val="1"/>
      <w:numFmt w:val="decimal"/>
      <w:lvlText w:val="%1.%2.%3.%4.%5."/>
      <w:lvlJc w:val="left"/>
      <w:pPr>
        <w:ind w:left="3240" w:hanging="1080"/>
      </w:pPr>
    </w:lvl>
    <w:lvl w:ilvl="5">
      <w:start w:val="1"/>
      <w:numFmt w:val="decimal"/>
      <w:lvlText w:val="%1.%2.%3.%4.%5.%6."/>
      <w:lvlJc w:val="left"/>
      <w:pPr>
        <w:ind w:left="4140" w:hanging="1440"/>
      </w:pPr>
    </w:lvl>
    <w:lvl w:ilvl="6">
      <w:start w:val="1"/>
      <w:numFmt w:val="decimal"/>
      <w:lvlText w:val="%1.%2.%3.%4.%5.%6.%7."/>
      <w:lvlJc w:val="left"/>
      <w:pPr>
        <w:ind w:left="4680" w:hanging="1440"/>
      </w:pPr>
    </w:lvl>
    <w:lvl w:ilvl="7">
      <w:start w:val="1"/>
      <w:numFmt w:val="decimal"/>
      <w:lvlText w:val="%1.%2.%3.%4.%5.%6.%7.%8."/>
      <w:lvlJc w:val="left"/>
      <w:pPr>
        <w:ind w:left="5580" w:hanging="1800"/>
      </w:pPr>
    </w:lvl>
    <w:lvl w:ilvl="8">
      <w:start w:val="1"/>
      <w:numFmt w:val="decimal"/>
      <w:lvlText w:val="%1.%2.%3.%4.%5.%6.%7.%8.%9."/>
      <w:lvlJc w:val="left"/>
      <w:pPr>
        <w:ind w:left="6120" w:hanging="1800"/>
      </w:pPr>
    </w:lvl>
  </w:abstractNum>
  <w:abstractNum w:abstractNumId="28" w15:restartNumberingAfterBreak="0">
    <w:nsid w:val="6F0A2FDB"/>
    <w:multiLevelType w:val="multilevel"/>
    <w:tmpl w:val="5478D42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9" w15:restartNumberingAfterBreak="0">
    <w:nsid w:val="6F432599"/>
    <w:multiLevelType w:val="multilevel"/>
    <w:tmpl w:val="BA086EC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  <w:color w:val="000000" w:themeColor="text1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30" w15:restartNumberingAfterBreak="0">
    <w:nsid w:val="7313723E"/>
    <w:multiLevelType w:val="hybridMultilevel"/>
    <w:tmpl w:val="E01887B2"/>
    <w:lvl w:ilvl="0" w:tplc="DCF43D6E">
      <w:numFmt w:val="bullet"/>
      <w:lvlText w:val="☐"/>
      <w:lvlJc w:val="left"/>
      <w:pPr>
        <w:ind w:left="2136" w:hanging="360"/>
      </w:pPr>
      <w:rPr>
        <w:rFonts w:ascii="MS Gothic" w:eastAsia="MS Gothic" w:hAnsi="MS Gothic" w:cs="Arial" w:hint="eastAsia"/>
        <w:sz w:val="22"/>
      </w:rPr>
    </w:lvl>
    <w:lvl w:ilvl="1" w:tplc="54A46A8A">
      <w:start w:val="1"/>
      <w:numFmt w:val="bullet"/>
      <w:lvlText w:val=""/>
      <w:lvlJc w:val="left"/>
      <w:pPr>
        <w:ind w:left="2856" w:hanging="360"/>
      </w:pPr>
      <w:rPr>
        <w:rFonts w:ascii="Wingdings" w:hAnsi="Wingdings" w:hint="default"/>
        <w:color w:val="808080" w:themeColor="background1" w:themeShade="80"/>
      </w:rPr>
    </w:lvl>
    <w:lvl w:ilvl="2" w:tplc="0413001B" w:tentative="1">
      <w:start w:val="1"/>
      <w:numFmt w:val="lowerRoman"/>
      <w:lvlText w:val="%3."/>
      <w:lvlJc w:val="right"/>
      <w:pPr>
        <w:ind w:left="3576" w:hanging="180"/>
      </w:pPr>
    </w:lvl>
    <w:lvl w:ilvl="3" w:tplc="0413000F" w:tentative="1">
      <w:start w:val="1"/>
      <w:numFmt w:val="decimal"/>
      <w:lvlText w:val="%4."/>
      <w:lvlJc w:val="left"/>
      <w:pPr>
        <w:ind w:left="4296" w:hanging="360"/>
      </w:pPr>
    </w:lvl>
    <w:lvl w:ilvl="4" w:tplc="04130019" w:tentative="1">
      <w:start w:val="1"/>
      <w:numFmt w:val="lowerLetter"/>
      <w:lvlText w:val="%5."/>
      <w:lvlJc w:val="left"/>
      <w:pPr>
        <w:ind w:left="5016" w:hanging="360"/>
      </w:pPr>
    </w:lvl>
    <w:lvl w:ilvl="5" w:tplc="0413001B" w:tentative="1">
      <w:start w:val="1"/>
      <w:numFmt w:val="lowerRoman"/>
      <w:lvlText w:val="%6."/>
      <w:lvlJc w:val="right"/>
      <w:pPr>
        <w:ind w:left="5736" w:hanging="180"/>
      </w:pPr>
    </w:lvl>
    <w:lvl w:ilvl="6" w:tplc="0413000F" w:tentative="1">
      <w:start w:val="1"/>
      <w:numFmt w:val="decimal"/>
      <w:lvlText w:val="%7."/>
      <w:lvlJc w:val="left"/>
      <w:pPr>
        <w:ind w:left="6456" w:hanging="360"/>
      </w:pPr>
    </w:lvl>
    <w:lvl w:ilvl="7" w:tplc="04130019" w:tentative="1">
      <w:start w:val="1"/>
      <w:numFmt w:val="lowerLetter"/>
      <w:lvlText w:val="%8."/>
      <w:lvlJc w:val="left"/>
      <w:pPr>
        <w:ind w:left="7176" w:hanging="360"/>
      </w:pPr>
    </w:lvl>
    <w:lvl w:ilvl="8" w:tplc="0413001B" w:tentative="1">
      <w:start w:val="1"/>
      <w:numFmt w:val="lowerRoman"/>
      <w:lvlText w:val="%9."/>
      <w:lvlJc w:val="right"/>
      <w:pPr>
        <w:ind w:left="7896" w:hanging="180"/>
      </w:pPr>
    </w:lvl>
  </w:abstractNum>
  <w:abstractNum w:abstractNumId="31" w15:restartNumberingAfterBreak="0">
    <w:nsid w:val="760C770C"/>
    <w:multiLevelType w:val="multilevel"/>
    <w:tmpl w:val="5504E8C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  <w:sz w:val="22"/>
        <w:szCs w:val="22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32" w15:restartNumberingAfterBreak="0">
    <w:nsid w:val="777A4C58"/>
    <w:multiLevelType w:val="multilevel"/>
    <w:tmpl w:val="0813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3" w15:restartNumberingAfterBreak="0">
    <w:nsid w:val="7B9D0407"/>
    <w:multiLevelType w:val="hybridMultilevel"/>
    <w:tmpl w:val="66B6D432"/>
    <w:lvl w:ilvl="0" w:tplc="04130001">
      <w:start w:val="1"/>
      <w:numFmt w:val="bullet"/>
      <w:lvlText w:val=""/>
      <w:lvlJc w:val="left"/>
      <w:pPr>
        <w:ind w:left="2136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2856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3576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4296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5016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5736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6456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7176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7896" w:hanging="360"/>
      </w:pPr>
      <w:rPr>
        <w:rFonts w:ascii="Wingdings" w:hAnsi="Wingdings" w:hint="default"/>
      </w:rPr>
    </w:lvl>
  </w:abstractNum>
  <w:abstractNum w:abstractNumId="34" w15:restartNumberingAfterBreak="0">
    <w:nsid w:val="7BEF429A"/>
    <w:multiLevelType w:val="hybridMultilevel"/>
    <w:tmpl w:val="A8F0A176"/>
    <w:lvl w:ilvl="0" w:tplc="08130005">
      <w:start w:val="1"/>
      <w:numFmt w:val="bullet"/>
      <w:lvlText w:val=""/>
      <w:lvlJc w:val="left"/>
      <w:pPr>
        <w:ind w:left="2856" w:hanging="360"/>
      </w:pPr>
      <w:rPr>
        <w:rFonts w:ascii="Wingdings" w:hAnsi="Wingdings" w:hint="default"/>
      </w:rPr>
    </w:lvl>
    <w:lvl w:ilvl="1" w:tplc="08130003" w:tentative="1">
      <w:start w:val="1"/>
      <w:numFmt w:val="bullet"/>
      <w:lvlText w:val="o"/>
      <w:lvlJc w:val="left"/>
      <w:pPr>
        <w:ind w:left="3576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4296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5016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5736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6456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7176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7896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8616" w:hanging="360"/>
      </w:pPr>
      <w:rPr>
        <w:rFonts w:ascii="Wingdings" w:hAnsi="Wingdings" w:hint="default"/>
      </w:rPr>
    </w:lvl>
  </w:abstractNum>
  <w:abstractNum w:abstractNumId="35" w15:restartNumberingAfterBreak="0">
    <w:nsid w:val="7E2702F9"/>
    <w:multiLevelType w:val="multilevel"/>
    <w:tmpl w:val="9014B6B8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5.%4."/>
      <w:lvlJc w:val="left"/>
      <w:pPr>
        <w:ind w:left="502" w:hanging="360"/>
      </w:pPr>
      <w:rPr>
        <w:rFonts w:hint="default"/>
        <w:b/>
        <w:bCs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23"/>
  </w:num>
  <w:num w:numId="2">
    <w:abstractNumId w:val="6"/>
  </w:num>
  <w:num w:numId="3">
    <w:abstractNumId w:val="20"/>
  </w:num>
  <w:num w:numId="4">
    <w:abstractNumId w:val="26"/>
  </w:num>
  <w:num w:numId="5">
    <w:abstractNumId w:val="21"/>
  </w:num>
  <w:num w:numId="6">
    <w:abstractNumId w:val="3"/>
  </w:num>
  <w:num w:numId="7">
    <w:abstractNumId w:val="22"/>
  </w:num>
  <w:num w:numId="8">
    <w:abstractNumId w:val="19"/>
  </w:num>
  <w:num w:numId="9">
    <w:abstractNumId w:val="28"/>
  </w:num>
  <w:num w:numId="10">
    <w:abstractNumId w:val="29"/>
  </w:num>
  <w:num w:numId="11">
    <w:abstractNumId w:val="5"/>
  </w:num>
  <w:num w:numId="12">
    <w:abstractNumId w:val="31"/>
  </w:num>
  <w:num w:numId="13">
    <w:abstractNumId w:val="25"/>
  </w:num>
  <w:num w:numId="14">
    <w:abstractNumId w:val="14"/>
  </w:num>
  <w:num w:numId="15">
    <w:abstractNumId w:val="4"/>
  </w:num>
  <w:num w:numId="16">
    <w:abstractNumId w:val="16"/>
  </w:num>
  <w:num w:numId="17">
    <w:abstractNumId w:val="10"/>
  </w:num>
  <w:num w:numId="18">
    <w:abstractNumId w:val="1"/>
  </w:num>
  <w:num w:numId="19">
    <w:abstractNumId w:val="30"/>
  </w:num>
  <w:num w:numId="20">
    <w:abstractNumId w:val="34"/>
  </w:num>
  <w:num w:numId="21">
    <w:abstractNumId w:val="27"/>
  </w:num>
  <w:num w:numId="22">
    <w:abstractNumId w:val="35"/>
  </w:num>
  <w:num w:numId="23">
    <w:abstractNumId w:val="9"/>
  </w:num>
  <w:num w:numId="24">
    <w:abstractNumId w:val="7"/>
  </w:num>
  <w:num w:numId="25">
    <w:abstractNumId w:val="17"/>
  </w:num>
  <w:num w:numId="26">
    <w:abstractNumId w:val="12"/>
  </w:num>
  <w:num w:numId="27">
    <w:abstractNumId w:val="13"/>
  </w:num>
  <w:num w:numId="28">
    <w:abstractNumId w:val="18"/>
  </w:num>
  <w:num w:numId="29">
    <w:abstractNumId w:val="24"/>
  </w:num>
  <w:num w:numId="30">
    <w:abstractNumId w:val="15"/>
  </w:num>
  <w:num w:numId="31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32"/>
  </w:num>
  <w:num w:numId="33">
    <w:abstractNumId w:val="2"/>
  </w:num>
  <w:num w:numId="34">
    <w:abstractNumId w:val="8"/>
  </w:num>
  <w:num w:numId="35">
    <w:abstractNumId w:val="0"/>
  </w:num>
  <w:num w:numId="36">
    <w:abstractNumId w:val="3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doNotShadeFormData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0&lt;/ScanChanges&gt;&lt;Suspended&gt;0&lt;/Suspended&gt;&lt;/ENInstantFormat&gt;"/>
    <w:docVar w:name="EN.Layout" w:val="&lt;ENLayout&gt;&lt;Style&gt;BJOG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rez0z5etdx904ewz9rxxwvzsd9x9rw2at59&quot;&gt;My EndNote Library-Converted&lt;record-ids&gt;&lt;item&gt;82&lt;/item&gt;&lt;item&gt;83&lt;/item&gt;&lt;item&gt;85&lt;/item&gt;&lt;item&gt;86&lt;/item&gt;&lt;item&gt;87&lt;/item&gt;&lt;item&gt;90&lt;/item&gt;&lt;item&gt;97&lt;/item&gt;&lt;item&gt;98&lt;/item&gt;&lt;item&gt;99&lt;/item&gt;&lt;item&gt;100&lt;/item&gt;&lt;item&gt;101&lt;/item&gt;&lt;item&gt;102&lt;/item&gt;&lt;item&gt;103&lt;/item&gt;&lt;item&gt;104&lt;/item&gt;&lt;item&gt;106&lt;/item&gt;&lt;item&gt;107&lt;/item&gt;&lt;item&gt;108&lt;/item&gt;&lt;item&gt;109&lt;/item&gt;&lt;/record-ids&gt;&lt;/item&gt;&lt;/Libraries&gt;"/>
  </w:docVars>
  <w:rsids>
    <w:rsidRoot w:val="00F03682"/>
    <w:rsid w:val="00031E1E"/>
    <w:rsid w:val="00051515"/>
    <w:rsid w:val="0007670A"/>
    <w:rsid w:val="000C5024"/>
    <w:rsid w:val="000C6FAE"/>
    <w:rsid w:val="000D4D88"/>
    <w:rsid w:val="000E0CC7"/>
    <w:rsid w:val="000F5884"/>
    <w:rsid w:val="001102B9"/>
    <w:rsid w:val="0012171D"/>
    <w:rsid w:val="001276BF"/>
    <w:rsid w:val="00163293"/>
    <w:rsid w:val="0019307D"/>
    <w:rsid w:val="001C4F3F"/>
    <w:rsid w:val="001F6D08"/>
    <w:rsid w:val="00201E78"/>
    <w:rsid w:val="002249E5"/>
    <w:rsid w:val="00260065"/>
    <w:rsid w:val="00280F28"/>
    <w:rsid w:val="00294C6F"/>
    <w:rsid w:val="002A6146"/>
    <w:rsid w:val="002C7D18"/>
    <w:rsid w:val="002D355E"/>
    <w:rsid w:val="002D3FB6"/>
    <w:rsid w:val="002E28D0"/>
    <w:rsid w:val="002E5E90"/>
    <w:rsid w:val="002F5BC6"/>
    <w:rsid w:val="00320692"/>
    <w:rsid w:val="003343F6"/>
    <w:rsid w:val="003363A7"/>
    <w:rsid w:val="00373FB3"/>
    <w:rsid w:val="003837C4"/>
    <w:rsid w:val="00391998"/>
    <w:rsid w:val="00394E07"/>
    <w:rsid w:val="00396BFC"/>
    <w:rsid w:val="003C4B10"/>
    <w:rsid w:val="003F04A0"/>
    <w:rsid w:val="003F5085"/>
    <w:rsid w:val="00472CD5"/>
    <w:rsid w:val="00492132"/>
    <w:rsid w:val="004A12E7"/>
    <w:rsid w:val="004D6050"/>
    <w:rsid w:val="0050261C"/>
    <w:rsid w:val="0054433B"/>
    <w:rsid w:val="00551077"/>
    <w:rsid w:val="005720B1"/>
    <w:rsid w:val="00583858"/>
    <w:rsid w:val="00595311"/>
    <w:rsid w:val="005D1EF7"/>
    <w:rsid w:val="005E2285"/>
    <w:rsid w:val="005F7258"/>
    <w:rsid w:val="00680B03"/>
    <w:rsid w:val="006B241B"/>
    <w:rsid w:val="006D6F64"/>
    <w:rsid w:val="00710ED1"/>
    <w:rsid w:val="00762BBF"/>
    <w:rsid w:val="0077042A"/>
    <w:rsid w:val="00783C29"/>
    <w:rsid w:val="00786621"/>
    <w:rsid w:val="00790AE1"/>
    <w:rsid w:val="00800671"/>
    <w:rsid w:val="008177F4"/>
    <w:rsid w:val="0083242F"/>
    <w:rsid w:val="00856C1C"/>
    <w:rsid w:val="008E7CC1"/>
    <w:rsid w:val="009214B4"/>
    <w:rsid w:val="0094701D"/>
    <w:rsid w:val="009A6DCC"/>
    <w:rsid w:val="009B3F02"/>
    <w:rsid w:val="009F4B93"/>
    <w:rsid w:val="009F6B80"/>
    <w:rsid w:val="00A409DF"/>
    <w:rsid w:val="00A97D87"/>
    <w:rsid w:val="00AE7CDE"/>
    <w:rsid w:val="00B024DC"/>
    <w:rsid w:val="00B61F64"/>
    <w:rsid w:val="00BA037C"/>
    <w:rsid w:val="00BA7D07"/>
    <w:rsid w:val="00C1701E"/>
    <w:rsid w:val="00C25F38"/>
    <w:rsid w:val="00C76322"/>
    <w:rsid w:val="00C80BB5"/>
    <w:rsid w:val="00CB050F"/>
    <w:rsid w:val="00CC0BF3"/>
    <w:rsid w:val="00CC6503"/>
    <w:rsid w:val="00CE0637"/>
    <w:rsid w:val="00CE7610"/>
    <w:rsid w:val="00D013EF"/>
    <w:rsid w:val="00D25B24"/>
    <w:rsid w:val="00D32ACC"/>
    <w:rsid w:val="00D4219C"/>
    <w:rsid w:val="00D5493B"/>
    <w:rsid w:val="00D64955"/>
    <w:rsid w:val="00D7095A"/>
    <w:rsid w:val="00D86D2E"/>
    <w:rsid w:val="00D93775"/>
    <w:rsid w:val="00DA63E9"/>
    <w:rsid w:val="00DC47B5"/>
    <w:rsid w:val="00DE1517"/>
    <w:rsid w:val="00E14EDB"/>
    <w:rsid w:val="00E2459A"/>
    <w:rsid w:val="00E33417"/>
    <w:rsid w:val="00E41AD7"/>
    <w:rsid w:val="00E4398D"/>
    <w:rsid w:val="00E4587B"/>
    <w:rsid w:val="00E67578"/>
    <w:rsid w:val="00E7724F"/>
    <w:rsid w:val="00E844D5"/>
    <w:rsid w:val="00EB0E75"/>
    <w:rsid w:val="00EE6976"/>
    <w:rsid w:val="00EF01DB"/>
    <w:rsid w:val="00F03682"/>
    <w:rsid w:val="00F05976"/>
    <w:rsid w:val="00F06842"/>
    <w:rsid w:val="00F23EF4"/>
    <w:rsid w:val="00F36107"/>
    <w:rsid w:val="00F75914"/>
    <w:rsid w:val="00F924B3"/>
    <w:rsid w:val="00F96C98"/>
    <w:rsid w:val="00FC7943"/>
    <w:rsid w:val="00FD17E3"/>
    <w:rsid w:val="00FE06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B554380"/>
  <w15:chartTrackingRefBased/>
  <w15:docId w15:val="{8FEA7663-0FF3-4E2F-A6FA-7ADA4E0C7B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ard">
    <w:name w:val="Normal"/>
    <w:qFormat/>
  </w:style>
  <w:style w:type="paragraph" w:styleId="Kop1">
    <w:name w:val="heading 1"/>
    <w:basedOn w:val="Standaard"/>
    <w:next w:val="Standaard"/>
    <w:link w:val="Kop1Char"/>
    <w:uiPriority w:val="9"/>
    <w:qFormat/>
    <w:rsid w:val="00396BF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396BF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Kop3">
    <w:name w:val="heading 3"/>
    <w:basedOn w:val="Standaard"/>
    <w:next w:val="Standaard"/>
    <w:link w:val="Kop3Char"/>
    <w:uiPriority w:val="9"/>
    <w:semiHidden/>
    <w:unhideWhenUsed/>
    <w:qFormat/>
    <w:rsid w:val="00E4587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Lijstalinea">
    <w:name w:val="List Paragraph"/>
    <w:basedOn w:val="Standaard"/>
    <w:uiPriority w:val="34"/>
    <w:qFormat/>
    <w:rsid w:val="00F03682"/>
    <w:pPr>
      <w:ind w:left="720"/>
      <w:contextualSpacing/>
    </w:pPr>
  </w:style>
  <w:style w:type="paragraph" w:styleId="Koptekst">
    <w:name w:val="header"/>
    <w:basedOn w:val="Standaard"/>
    <w:link w:val="KoptekstChar"/>
    <w:uiPriority w:val="99"/>
    <w:unhideWhenUsed/>
    <w:rsid w:val="002D3FB6"/>
    <w:pPr>
      <w:tabs>
        <w:tab w:val="center" w:pos="4680"/>
        <w:tab w:val="right" w:pos="9360"/>
      </w:tabs>
      <w:spacing w:after="0" w:line="240" w:lineRule="auto"/>
    </w:pPr>
    <w:rPr>
      <w:rFonts w:eastAsiaTheme="minorEastAsia" w:cs="Times New Roman"/>
      <w:lang w:eastAsia="nl-BE"/>
    </w:rPr>
  </w:style>
  <w:style w:type="character" w:customStyle="1" w:styleId="KoptekstChar">
    <w:name w:val="Koptekst Char"/>
    <w:basedOn w:val="Standaardalinea-lettertype"/>
    <w:link w:val="Koptekst"/>
    <w:uiPriority w:val="99"/>
    <w:rsid w:val="002D3FB6"/>
    <w:rPr>
      <w:rFonts w:eastAsiaTheme="minorEastAsia" w:cs="Times New Roman"/>
      <w:lang w:eastAsia="nl-BE"/>
    </w:rPr>
  </w:style>
  <w:style w:type="character" w:styleId="Tekstvantijdelijkeaanduiding">
    <w:name w:val="Placeholder Text"/>
    <w:basedOn w:val="Standaardalinea-lettertype"/>
    <w:uiPriority w:val="99"/>
    <w:semiHidden/>
    <w:rsid w:val="00E4398D"/>
    <w:rPr>
      <w:color w:val="808080"/>
    </w:rPr>
  </w:style>
  <w:style w:type="character" w:customStyle="1" w:styleId="Kop1Char">
    <w:name w:val="Kop 1 Char"/>
    <w:basedOn w:val="Standaardalinea-lettertype"/>
    <w:link w:val="Kop1"/>
    <w:uiPriority w:val="9"/>
    <w:rsid w:val="00396BF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Kop2Char">
    <w:name w:val="Kop 2 Char"/>
    <w:basedOn w:val="Standaardalinea-lettertype"/>
    <w:link w:val="Kop2"/>
    <w:uiPriority w:val="9"/>
    <w:rsid w:val="00396BFC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itel">
    <w:name w:val="Title"/>
    <w:basedOn w:val="Standaard"/>
    <w:next w:val="Standaard"/>
    <w:link w:val="TitelChar"/>
    <w:uiPriority w:val="10"/>
    <w:qFormat/>
    <w:rsid w:val="00396BF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Char">
    <w:name w:val="Titel Char"/>
    <w:basedOn w:val="Standaardalinea-lettertype"/>
    <w:link w:val="Titel"/>
    <w:uiPriority w:val="10"/>
    <w:rsid w:val="00396BF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Normaalweb">
    <w:name w:val="Normal (Web)"/>
    <w:basedOn w:val="Standaard"/>
    <w:uiPriority w:val="99"/>
    <w:unhideWhenUsed/>
    <w:rsid w:val="003837C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table" w:styleId="Tabelraster">
    <w:name w:val="Table Grid"/>
    <w:basedOn w:val="Standaardtabel"/>
    <w:uiPriority w:val="59"/>
    <w:rsid w:val="00D013EF"/>
    <w:pPr>
      <w:spacing w:after="0" w:line="240" w:lineRule="auto"/>
    </w:pPr>
    <w:rPr>
      <w:rFonts w:eastAsiaTheme="minorEastAsia"/>
      <w:sz w:val="20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Kop3Char">
    <w:name w:val="Kop 3 Char"/>
    <w:basedOn w:val="Standaardalinea-lettertype"/>
    <w:link w:val="Kop3"/>
    <w:uiPriority w:val="9"/>
    <w:semiHidden/>
    <w:rsid w:val="00E4587B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Voettekst">
    <w:name w:val="footer"/>
    <w:basedOn w:val="Standaard"/>
    <w:link w:val="VoettekstChar"/>
    <w:uiPriority w:val="99"/>
    <w:unhideWhenUsed/>
    <w:rsid w:val="00D9377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D93775"/>
  </w:style>
  <w:style w:type="character" w:styleId="Hyperlink">
    <w:name w:val="Hyperlink"/>
    <w:basedOn w:val="Standaardalinea-lettertype"/>
    <w:uiPriority w:val="99"/>
    <w:semiHidden/>
    <w:unhideWhenUsed/>
    <w:rsid w:val="00394E07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Standaard"/>
    <w:link w:val="EndNoteBibliographyTitleChar"/>
    <w:rsid w:val="009F4B9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9F4B9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9F4B9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9F4B93"/>
    <w:rPr>
      <w:rFonts w:ascii="Calibri" w:hAnsi="Calibri" w:cs="Calibri"/>
      <w:noProof/>
      <w:lang w:val="en-US"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EE6976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unhideWhenUsed/>
    <w:rsid w:val="00EE6976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rsid w:val="00EE6976"/>
    <w:rPr>
      <w:sz w:val="20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EE6976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EE6976"/>
    <w:rPr>
      <w:b/>
      <w:bCs/>
      <w:sz w:val="20"/>
      <w:szCs w:val="20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F759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F75914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034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28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942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77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7144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358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49301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84009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8270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78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0847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947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1388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61162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10557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770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6105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1368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66441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69675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558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315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3337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96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8193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04193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807727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248949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98175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233224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739234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84791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txDef>
      <a:spPr bwMode="auto">
        <a:solidFill>
          <a:srgbClr val="FFFFFF"/>
        </a:solidFill>
        <a:ln w="9525">
          <a:solidFill>
            <a:srgbClr val="000000"/>
          </a:solidFill>
          <a:miter lim="800000"/>
          <a:headEnd/>
          <a:tailEnd/>
        </a:ln>
      </a:spPr>
      <a:bodyPr rot="0" vert="horz" wrap="square" lIns="91440" tIns="45720" rIns="91440" bIns="45720" anchor="t" anchorCtr="0">
        <a:noAutofit/>
      </a:bodyPr>
      <a:lstStyle/>
    </a:txDef>
  </a:objectDefaults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1AED5CA-235E-4659-8246-B877E5E36C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</TotalTime>
  <Pages>19</Pages>
  <Words>4774</Words>
  <Characters>26262</Characters>
  <Application>Microsoft Office Word</Application>
  <DocSecurity>0</DocSecurity>
  <Lines>218</Lines>
  <Paragraphs>61</Paragraphs>
  <ScaleCrop>false</ScaleCrop>
  <HeadingPairs>
    <vt:vector size="6" baseType="variant">
      <vt:variant>
        <vt:lpstr>Titel</vt:lpstr>
      </vt:variant>
      <vt:variant>
        <vt:i4>1</vt:i4>
      </vt:variant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AZ Klina</Company>
  <LinksUpToDate>false</LinksUpToDate>
  <CharactersWithSpaces>309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uman Dorien</dc:creator>
  <cp:keywords/>
  <dc:description/>
  <cp:lastModifiedBy>Benoit Karolien</cp:lastModifiedBy>
  <cp:revision>3</cp:revision>
  <dcterms:created xsi:type="dcterms:W3CDTF">2023-01-25T09:03:00Z</dcterms:created>
  <dcterms:modified xsi:type="dcterms:W3CDTF">2023-01-25T09:47:00Z</dcterms:modified>
</cp:coreProperties>
</file>